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0"/>
      </w:tblGrid>
      <w:tr w:rsidR="008746FE" w:rsidRPr="001170CF" w14:paraId="370F9B9F" w14:textId="77777777" w:rsidTr="0011487F">
        <w:trPr>
          <w:trHeight w:val="13033"/>
        </w:trPr>
        <w:tc>
          <w:tcPr>
            <w:tcW w:w="9216" w:type="dxa"/>
            <w:shd w:val="clear" w:color="auto" w:fill="auto"/>
          </w:tcPr>
          <w:p w14:paraId="4292A3C7" w14:textId="20F5712E" w:rsidR="008746FE" w:rsidRPr="00D83BE1" w:rsidRDefault="008746FE" w:rsidP="0011487F">
            <w:pPr>
              <w:spacing w:line="360" w:lineRule="auto"/>
              <w:ind w:right="170"/>
              <w:jc w:val="center"/>
              <w:rPr>
                <w:color w:val="000000"/>
                <w:sz w:val="40"/>
                <w:szCs w:val="40"/>
              </w:rPr>
            </w:pPr>
            <w:r w:rsidRPr="00D83BE1">
              <w:rPr>
                <w:noProof/>
                <w:sz w:val="40"/>
                <w:szCs w:val="40"/>
              </w:rPr>
              <w:drawing>
                <wp:anchor distT="0" distB="0" distL="114300" distR="114300" simplePos="0" relativeHeight="251658240" behindDoc="0" locked="0" layoutInCell="1" allowOverlap="1" wp14:anchorId="021A35E8" wp14:editId="2AE4A75D">
                  <wp:simplePos x="0" y="0"/>
                  <wp:positionH relativeFrom="column">
                    <wp:posOffset>1927225</wp:posOffset>
                  </wp:positionH>
                  <wp:positionV relativeFrom="paragraph">
                    <wp:posOffset>130175</wp:posOffset>
                  </wp:positionV>
                  <wp:extent cx="2253615" cy="2253615"/>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53615" cy="22536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83BE1">
              <w:rPr>
                <w:color w:val="000000"/>
                <w:sz w:val="40"/>
                <w:szCs w:val="40"/>
              </w:rPr>
              <w:t>Post Graduate Diploma in Information Technology</w:t>
            </w:r>
          </w:p>
          <w:p w14:paraId="0EA1E05E" w14:textId="288B95EC" w:rsidR="008746FE" w:rsidRPr="001170CF" w:rsidRDefault="008746FE" w:rsidP="0011487F">
            <w:pPr>
              <w:spacing w:before="240" w:after="240" w:line="360" w:lineRule="auto"/>
              <w:ind w:left="170" w:right="170"/>
              <w:jc w:val="center"/>
              <w:rPr>
                <w:rStyle w:val="normaltextrun"/>
                <w:color w:val="000000"/>
                <w:sz w:val="24"/>
                <w:szCs w:val="24"/>
                <w:shd w:val="clear" w:color="auto" w:fill="FFFFFF"/>
              </w:rPr>
            </w:pPr>
            <w:r w:rsidRPr="001170CF">
              <w:rPr>
                <w:rStyle w:val="normaltextrun"/>
                <w:color w:val="000000"/>
                <w:sz w:val="24"/>
                <w:szCs w:val="24"/>
                <w:shd w:val="clear" w:color="auto" w:fill="FFFFFF"/>
              </w:rPr>
              <w:t>“</w:t>
            </w:r>
            <w:r w:rsidR="00A770A1">
              <w:rPr>
                <w:rStyle w:val="normaltextrun"/>
                <w:b/>
                <w:bCs/>
                <w:color w:val="000000"/>
                <w:sz w:val="28"/>
                <w:szCs w:val="28"/>
                <w:shd w:val="clear" w:color="auto" w:fill="FFFFFF"/>
              </w:rPr>
              <w:t>I</w:t>
            </w:r>
            <w:r w:rsidR="00A770A1" w:rsidRPr="000655C0">
              <w:rPr>
                <w:rStyle w:val="normaltextrun"/>
                <w:b/>
                <w:sz w:val="28"/>
                <w:szCs w:val="28"/>
                <w:shd w:val="clear" w:color="auto" w:fill="FFFFFF"/>
              </w:rPr>
              <w:t xml:space="preserve">mplementation </w:t>
            </w:r>
            <w:r w:rsidR="008C3BD8" w:rsidRPr="000655C0">
              <w:rPr>
                <w:rStyle w:val="normaltextrun"/>
                <w:b/>
                <w:sz w:val="28"/>
                <w:szCs w:val="28"/>
                <w:shd w:val="clear" w:color="auto" w:fill="FFFFFF"/>
              </w:rPr>
              <w:t xml:space="preserve">Methodology and Process </w:t>
            </w:r>
            <w:r w:rsidRPr="001170CF">
              <w:rPr>
                <w:rStyle w:val="normaltextrun"/>
                <w:b/>
                <w:bCs/>
                <w:color w:val="000000"/>
                <w:sz w:val="28"/>
                <w:szCs w:val="28"/>
                <w:shd w:val="clear" w:color="auto" w:fill="FFFFFF"/>
              </w:rPr>
              <w:t>for Furniture Shopping</w:t>
            </w:r>
            <w:r w:rsidR="00113C54">
              <w:rPr>
                <w:rStyle w:val="normaltextrun"/>
                <w:b/>
                <w:bCs/>
                <w:color w:val="000000"/>
                <w:sz w:val="28"/>
                <w:szCs w:val="28"/>
                <w:shd w:val="clear" w:color="auto" w:fill="FFFFFF"/>
              </w:rPr>
              <w:t xml:space="preserve"> App</w:t>
            </w:r>
            <w:r w:rsidRPr="001170CF">
              <w:rPr>
                <w:rStyle w:val="normaltextrun"/>
                <w:color w:val="000000"/>
                <w:sz w:val="24"/>
                <w:szCs w:val="24"/>
                <w:shd w:val="clear" w:color="auto" w:fill="FFFFFF"/>
              </w:rPr>
              <w:t>”</w:t>
            </w:r>
          </w:p>
          <w:tbl>
            <w:tblPr>
              <w:tblpPr w:leftFromText="180" w:rightFromText="180" w:vertAnchor="text" w:horzAnchor="margin" w:tblpY="345"/>
              <w:tblOverlap w:val="never"/>
              <w:tblW w:w="9942" w:type="dxa"/>
              <w:tblLook w:val="04A0" w:firstRow="1" w:lastRow="0" w:firstColumn="1" w:lastColumn="0" w:noHBand="0" w:noVBand="1"/>
            </w:tblPr>
            <w:tblGrid>
              <w:gridCol w:w="6061"/>
              <w:gridCol w:w="3881"/>
            </w:tblGrid>
            <w:tr w:rsidR="008746FE" w:rsidRPr="00AF5C0A" w14:paraId="2A38A046" w14:textId="77777777" w:rsidTr="0011487F">
              <w:trPr>
                <w:trHeight w:val="702"/>
              </w:trPr>
              <w:tc>
                <w:tcPr>
                  <w:tcW w:w="6061" w:type="dxa"/>
                  <w:shd w:val="clear" w:color="auto" w:fill="auto"/>
                </w:tcPr>
                <w:p w14:paraId="73291CCF" w14:textId="77777777" w:rsidR="008746FE" w:rsidRPr="001170CF" w:rsidRDefault="008746FE" w:rsidP="0011487F">
                  <w:pPr>
                    <w:spacing w:after="240" w:line="360" w:lineRule="auto"/>
                    <w:ind w:right="170"/>
                    <w:rPr>
                      <w:color w:val="000000"/>
                      <w:sz w:val="24"/>
                      <w:szCs w:val="24"/>
                      <w:lang w:eastAsia="zh-CN"/>
                    </w:rPr>
                  </w:pPr>
                  <w:r w:rsidRPr="001170CF">
                    <w:rPr>
                      <w:color w:val="000000"/>
                      <w:sz w:val="24"/>
                      <w:szCs w:val="24"/>
                    </w:rPr>
                    <w:t xml:space="preserve">Paper: </w:t>
                  </w:r>
                  <w:r w:rsidRPr="001170CF">
                    <w:rPr>
                      <w:b/>
                      <w:color w:val="000000"/>
                      <w:sz w:val="24"/>
                      <w:szCs w:val="24"/>
                    </w:rPr>
                    <w:t>IT819 Applied Project</w:t>
                  </w:r>
                </w:p>
              </w:tc>
              <w:tc>
                <w:tcPr>
                  <w:tcW w:w="3881" w:type="dxa"/>
                  <w:shd w:val="clear" w:color="auto" w:fill="auto"/>
                </w:tcPr>
                <w:p w14:paraId="0B4326EA" w14:textId="73666498" w:rsidR="008746FE" w:rsidRPr="001170CF" w:rsidRDefault="008746FE" w:rsidP="0011487F">
                  <w:pPr>
                    <w:spacing w:after="240" w:line="360" w:lineRule="auto"/>
                    <w:ind w:right="170"/>
                    <w:rPr>
                      <w:color w:val="000000"/>
                      <w:sz w:val="24"/>
                      <w:szCs w:val="24"/>
                    </w:rPr>
                  </w:pPr>
                  <w:r w:rsidRPr="001170CF">
                    <w:rPr>
                      <w:color w:val="000000"/>
                      <w:sz w:val="24"/>
                      <w:szCs w:val="24"/>
                    </w:rPr>
                    <w:t xml:space="preserve">Assignment: </w:t>
                  </w:r>
                  <w:r w:rsidRPr="001170CF">
                    <w:rPr>
                      <w:b/>
                      <w:color w:val="000000"/>
                      <w:sz w:val="24"/>
                      <w:szCs w:val="24"/>
                    </w:rPr>
                    <w:t>#</w:t>
                  </w:r>
                  <w:r w:rsidR="00657B88">
                    <w:rPr>
                      <w:b/>
                      <w:color w:val="000000"/>
                      <w:sz w:val="24"/>
                      <w:szCs w:val="24"/>
                    </w:rPr>
                    <w:t>2</w:t>
                  </w:r>
                </w:p>
              </w:tc>
            </w:tr>
            <w:tr w:rsidR="008746FE" w:rsidRPr="00AF5C0A" w14:paraId="46C69D55" w14:textId="77777777" w:rsidTr="0011487F">
              <w:trPr>
                <w:trHeight w:val="471"/>
              </w:trPr>
              <w:tc>
                <w:tcPr>
                  <w:tcW w:w="6061" w:type="dxa"/>
                  <w:shd w:val="clear" w:color="auto" w:fill="auto"/>
                </w:tcPr>
                <w:p w14:paraId="596958EC" w14:textId="6F56F374" w:rsidR="008746FE" w:rsidRPr="001170CF" w:rsidRDefault="008746FE" w:rsidP="0011487F">
                  <w:pPr>
                    <w:spacing w:after="240" w:line="360" w:lineRule="auto"/>
                    <w:ind w:right="170"/>
                    <w:rPr>
                      <w:color w:val="000000"/>
                      <w:sz w:val="24"/>
                      <w:szCs w:val="24"/>
                    </w:rPr>
                  </w:pPr>
                  <w:r w:rsidRPr="001170CF">
                    <w:rPr>
                      <w:color w:val="000000"/>
                      <w:sz w:val="24"/>
                      <w:szCs w:val="24"/>
                    </w:rPr>
                    <w:t xml:space="preserve">Date Due: </w:t>
                  </w:r>
                  <w:r w:rsidRPr="001170CF">
                    <w:rPr>
                      <w:b/>
                      <w:bCs/>
                      <w:color w:val="000000"/>
                      <w:sz w:val="24"/>
                      <w:szCs w:val="24"/>
                    </w:rPr>
                    <w:t>2</w:t>
                  </w:r>
                  <w:r w:rsidR="00E3024C">
                    <w:rPr>
                      <w:b/>
                      <w:bCs/>
                      <w:color w:val="000000"/>
                      <w:sz w:val="24"/>
                      <w:szCs w:val="24"/>
                    </w:rPr>
                    <w:t>5</w:t>
                  </w:r>
                  <w:r w:rsidRPr="001170CF">
                    <w:rPr>
                      <w:b/>
                      <w:color w:val="000000"/>
                      <w:sz w:val="24"/>
                      <w:szCs w:val="24"/>
                    </w:rPr>
                    <w:t>/0</w:t>
                  </w:r>
                  <w:r w:rsidR="00E3024C">
                    <w:rPr>
                      <w:b/>
                      <w:color w:val="000000"/>
                      <w:sz w:val="24"/>
                      <w:szCs w:val="24"/>
                    </w:rPr>
                    <w:t>9</w:t>
                  </w:r>
                  <w:r w:rsidRPr="001170CF">
                    <w:rPr>
                      <w:b/>
                      <w:color w:val="000000"/>
                      <w:sz w:val="24"/>
                      <w:szCs w:val="24"/>
                    </w:rPr>
                    <w:t>/2020</w:t>
                  </w:r>
                </w:p>
              </w:tc>
              <w:tc>
                <w:tcPr>
                  <w:tcW w:w="3881" w:type="dxa"/>
                  <w:shd w:val="clear" w:color="auto" w:fill="auto"/>
                </w:tcPr>
                <w:p w14:paraId="3985381E" w14:textId="5D6A7408" w:rsidR="008746FE" w:rsidRPr="001170CF" w:rsidRDefault="008746FE" w:rsidP="0011487F">
                  <w:pPr>
                    <w:spacing w:after="240" w:line="360" w:lineRule="auto"/>
                    <w:ind w:right="170"/>
                    <w:rPr>
                      <w:color w:val="000000"/>
                      <w:sz w:val="24"/>
                      <w:szCs w:val="24"/>
                    </w:rPr>
                  </w:pPr>
                  <w:r w:rsidRPr="001170CF">
                    <w:rPr>
                      <w:color w:val="000000"/>
                      <w:sz w:val="24"/>
                      <w:szCs w:val="24"/>
                    </w:rPr>
                    <w:t xml:space="preserve">Date Submitted: </w:t>
                  </w:r>
                  <w:r w:rsidRPr="001170CF">
                    <w:rPr>
                      <w:b/>
                      <w:bCs/>
                      <w:color w:val="000000"/>
                      <w:sz w:val="24"/>
                      <w:szCs w:val="24"/>
                    </w:rPr>
                    <w:t>2</w:t>
                  </w:r>
                  <w:r w:rsidR="00E3024C">
                    <w:rPr>
                      <w:b/>
                      <w:bCs/>
                      <w:color w:val="000000"/>
                      <w:sz w:val="24"/>
                      <w:szCs w:val="24"/>
                    </w:rPr>
                    <w:t>5</w:t>
                  </w:r>
                  <w:r w:rsidRPr="001170CF">
                    <w:rPr>
                      <w:b/>
                      <w:color w:val="000000"/>
                      <w:sz w:val="24"/>
                      <w:szCs w:val="24"/>
                    </w:rPr>
                    <w:t>/0</w:t>
                  </w:r>
                  <w:r w:rsidR="00E3024C">
                    <w:rPr>
                      <w:b/>
                      <w:color w:val="000000"/>
                      <w:sz w:val="24"/>
                      <w:szCs w:val="24"/>
                    </w:rPr>
                    <w:t>9</w:t>
                  </w:r>
                  <w:r w:rsidRPr="001170CF">
                    <w:rPr>
                      <w:b/>
                      <w:color w:val="000000"/>
                      <w:sz w:val="24"/>
                      <w:szCs w:val="24"/>
                    </w:rPr>
                    <w:t>/2020</w:t>
                  </w:r>
                </w:p>
              </w:tc>
            </w:tr>
            <w:tr w:rsidR="008746FE" w:rsidRPr="00AF5C0A" w14:paraId="1516B897" w14:textId="77777777" w:rsidTr="0011487F">
              <w:trPr>
                <w:trHeight w:val="480"/>
              </w:trPr>
              <w:tc>
                <w:tcPr>
                  <w:tcW w:w="9942" w:type="dxa"/>
                  <w:gridSpan w:val="2"/>
                  <w:shd w:val="clear" w:color="auto" w:fill="auto"/>
                </w:tcPr>
                <w:p w14:paraId="4C8E95D4" w14:textId="77777777" w:rsidR="008746FE" w:rsidRPr="001170CF" w:rsidRDefault="008746FE" w:rsidP="0011487F">
                  <w:pPr>
                    <w:pStyle w:val="NormalWeb"/>
                    <w:shd w:val="clear" w:color="auto" w:fill="FFFFFF"/>
                    <w:spacing w:before="0" w:beforeAutospacing="0" w:after="0" w:afterAutospacing="0"/>
                    <w:rPr>
                      <w:color w:val="333333"/>
                      <w:sz w:val="16"/>
                      <w:szCs w:val="16"/>
                    </w:rPr>
                  </w:pPr>
                  <w:r w:rsidRPr="001170CF">
                    <w:rPr>
                      <w:color w:val="000000"/>
                    </w:rPr>
                    <w:t xml:space="preserve">Tutor: </w:t>
                  </w:r>
                  <w:r w:rsidRPr="001170CF">
                    <w:rPr>
                      <w:b/>
                      <w:bCs/>
                      <w:color w:val="000000"/>
                    </w:rPr>
                    <w:t>Oras Baker</w:t>
                  </w:r>
                </w:p>
              </w:tc>
            </w:tr>
            <w:tr w:rsidR="008746FE" w:rsidRPr="00AF5C0A" w14:paraId="530CBF6E" w14:textId="77777777" w:rsidTr="0011487F">
              <w:trPr>
                <w:trHeight w:val="1033"/>
              </w:trPr>
              <w:tc>
                <w:tcPr>
                  <w:tcW w:w="9942" w:type="dxa"/>
                  <w:gridSpan w:val="2"/>
                  <w:shd w:val="clear" w:color="auto" w:fill="auto"/>
                </w:tcPr>
                <w:p w14:paraId="23B432C7" w14:textId="77777777" w:rsidR="008746FE" w:rsidRPr="001170CF" w:rsidRDefault="008746FE" w:rsidP="0011487F">
                  <w:pPr>
                    <w:pStyle w:val="NormalWeb"/>
                    <w:shd w:val="clear" w:color="auto" w:fill="FFFFFF"/>
                    <w:spacing w:before="0" w:beforeAutospacing="0" w:after="0" w:afterAutospacing="0"/>
                    <w:rPr>
                      <w:color w:val="000000"/>
                    </w:rPr>
                  </w:pPr>
                  <w:r w:rsidRPr="001170CF">
                    <w:rPr>
                      <w:color w:val="000000"/>
                    </w:rPr>
                    <w:t>We declare that the work contained in this assignment is of our own, except where acknowledgement of the source is made. We understand that our work may be used for moderation purposes.</w:t>
                  </w:r>
                </w:p>
              </w:tc>
            </w:tr>
          </w:tbl>
          <w:p w14:paraId="2B18AF36" w14:textId="77777777" w:rsidR="008746FE" w:rsidRPr="001170CF" w:rsidRDefault="008746FE" w:rsidP="0011487F">
            <w:pPr>
              <w:rPr>
                <w:vanish/>
              </w:rPr>
            </w:pPr>
          </w:p>
          <w:tbl>
            <w:tblPr>
              <w:tblpPr w:leftFromText="180" w:rightFromText="180" w:horzAnchor="margin" w:tblpY="459"/>
              <w:tblOverlap w:val="never"/>
              <w:tblW w:w="0" w:type="auto"/>
              <w:tblLook w:val="04A0" w:firstRow="1" w:lastRow="0" w:firstColumn="1" w:lastColumn="0" w:noHBand="0" w:noVBand="1"/>
            </w:tblPr>
            <w:tblGrid>
              <w:gridCol w:w="4402"/>
              <w:gridCol w:w="4402"/>
            </w:tblGrid>
            <w:tr w:rsidR="008746FE" w:rsidRPr="001170CF" w14:paraId="44D7E5BA" w14:textId="77777777" w:rsidTr="0011487F">
              <w:trPr>
                <w:trHeight w:val="698"/>
              </w:trPr>
              <w:tc>
                <w:tcPr>
                  <w:tcW w:w="4402" w:type="dxa"/>
                  <w:shd w:val="clear" w:color="auto" w:fill="auto"/>
                </w:tcPr>
                <w:p w14:paraId="6D0672B2" w14:textId="77777777" w:rsidR="008746FE" w:rsidRPr="001170CF" w:rsidRDefault="008746FE" w:rsidP="0011487F">
                  <w:pPr>
                    <w:spacing w:before="240" w:after="240" w:line="360" w:lineRule="auto"/>
                    <w:ind w:right="170"/>
                    <w:rPr>
                      <w:color w:val="000000"/>
                      <w:sz w:val="24"/>
                      <w:szCs w:val="24"/>
                      <w:lang w:eastAsia="zh-CN"/>
                    </w:rPr>
                  </w:pPr>
                  <w:r w:rsidRPr="001170CF">
                    <w:rPr>
                      <w:color w:val="000000"/>
                      <w:sz w:val="24"/>
                      <w:szCs w:val="24"/>
                    </w:rPr>
                    <w:t>Names:</w:t>
                  </w:r>
                </w:p>
              </w:tc>
              <w:tc>
                <w:tcPr>
                  <w:tcW w:w="4402" w:type="dxa"/>
                  <w:shd w:val="clear" w:color="auto" w:fill="auto"/>
                </w:tcPr>
                <w:p w14:paraId="2B6B0CD4" w14:textId="77777777" w:rsidR="008746FE" w:rsidRPr="001170CF" w:rsidRDefault="008746FE" w:rsidP="0011487F">
                  <w:pPr>
                    <w:spacing w:before="240" w:after="240" w:line="360" w:lineRule="auto"/>
                    <w:ind w:right="170"/>
                    <w:jc w:val="center"/>
                    <w:rPr>
                      <w:color w:val="000000"/>
                      <w:sz w:val="24"/>
                      <w:szCs w:val="24"/>
                      <w:lang w:eastAsia="zh-CN"/>
                    </w:rPr>
                  </w:pPr>
                  <w:r w:rsidRPr="001170CF">
                    <w:rPr>
                      <w:color w:val="000000"/>
                      <w:sz w:val="24"/>
                      <w:szCs w:val="24"/>
                    </w:rPr>
                    <w:t>Student ID:</w:t>
                  </w:r>
                </w:p>
              </w:tc>
            </w:tr>
            <w:tr w:rsidR="008746FE" w:rsidRPr="001170CF" w14:paraId="4ED0E0B2" w14:textId="77777777" w:rsidTr="0011487F">
              <w:trPr>
                <w:trHeight w:val="791"/>
              </w:trPr>
              <w:tc>
                <w:tcPr>
                  <w:tcW w:w="4402" w:type="dxa"/>
                  <w:shd w:val="clear" w:color="auto" w:fill="auto"/>
                </w:tcPr>
                <w:p w14:paraId="2994D9B4" w14:textId="77777777" w:rsidR="008746FE" w:rsidRPr="001170CF" w:rsidRDefault="008746FE" w:rsidP="0011487F">
                  <w:pPr>
                    <w:spacing w:after="240" w:line="360" w:lineRule="auto"/>
                    <w:ind w:right="170"/>
                    <w:rPr>
                      <w:b/>
                      <w:color w:val="000000"/>
                      <w:sz w:val="24"/>
                      <w:szCs w:val="24"/>
                    </w:rPr>
                  </w:pPr>
                  <w:r w:rsidRPr="001170CF">
                    <w:rPr>
                      <w:b/>
                      <w:bCs/>
                      <w:color w:val="000000"/>
                      <w:sz w:val="24"/>
                      <w:szCs w:val="24"/>
                    </w:rPr>
                    <w:t>Hai Trinh</w:t>
                  </w:r>
                </w:p>
              </w:tc>
              <w:tc>
                <w:tcPr>
                  <w:tcW w:w="4402" w:type="dxa"/>
                  <w:shd w:val="clear" w:color="auto" w:fill="auto"/>
                </w:tcPr>
                <w:p w14:paraId="4E708CA8" w14:textId="77777777" w:rsidR="008746FE" w:rsidRPr="001170CF" w:rsidRDefault="008746FE" w:rsidP="0011487F">
                  <w:pPr>
                    <w:spacing w:after="240" w:line="360" w:lineRule="auto"/>
                    <w:ind w:right="170"/>
                    <w:jc w:val="center"/>
                    <w:rPr>
                      <w:b/>
                      <w:color w:val="000000"/>
                      <w:sz w:val="24"/>
                      <w:szCs w:val="24"/>
                    </w:rPr>
                  </w:pPr>
                  <w:r w:rsidRPr="001170CF">
                    <w:rPr>
                      <w:b/>
                      <w:color w:val="000000"/>
                      <w:sz w:val="24"/>
                      <w:szCs w:val="24"/>
                    </w:rPr>
                    <w:t>2020001812</w:t>
                  </w:r>
                </w:p>
              </w:tc>
            </w:tr>
            <w:tr w:rsidR="008746FE" w:rsidRPr="001170CF" w14:paraId="23A7CC14" w14:textId="77777777" w:rsidTr="0011487F">
              <w:trPr>
                <w:trHeight w:val="1708"/>
              </w:trPr>
              <w:tc>
                <w:tcPr>
                  <w:tcW w:w="4402" w:type="dxa"/>
                  <w:shd w:val="clear" w:color="auto" w:fill="auto"/>
                </w:tcPr>
                <w:p w14:paraId="3E48FA6F" w14:textId="77777777" w:rsidR="008746FE" w:rsidRPr="001170CF" w:rsidRDefault="008746FE" w:rsidP="0011487F">
                  <w:pPr>
                    <w:spacing w:after="240" w:line="360" w:lineRule="auto"/>
                    <w:ind w:right="170"/>
                    <w:rPr>
                      <w:b/>
                      <w:color w:val="000000"/>
                      <w:sz w:val="24"/>
                      <w:szCs w:val="24"/>
                    </w:rPr>
                  </w:pPr>
                  <w:r w:rsidRPr="001170CF">
                    <w:rPr>
                      <w:b/>
                      <w:color w:val="000000"/>
                      <w:sz w:val="24"/>
                      <w:szCs w:val="24"/>
                    </w:rPr>
                    <w:t>Tin Win</w:t>
                  </w:r>
                </w:p>
              </w:tc>
              <w:tc>
                <w:tcPr>
                  <w:tcW w:w="4402" w:type="dxa"/>
                  <w:shd w:val="clear" w:color="auto" w:fill="auto"/>
                </w:tcPr>
                <w:p w14:paraId="10BC5223" w14:textId="77777777" w:rsidR="008746FE" w:rsidRPr="001170CF" w:rsidRDefault="008746FE" w:rsidP="0011487F">
                  <w:pPr>
                    <w:spacing w:before="240" w:after="240" w:line="360" w:lineRule="auto"/>
                    <w:ind w:right="170"/>
                    <w:jc w:val="center"/>
                    <w:rPr>
                      <w:color w:val="000000"/>
                      <w:sz w:val="24"/>
                      <w:szCs w:val="24"/>
                      <w:lang w:eastAsia="zh-CN"/>
                    </w:rPr>
                  </w:pPr>
                  <w:r w:rsidRPr="001170CF">
                    <w:rPr>
                      <w:b/>
                      <w:color w:val="000000"/>
                      <w:sz w:val="24"/>
                      <w:szCs w:val="24"/>
                    </w:rPr>
                    <w:t>2020001339</w:t>
                  </w:r>
                </w:p>
              </w:tc>
            </w:tr>
          </w:tbl>
          <w:p w14:paraId="774CDA0D" w14:textId="77777777" w:rsidR="008746FE" w:rsidRPr="001170CF" w:rsidRDefault="008746FE" w:rsidP="0011487F">
            <w:pPr>
              <w:spacing w:line="360" w:lineRule="auto"/>
              <w:jc w:val="both"/>
              <w:rPr>
                <w:b/>
                <w:bCs/>
                <w:sz w:val="24"/>
                <w:szCs w:val="24"/>
              </w:rPr>
            </w:pPr>
          </w:p>
          <w:p w14:paraId="5A562D2A" w14:textId="77777777" w:rsidR="008746FE" w:rsidRPr="001170CF" w:rsidRDefault="008746FE" w:rsidP="0011487F">
            <w:pPr>
              <w:pStyle w:val="BodyText"/>
              <w:jc w:val="center"/>
              <w:rPr>
                <w:sz w:val="28"/>
              </w:rPr>
            </w:pPr>
          </w:p>
        </w:tc>
      </w:tr>
    </w:tbl>
    <w:sdt>
      <w:sdtPr>
        <w:rPr>
          <w:rFonts w:ascii="Times New Roman" w:eastAsiaTheme="minorHAnsi" w:hAnsi="Times New Roman" w:cstheme="minorBidi"/>
          <w:color w:val="auto"/>
          <w:sz w:val="22"/>
          <w:szCs w:val="22"/>
        </w:rPr>
        <w:id w:val="354856453"/>
        <w:docPartObj>
          <w:docPartGallery w:val="Table of Contents"/>
          <w:docPartUnique/>
        </w:docPartObj>
      </w:sdtPr>
      <w:sdtEndPr>
        <w:rPr>
          <w:b/>
          <w:bCs/>
          <w:noProof/>
          <w:sz w:val="24"/>
          <w:szCs w:val="24"/>
        </w:rPr>
      </w:sdtEndPr>
      <w:sdtContent>
        <w:p w14:paraId="52A2B6CF" w14:textId="3F5DBFCA" w:rsidR="00C35828" w:rsidRPr="00123BAC" w:rsidRDefault="00C35828">
          <w:pPr>
            <w:pStyle w:val="TOCHeading"/>
            <w:rPr>
              <w:rFonts w:ascii="Times New Roman" w:hAnsi="Times New Roman" w:cs="Times New Roman"/>
              <w:color w:val="auto"/>
              <w:sz w:val="28"/>
              <w:szCs w:val="28"/>
            </w:rPr>
          </w:pPr>
          <w:r w:rsidRPr="00123BAC">
            <w:rPr>
              <w:rFonts w:ascii="Times New Roman" w:hAnsi="Times New Roman" w:cs="Times New Roman"/>
              <w:color w:val="auto"/>
              <w:sz w:val="28"/>
              <w:szCs w:val="28"/>
            </w:rPr>
            <w:t>Table of Contents</w:t>
          </w:r>
        </w:p>
        <w:p w14:paraId="6151D340" w14:textId="19A08445" w:rsidR="0067754F" w:rsidRDefault="00C35828">
          <w:pPr>
            <w:pStyle w:val="TOC1"/>
            <w:tabs>
              <w:tab w:val="left" w:pos="440"/>
              <w:tab w:val="right" w:leader="dot" w:pos="9350"/>
            </w:tabs>
            <w:rPr>
              <w:rFonts w:asciiTheme="minorHAnsi" w:eastAsiaTheme="minorEastAsia" w:hAnsiTheme="minorHAnsi"/>
              <w:noProof/>
              <w:lang w:val="en-NZ" w:eastAsia="en-NZ"/>
            </w:rPr>
          </w:pPr>
          <w:r w:rsidRPr="0010010A">
            <w:rPr>
              <w:sz w:val="24"/>
              <w:szCs w:val="24"/>
            </w:rPr>
            <w:fldChar w:fldCharType="begin"/>
          </w:r>
          <w:r w:rsidRPr="0010010A">
            <w:rPr>
              <w:sz w:val="24"/>
              <w:szCs w:val="24"/>
            </w:rPr>
            <w:instrText xml:space="preserve"> TOC \o "1-3" \h \z \u </w:instrText>
          </w:r>
          <w:r w:rsidRPr="0010010A">
            <w:rPr>
              <w:sz w:val="24"/>
              <w:szCs w:val="24"/>
            </w:rPr>
            <w:fldChar w:fldCharType="separate"/>
          </w:r>
          <w:hyperlink w:anchor="_Toc51970570" w:history="1">
            <w:r w:rsidR="0067754F" w:rsidRPr="007860FB">
              <w:rPr>
                <w:rStyle w:val="Hyperlink"/>
                <w:noProof/>
              </w:rPr>
              <w:t>1</w:t>
            </w:r>
            <w:r w:rsidR="0067754F">
              <w:rPr>
                <w:rFonts w:asciiTheme="minorHAnsi" w:eastAsiaTheme="minorEastAsia" w:hAnsiTheme="minorHAnsi"/>
                <w:noProof/>
                <w:lang w:val="en-NZ" w:eastAsia="en-NZ"/>
              </w:rPr>
              <w:tab/>
            </w:r>
            <w:r w:rsidR="0067754F" w:rsidRPr="007860FB">
              <w:rPr>
                <w:rStyle w:val="Hyperlink"/>
                <w:noProof/>
              </w:rPr>
              <w:t>Introduction</w:t>
            </w:r>
            <w:r w:rsidR="0067754F">
              <w:rPr>
                <w:noProof/>
                <w:webHidden/>
              </w:rPr>
              <w:tab/>
            </w:r>
            <w:r w:rsidR="0067754F">
              <w:rPr>
                <w:noProof/>
                <w:webHidden/>
              </w:rPr>
              <w:fldChar w:fldCharType="begin"/>
            </w:r>
            <w:r w:rsidR="0067754F">
              <w:rPr>
                <w:noProof/>
                <w:webHidden/>
              </w:rPr>
              <w:instrText xml:space="preserve"> PAGEREF _Toc51970570 \h </w:instrText>
            </w:r>
            <w:r w:rsidR="0067754F">
              <w:rPr>
                <w:noProof/>
                <w:webHidden/>
              </w:rPr>
            </w:r>
            <w:r w:rsidR="0067754F">
              <w:rPr>
                <w:noProof/>
                <w:webHidden/>
              </w:rPr>
              <w:fldChar w:fldCharType="separate"/>
            </w:r>
            <w:r w:rsidR="0067754F">
              <w:rPr>
                <w:noProof/>
                <w:webHidden/>
              </w:rPr>
              <w:t>3</w:t>
            </w:r>
            <w:r w:rsidR="0067754F">
              <w:rPr>
                <w:noProof/>
                <w:webHidden/>
              </w:rPr>
              <w:fldChar w:fldCharType="end"/>
            </w:r>
          </w:hyperlink>
        </w:p>
        <w:p w14:paraId="1B221F49" w14:textId="36CD5E3A" w:rsidR="0067754F" w:rsidRDefault="0067754F">
          <w:pPr>
            <w:pStyle w:val="TOC1"/>
            <w:tabs>
              <w:tab w:val="left" w:pos="440"/>
              <w:tab w:val="right" w:leader="dot" w:pos="9350"/>
            </w:tabs>
            <w:rPr>
              <w:rFonts w:asciiTheme="minorHAnsi" w:eastAsiaTheme="minorEastAsia" w:hAnsiTheme="minorHAnsi"/>
              <w:noProof/>
              <w:lang w:val="en-NZ" w:eastAsia="en-NZ"/>
            </w:rPr>
          </w:pPr>
          <w:hyperlink w:anchor="_Toc51970571" w:history="1">
            <w:r w:rsidRPr="007860FB">
              <w:rPr>
                <w:rStyle w:val="Hyperlink"/>
                <w:noProof/>
              </w:rPr>
              <w:t>2</w:t>
            </w:r>
            <w:r>
              <w:rPr>
                <w:rFonts w:asciiTheme="minorHAnsi" w:eastAsiaTheme="minorEastAsia" w:hAnsiTheme="minorHAnsi"/>
                <w:noProof/>
                <w:lang w:val="en-NZ" w:eastAsia="en-NZ"/>
              </w:rPr>
              <w:tab/>
            </w:r>
            <w:r w:rsidRPr="007860FB">
              <w:rPr>
                <w:rStyle w:val="Hyperlink"/>
                <w:noProof/>
              </w:rPr>
              <w:t>Development methodology</w:t>
            </w:r>
            <w:r>
              <w:rPr>
                <w:noProof/>
                <w:webHidden/>
              </w:rPr>
              <w:tab/>
            </w:r>
            <w:r>
              <w:rPr>
                <w:noProof/>
                <w:webHidden/>
              </w:rPr>
              <w:fldChar w:fldCharType="begin"/>
            </w:r>
            <w:r>
              <w:rPr>
                <w:noProof/>
                <w:webHidden/>
              </w:rPr>
              <w:instrText xml:space="preserve"> PAGEREF _Toc51970571 \h </w:instrText>
            </w:r>
            <w:r>
              <w:rPr>
                <w:noProof/>
                <w:webHidden/>
              </w:rPr>
            </w:r>
            <w:r>
              <w:rPr>
                <w:noProof/>
                <w:webHidden/>
              </w:rPr>
              <w:fldChar w:fldCharType="separate"/>
            </w:r>
            <w:r>
              <w:rPr>
                <w:noProof/>
                <w:webHidden/>
              </w:rPr>
              <w:t>3</w:t>
            </w:r>
            <w:r>
              <w:rPr>
                <w:noProof/>
                <w:webHidden/>
              </w:rPr>
              <w:fldChar w:fldCharType="end"/>
            </w:r>
          </w:hyperlink>
        </w:p>
        <w:p w14:paraId="0716EF9E" w14:textId="150E8155" w:rsidR="0067754F" w:rsidRDefault="0067754F">
          <w:pPr>
            <w:pStyle w:val="TOC1"/>
            <w:tabs>
              <w:tab w:val="left" w:pos="440"/>
              <w:tab w:val="right" w:leader="dot" w:pos="9350"/>
            </w:tabs>
            <w:rPr>
              <w:rFonts w:asciiTheme="minorHAnsi" w:eastAsiaTheme="minorEastAsia" w:hAnsiTheme="minorHAnsi"/>
              <w:noProof/>
              <w:lang w:val="en-NZ" w:eastAsia="en-NZ"/>
            </w:rPr>
          </w:pPr>
          <w:hyperlink w:anchor="_Toc51970572" w:history="1">
            <w:r w:rsidRPr="007860FB">
              <w:rPr>
                <w:rStyle w:val="Hyperlink"/>
                <w:noProof/>
              </w:rPr>
              <w:t>3</w:t>
            </w:r>
            <w:r>
              <w:rPr>
                <w:rFonts w:asciiTheme="minorHAnsi" w:eastAsiaTheme="minorEastAsia" w:hAnsiTheme="minorHAnsi"/>
                <w:noProof/>
                <w:lang w:val="en-NZ" w:eastAsia="en-NZ"/>
              </w:rPr>
              <w:tab/>
            </w:r>
            <w:r w:rsidRPr="007860FB">
              <w:rPr>
                <w:rStyle w:val="Hyperlink"/>
                <w:noProof/>
              </w:rPr>
              <w:t>Tasks list</w:t>
            </w:r>
            <w:r>
              <w:rPr>
                <w:noProof/>
                <w:webHidden/>
              </w:rPr>
              <w:tab/>
            </w:r>
            <w:r>
              <w:rPr>
                <w:noProof/>
                <w:webHidden/>
              </w:rPr>
              <w:fldChar w:fldCharType="begin"/>
            </w:r>
            <w:r>
              <w:rPr>
                <w:noProof/>
                <w:webHidden/>
              </w:rPr>
              <w:instrText xml:space="preserve"> PAGEREF _Toc51970572 \h </w:instrText>
            </w:r>
            <w:r>
              <w:rPr>
                <w:noProof/>
                <w:webHidden/>
              </w:rPr>
            </w:r>
            <w:r>
              <w:rPr>
                <w:noProof/>
                <w:webHidden/>
              </w:rPr>
              <w:fldChar w:fldCharType="separate"/>
            </w:r>
            <w:r>
              <w:rPr>
                <w:noProof/>
                <w:webHidden/>
              </w:rPr>
              <w:t>4</w:t>
            </w:r>
            <w:r>
              <w:rPr>
                <w:noProof/>
                <w:webHidden/>
              </w:rPr>
              <w:fldChar w:fldCharType="end"/>
            </w:r>
          </w:hyperlink>
        </w:p>
        <w:p w14:paraId="15F32770" w14:textId="64013365" w:rsidR="0067754F" w:rsidRDefault="0067754F">
          <w:pPr>
            <w:pStyle w:val="TOC2"/>
            <w:tabs>
              <w:tab w:val="left" w:pos="880"/>
              <w:tab w:val="right" w:leader="dot" w:pos="9350"/>
            </w:tabs>
            <w:rPr>
              <w:rFonts w:asciiTheme="minorHAnsi" w:eastAsiaTheme="minorEastAsia" w:hAnsiTheme="minorHAnsi"/>
              <w:noProof/>
              <w:lang w:val="en-NZ" w:eastAsia="en-NZ"/>
            </w:rPr>
          </w:pPr>
          <w:hyperlink w:anchor="_Toc51970573" w:history="1">
            <w:r w:rsidRPr="007860FB">
              <w:rPr>
                <w:rStyle w:val="Hyperlink"/>
                <w:bCs/>
                <w:noProof/>
              </w:rPr>
              <w:t>3.1</w:t>
            </w:r>
            <w:r>
              <w:rPr>
                <w:rFonts w:asciiTheme="minorHAnsi" w:eastAsiaTheme="minorEastAsia" w:hAnsiTheme="minorHAnsi"/>
                <w:noProof/>
                <w:lang w:val="en-NZ" w:eastAsia="en-NZ"/>
              </w:rPr>
              <w:tab/>
            </w:r>
            <w:r w:rsidRPr="007860FB">
              <w:rPr>
                <w:rStyle w:val="Hyperlink"/>
                <w:noProof/>
              </w:rPr>
              <w:t>Set Up Environment</w:t>
            </w:r>
            <w:r>
              <w:rPr>
                <w:noProof/>
                <w:webHidden/>
              </w:rPr>
              <w:tab/>
            </w:r>
            <w:r>
              <w:rPr>
                <w:noProof/>
                <w:webHidden/>
              </w:rPr>
              <w:fldChar w:fldCharType="begin"/>
            </w:r>
            <w:r>
              <w:rPr>
                <w:noProof/>
                <w:webHidden/>
              </w:rPr>
              <w:instrText xml:space="preserve"> PAGEREF _Toc51970573 \h </w:instrText>
            </w:r>
            <w:r>
              <w:rPr>
                <w:noProof/>
                <w:webHidden/>
              </w:rPr>
            </w:r>
            <w:r>
              <w:rPr>
                <w:noProof/>
                <w:webHidden/>
              </w:rPr>
              <w:fldChar w:fldCharType="separate"/>
            </w:r>
            <w:r>
              <w:rPr>
                <w:noProof/>
                <w:webHidden/>
              </w:rPr>
              <w:t>4</w:t>
            </w:r>
            <w:r>
              <w:rPr>
                <w:noProof/>
                <w:webHidden/>
              </w:rPr>
              <w:fldChar w:fldCharType="end"/>
            </w:r>
          </w:hyperlink>
        </w:p>
        <w:p w14:paraId="2C3CBF84" w14:textId="411D351E" w:rsidR="0067754F" w:rsidRDefault="0067754F">
          <w:pPr>
            <w:pStyle w:val="TOC2"/>
            <w:tabs>
              <w:tab w:val="left" w:pos="880"/>
              <w:tab w:val="right" w:leader="dot" w:pos="9350"/>
            </w:tabs>
            <w:rPr>
              <w:rFonts w:asciiTheme="minorHAnsi" w:eastAsiaTheme="minorEastAsia" w:hAnsiTheme="minorHAnsi"/>
              <w:noProof/>
              <w:lang w:val="en-NZ" w:eastAsia="en-NZ"/>
            </w:rPr>
          </w:pPr>
          <w:hyperlink w:anchor="_Toc51970574" w:history="1">
            <w:r w:rsidRPr="007860FB">
              <w:rPr>
                <w:rStyle w:val="Hyperlink"/>
                <w:bCs/>
                <w:noProof/>
              </w:rPr>
              <w:t>3.2</w:t>
            </w:r>
            <w:r>
              <w:rPr>
                <w:rFonts w:asciiTheme="minorHAnsi" w:eastAsiaTheme="minorEastAsia" w:hAnsiTheme="minorHAnsi"/>
                <w:noProof/>
                <w:lang w:val="en-NZ" w:eastAsia="en-NZ"/>
              </w:rPr>
              <w:tab/>
            </w:r>
            <w:r w:rsidRPr="007860FB">
              <w:rPr>
                <w:rStyle w:val="Hyperlink"/>
                <w:noProof/>
              </w:rPr>
              <w:t>Xcode</w:t>
            </w:r>
            <w:r>
              <w:rPr>
                <w:noProof/>
                <w:webHidden/>
              </w:rPr>
              <w:tab/>
            </w:r>
            <w:r>
              <w:rPr>
                <w:noProof/>
                <w:webHidden/>
              </w:rPr>
              <w:fldChar w:fldCharType="begin"/>
            </w:r>
            <w:r>
              <w:rPr>
                <w:noProof/>
                <w:webHidden/>
              </w:rPr>
              <w:instrText xml:space="preserve"> PAGEREF _Toc51970574 \h </w:instrText>
            </w:r>
            <w:r>
              <w:rPr>
                <w:noProof/>
                <w:webHidden/>
              </w:rPr>
            </w:r>
            <w:r>
              <w:rPr>
                <w:noProof/>
                <w:webHidden/>
              </w:rPr>
              <w:fldChar w:fldCharType="separate"/>
            </w:r>
            <w:r>
              <w:rPr>
                <w:noProof/>
                <w:webHidden/>
              </w:rPr>
              <w:t>5</w:t>
            </w:r>
            <w:r>
              <w:rPr>
                <w:noProof/>
                <w:webHidden/>
              </w:rPr>
              <w:fldChar w:fldCharType="end"/>
            </w:r>
          </w:hyperlink>
        </w:p>
        <w:p w14:paraId="318BFDE6" w14:textId="6CA1E975" w:rsidR="0067754F" w:rsidRDefault="0067754F">
          <w:pPr>
            <w:pStyle w:val="TOC2"/>
            <w:tabs>
              <w:tab w:val="left" w:pos="880"/>
              <w:tab w:val="right" w:leader="dot" w:pos="9350"/>
            </w:tabs>
            <w:rPr>
              <w:rFonts w:asciiTheme="minorHAnsi" w:eastAsiaTheme="minorEastAsia" w:hAnsiTheme="minorHAnsi"/>
              <w:noProof/>
              <w:lang w:val="en-NZ" w:eastAsia="en-NZ"/>
            </w:rPr>
          </w:pPr>
          <w:hyperlink w:anchor="_Toc51970575" w:history="1">
            <w:r w:rsidRPr="007860FB">
              <w:rPr>
                <w:rStyle w:val="Hyperlink"/>
                <w:bCs/>
                <w:noProof/>
              </w:rPr>
              <w:t>3.3</w:t>
            </w:r>
            <w:r>
              <w:rPr>
                <w:rFonts w:asciiTheme="minorHAnsi" w:eastAsiaTheme="minorEastAsia" w:hAnsiTheme="minorHAnsi"/>
                <w:noProof/>
                <w:lang w:val="en-NZ" w:eastAsia="en-NZ"/>
              </w:rPr>
              <w:tab/>
            </w:r>
            <w:r w:rsidRPr="007860FB">
              <w:rPr>
                <w:rStyle w:val="Hyperlink"/>
                <w:noProof/>
              </w:rPr>
              <w:t>Cocoa pod</w:t>
            </w:r>
            <w:r>
              <w:rPr>
                <w:noProof/>
                <w:webHidden/>
              </w:rPr>
              <w:tab/>
            </w:r>
            <w:r>
              <w:rPr>
                <w:noProof/>
                <w:webHidden/>
              </w:rPr>
              <w:fldChar w:fldCharType="begin"/>
            </w:r>
            <w:r>
              <w:rPr>
                <w:noProof/>
                <w:webHidden/>
              </w:rPr>
              <w:instrText xml:space="preserve"> PAGEREF _Toc51970575 \h </w:instrText>
            </w:r>
            <w:r>
              <w:rPr>
                <w:noProof/>
                <w:webHidden/>
              </w:rPr>
            </w:r>
            <w:r>
              <w:rPr>
                <w:noProof/>
                <w:webHidden/>
              </w:rPr>
              <w:fldChar w:fldCharType="separate"/>
            </w:r>
            <w:r>
              <w:rPr>
                <w:noProof/>
                <w:webHidden/>
              </w:rPr>
              <w:t>5</w:t>
            </w:r>
            <w:r>
              <w:rPr>
                <w:noProof/>
                <w:webHidden/>
              </w:rPr>
              <w:fldChar w:fldCharType="end"/>
            </w:r>
          </w:hyperlink>
        </w:p>
        <w:p w14:paraId="62983D50" w14:textId="38FA0AF8" w:rsidR="0067754F" w:rsidRDefault="0067754F">
          <w:pPr>
            <w:pStyle w:val="TOC2"/>
            <w:tabs>
              <w:tab w:val="left" w:pos="880"/>
              <w:tab w:val="right" w:leader="dot" w:pos="9350"/>
            </w:tabs>
            <w:rPr>
              <w:rFonts w:asciiTheme="minorHAnsi" w:eastAsiaTheme="minorEastAsia" w:hAnsiTheme="minorHAnsi"/>
              <w:noProof/>
              <w:lang w:val="en-NZ" w:eastAsia="en-NZ"/>
            </w:rPr>
          </w:pPr>
          <w:hyperlink w:anchor="_Toc51970576" w:history="1">
            <w:r w:rsidRPr="007860FB">
              <w:rPr>
                <w:rStyle w:val="Hyperlink"/>
                <w:bCs/>
                <w:noProof/>
              </w:rPr>
              <w:t>3.4</w:t>
            </w:r>
            <w:r>
              <w:rPr>
                <w:rFonts w:asciiTheme="minorHAnsi" w:eastAsiaTheme="minorEastAsia" w:hAnsiTheme="minorHAnsi"/>
                <w:noProof/>
                <w:lang w:val="en-NZ" w:eastAsia="en-NZ"/>
              </w:rPr>
              <w:tab/>
            </w:r>
            <w:r w:rsidRPr="007860FB">
              <w:rPr>
                <w:rStyle w:val="Hyperlink"/>
                <w:noProof/>
              </w:rPr>
              <w:t>Control and Centralize Source Code</w:t>
            </w:r>
            <w:r>
              <w:rPr>
                <w:noProof/>
                <w:webHidden/>
              </w:rPr>
              <w:tab/>
            </w:r>
            <w:r>
              <w:rPr>
                <w:noProof/>
                <w:webHidden/>
              </w:rPr>
              <w:fldChar w:fldCharType="begin"/>
            </w:r>
            <w:r>
              <w:rPr>
                <w:noProof/>
                <w:webHidden/>
              </w:rPr>
              <w:instrText xml:space="preserve"> PAGEREF _Toc51970576 \h </w:instrText>
            </w:r>
            <w:r>
              <w:rPr>
                <w:noProof/>
                <w:webHidden/>
              </w:rPr>
            </w:r>
            <w:r>
              <w:rPr>
                <w:noProof/>
                <w:webHidden/>
              </w:rPr>
              <w:fldChar w:fldCharType="separate"/>
            </w:r>
            <w:r>
              <w:rPr>
                <w:noProof/>
                <w:webHidden/>
              </w:rPr>
              <w:t>5</w:t>
            </w:r>
            <w:r>
              <w:rPr>
                <w:noProof/>
                <w:webHidden/>
              </w:rPr>
              <w:fldChar w:fldCharType="end"/>
            </w:r>
          </w:hyperlink>
        </w:p>
        <w:p w14:paraId="05752153" w14:textId="0BC25119" w:rsidR="0067754F" w:rsidRDefault="0067754F">
          <w:pPr>
            <w:pStyle w:val="TOC1"/>
            <w:tabs>
              <w:tab w:val="left" w:pos="440"/>
              <w:tab w:val="right" w:leader="dot" w:pos="9350"/>
            </w:tabs>
            <w:rPr>
              <w:rFonts w:asciiTheme="minorHAnsi" w:eastAsiaTheme="minorEastAsia" w:hAnsiTheme="minorHAnsi"/>
              <w:noProof/>
              <w:lang w:val="en-NZ" w:eastAsia="en-NZ"/>
            </w:rPr>
          </w:pPr>
          <w:hyperlink w:anchor="_Toc51970577" w:history="1">
            <w:r w:rsidRPr="007860FB">
              <w:rPr>
                <w:rStyle w:val="Hyperlink"/>
                <w:rFonts w:eastAsiaTheme="majorEastAsia" w:cstheme="majorBidi"/>
                <w:noProof/>
              </w:rPr>
              <w:t>4</w:t>
            </w:r>
            <w:r>
              <w:rPr>
                <w:rFonts w:asciiTheme="minorHAnsi" w:eastAsiaTheme="minorEastAsia" w:hAnsiTheme="minorHAnsi"/>
                <w:noProof/>
                <w:lang w:val="en-NZ" w:eastAsia="en-NZ"/>
              </w:rPr>
              <w:tab/>
            </w:r>
            <w:r w:rsidRPr="007860FB">
              <w:rPr>
                <w:rStyle w:val="Hyperlink"/>
                <w:rFonts w:eastAsiaTheme="majorEastAsia" w:cstheme="majorBidi"/>
                <w:noProof/>
              </w:rPr>
              <w:t>Setup Database Environment</w:t>
            </w:r>
            <w:r>
              <w:rPr>
                <w:noProof/>
                <w:webHidden/>
              </w:rPr>
              <w:tab/>
            </w:r>
            <w:r>
              <w:rPr>
                <w:noProof/>
                <w:webHidden/>
              </w:rPr>
              <w:fldChar w:fldCharType="begin"/>
            </w:r>
            <w:r>
              <w:rPr>
                <w:noProof/>
                <w:webHidden/>
              </w:rPr>
              <w:instrText xml:space="preserve"> PAGEREF _Toc51970577 \h </w:instrText>
            </w:r>
            <w:r>
              <w:rPr>
                <w:noProof/>
                <w:webHidden/>
              </w:rPr>
            </w:r>
            <w:r>
              <w:rPr>
                <w:noProof/>
                <w:webHidden/>
              </w:rPr>
              <w:fldChar w:fldCharType="separate"/>
            </w:r>
            <w:r>
              <w:rPr>
                <w:noProof/>
                <w:webHidden/>
              </w:rPr>
              <w:t>5</w:t>
            </w:r>
            <w:r>
              <w:rPr>
                <w:noProof/>
                <w:webHidden/>
              </w:rPr>
              <w:fldChar w:fldCharType="end"/>
            </w:r>
          </w:hyperlink>
        </w:p>
        <w:p w14:paraId="798C18E8" w14:textId="6A0A4E8B" w:rsidR="0067754F" w:rsidRDefault="0067754F">
          <w:pPr>
            <w:pStyle w:val="TOC2"/>
            <w:tabs>
              <w:tab w:val="left" w:pos="880"/>
              <w:tab w:val="right" w:leader="dot" w:pos="9350"/>
            </w:tabs>
            <w:rPr>
              <w:rFonts w:asciiTheme="minorHAnsi" w:eastAsiaTheme="minorEastAsia" w:hAnsiTheme="minorHAnsi"/>
              <w:noProof/>
              <w:lang w:val="en-NZ" w:eastAsia="en-NZ"/>
            </w:rPr>
          </w:pPr>
          <w:hyperlink w:anchor="_Toc51970578" w:history="1">
            <w:r w:rsidRPr="007860FB">
              <w:rPr>
                <w:rStyle w:val="Hyperlink"/>
                <w:bCs/>
                <w:noProof/>
              </w:rPr>
              <w:t>4.1</w:t>
            </w:r>
            <w:r>
              <w:rPr>
                <w:rFonts w:asciiTheme="minorHAnsi" w:eastAsiaTheme="minorEastAsia" w:hAnsiTheme="minorHAnsi"/>
                <w:noProof/>
                <w:lang w:val="en-NZ" w:eastAsia="en-NZ"/>
              </w:rPr>
              <w:tab/>
            </w:r>
            <w:r w:rsidRPr="007860FB">
              <w:rPr>
                <w:rStyle w:val="Hyperlink"/>
                <w:noProof/>
              </w:rPr>
              <w:t>Cloud Firestore</w:t>
            </w:r>
            <w:r>
              <w:rPr>
                <w:noProof/>
                <w:webHidden/>
              </w:rPr>
              <w:tab/>
            </w:r>
            <w:r>
              <w:rPr>
                <w:noProof/>
                <w:webHidden/>
              </w:rPr>
              <w:fldChar w:fldCharType="begin"/>
            </w:r>
            <w:r>
              <w:rPr>
                <w:noProof/>
                <w:webHidden/>
              </w:rPr>
              <w:instrText xml:space="preserve"> PAGEREF _Toc51970578 \h </w:instrText>
            </w:r>
            <w:r>
              <w:rPr>
                <w:noProof/>
                <w:webHidden/>
              </w:rPr>
            </w:r>
            <w:r>
              <w:rPr>
                <w:noProof/>
                <w:webHidden/>
              </w:rPr>
              <w:fldChar w:fldCharType="separate"/>
            </w:r>
            <w:r>
              <w:rPr>
                <w:noProof/>
                <w:webHidden/>
              </w:rPr>
              <w:t>5</w:t>
            </w:r>
            <w:r>
              <w:rPr>
                <w:noProof/>
                <w:webHidden/>
              </w:rPr>
              <w:fldChar w:fldCharType="end"/>
            </w:r>
          </w:hyperlink>
        </w:p>
        <w:p w14:paraId="0EA47F7C" w14:textId="023B0E72" w:rsidR="0067754F" w:rsidRDefault="0067754F">
          <w:pPr>
            <w:pStyle w:val="TOC1"/>
            <w:tabs>
              <w:tab w:val="left" w:pos="440"/>
              <w:tab w:val="right" w:leader="dot" w:pos="9350"/>
            </w:tabs>
            <w:rPr>
              <w:rFonts w:asciiTheme="minorHAnsi" w:eastAsiaTheme="minorEastAsia" w:hAnsiTheme="minorHAnsi"/>
              <w:noProof/>
              <w:lang w:val="en-NZ" w:eastAsia="en-NZ"/>
            </w:rPr>
          </w:pPr>
          <w:hyperlink w:anchor="_Toc51970579" w:history="1">
            <w:r w:rsidRPr="007860FB">
              <w:rPr>
                <w:rStyle w:val="Hyperlink"/>
                <w:noProof/>
              </w:rPr>
              <w:t>5</w:t>
            </w:r>
            <w:r>
              <w:rPr>
                <w:rFonts w:asciiTheme="minorHAnsi" w:eastAsiaTheme="minorEastAsia" w:hAnsiTheme="minorHAnsi"/>
                <w:noProof/>
                <w:lang w:val="en-NZ" w:eastAsia="en-NZ"/>
              </w:rPr>
              <w:tab/>
            </w:r>
            <w:r w:rsidRPr="007860FB">
              <w:rPr>
                <w:rStyle w:val="Hyperlink"/>
                <w:noProof/>
              </w:rPr>
              <w:t>Repository Pattern</w:t>
            </w:r>
            <w:r>
              <w:rPr>
                <w:noProof/>
                <w:webHidden/>
              </w:rPr>
              <w:tab/>
            </w:r>
            <w:r>
              <w:rPr>
                <w:noProof/>
                <w:webHidden/>
              </w:rPr>
              <w:fldChar w:fldCharType="begin"/>
            </w:r>
            <w:r>
              <w:rPr>
                <w:noProof/>
                <w:webHidden/>
              </w:rPr>
              <w:instrText xml:space="preserve"> PAGEREF _Toc51970579 \h </w:instrText>
            </w:r>
            <w:r>
              <w:rPr>
                <w:noProof/>
                <w:webHidden/>
              </w:rPr>
            </w:r>
            <w:r>
              <w:rPr>
                <w:noProof/>
                <w:webHidden/>
              </w:rPr>
              <w:fldChar w:fldCharType="separate"/>
            </w:r>
            <w:r>
              <w:rPr>
                <w:noProof/>
                <w:webHidden/>
              </w:rPr>
              <w:t>6</w:t>
            </w:r>
            <w:r>
              <w:rPr>
                <w:noProof/>
                <w:webHidden/>
              </w:rPr>
              <w:fldChar w:fldCharType="end"/>
            </w:r>
          </w:hyperlink>
        </w:p>
        <w:p w14:paraId="57BB6D9F" w14:textId="3588EF12" w:rsidR="0067754F" w:rsidRDefault="0067754F">
          <w:pPr>
            <w:pStyle w:val="TOC1"/>
            <w:tabs>
              <w:tab w:val="left" w:pos="440"/>
              <w:tab w:val="right" w:leader="dot" w:pos="9350"/>
            </w:tabs>
            <w:rPr>
              <w:rFonts w:asciiTheme="minorHAnsi" w:eastAsiaTheme="minorEastAsia" w:hAnsiTheme="minorHAnsi"/>
              <w:noProof/>
              <w:lang w:val="en-NZ" w:eastAsia="en-NZ"/>
            </w:rPr>
          </w:pPr>
          <w:hyperlink w:anchor="_Toc51970580" w:history="1">
            <w:r w:rsidRPr="007860FB">
              <w:rPr>
                <w:rStyle w:val="Hyperlink"/>
                <w:noProof/>
              </w:rPr>
              <w:t>6</w:t>
            </w:r>
            <w:r>
              <w:rPr>
                <w:rFonts w:asciiTheme="minorHAnsi" w:eastAsiaTheme="minorEastAsia" w:hAnsiTheme="minorHAnsi"/>
                <w:noProof/>
                <w:lang w:val="en-NZ" w:eastAsia="en-NZ"/>
              </w:rPr>
              <w:tab/>
            </w:r>
            <w:r w:rsidRPr="007860FB">
              <w:rPr>
                <w:rStyle w:val="Hyperlink"/>
                <w:noProof/>
              </w:rPr>
              <w:t>SwiftUI</w:t>
            </w:r>
            <w:r>
              <w:rPr>
                <w:noProof/>
                <w:webHidden/>
              </w:rPr>
              <w:tab/>
            </w:r>
            <w:r>
              <w:rPr>
                <w:noProof/>
                <w:webHidden/>
              </w:rPr>
              <w:fldChar w:fldCharType="begin"/>
            </w:r>
            <w:r>
              <w:rPr>
                <w:noProof/>
                <w:webHidden/>
              </w:rPr>
              <w:instrText xml:space="preserve"> PAGEREF _Toc51970580 \h </w:instrText>
            </w:r>
            <w:r>
              <w:rPr>
                <w:noProof/>
                <w:webHidden/>
              </w:rPr>
            </w:r>
            <w:r>
              <w:rPr>
                <w:noProof/>
                <w:webHidden/>
              </w:rPr>
              <w:fldChar w:fldCharType="separate"/>
            </w:r>
            <w:r>
              <w:rPr>
                <w:noProof/>
                <w:webHidden/>
              </w:rPr>
              <w:t>6</w:t>
            </w:r>
            <w:r>
              <w:rPr>
                <w:noProof/>
                <w:webHidden/>
              </w:rPr>
              <w:fldChar w:fldCharType="end"/>
            </w:r>
          </w:hyperlink>
        </w:p>
        <w:p w14:paraId="4C6941BB" w14:textId="4A354BA7" w:rsidR="0067754F" w:rsidRDefault="0067754F">
          <w:pPr>
            <w:pStyle w:val="TOC1"/>
            <w:tabs>
              <w:tab w:val="left" w:pos="440"/>
              <w:tab w:val="right" w:leader="dot" w:pos="9350"/>
            </w:tabs>
            <w:rPr>
              <w:rFonts w:asciiTheme="minorHAnsi" w:eastAsiaTheme="minorEastAsia" w:hAnsiTheme="minorHAnsi"/>
              <w:noProof/>
              <w:lang w:val="en-NZ" w:eastAsia="en-NZ"/>
            </w:rPr>
          </w:pPr>
          <w:hyperlink w:anchor="_Toc51970581" w:history="1">
            <w:r w:rsidRPr="007860FB">
              <w:rPr>
                <w:rStyle w:val="Hyperlink"/>
                <w:noProof/>
              </w:rPr>
              <w:t>7</w:t>
            </w:r>
            <w:r>
              <w:rPr>
                <w:rFonts w:asciiTheme="minorHAnsi" w:eastAsiaTheme="minorEastAsia" w:hAnsiTheme="minorHAnsi"/>
                <w:noProof/>
                <w:lang w:val="en-NZ" w:eastAsia="en-NZ"/>
              </w:rPr>
              <w:tab/>
            </w:r>
            <w:r w:rsidRPr="007860FB">
              <w:rPr>
                <w:rStyle w:val="Hyperlink"/>
                <w:noProof/>
              </w:rPr>
              <w:t>Test-driven development (TDD)</w:t>
            </w:r>
            <w:r>
              <w:rPr>
                <w:noProof/>
                <w:webHidden/>
              </w:rPr>
              <w:tab/>
            </w:r>
            <w:r>
              <w:rPr>
                <w:noProof/>
                <w:webHidden/>
              </w:rPr>
              <w:fldChar w:fldCharType="begin"/>
            </w:r>
            <w:r>
              <w:rPr>
                <w:noProof/>
                <w:webHidden/>
              </w:rPr>
              <w:instrText xml:space="preserve"> PAGEREF _Toc51970581 \h </w:instrText>
            </w:r>
            <w:r>
              <w:rPr>
                <w:noProof/>
                <w:webHidden/>
              </w:rPr>
            </w:r>
            <w:r>
              <w:rPr>
                <w:noProof/>
                <w:webHidden/>
              </w:rPr>
              <w:fldChar w:fldCharType="separate"/>
            </w:r>
            <w:r>
              <w:rPr>
                <w:noProof/>
                <w:webHidden/>
              </w:rPr>
              <w:t>7</w:t>
            </w:r>
            <w:r>
              <w:rPr>
                <w:noProof/>
                <w:webHidden/>
              </w:rPr>
              <w:fldChar w:fldCharType="end"/>
            </w:r>
          </w:hyperlink>
        </w:p>
        <w:p w14:paraId="7D0B7C05" w14:textId="4DB5CBB0" w:rsidR="0067754F" w:rsidRDefault="0067754F">
          <w:pPr>
            <w:pStyle w:val="TOC1"/>
            <w:tabs>
              <w:tab w:val="left" w:pos="440"/>
              <w:tab w:val="right" w:leader="dot" w:pos="9350"/>
            </w:tabs>
            <w:rPr>
              <w:rFonts w:asciiTheme="minorHAnsi" w:eastAsiaTheme="minorEastAsia" w:hAnsiTheme="minorHAnsi"/>
              <w:noProof/>
              <w:lang w:val="en-NZ" w:eastAsia="en-NZ"/>
            </w:rPr>
          </w:pPr>
          <w:hyperlink w:anchor="_Toc51970582" w:history="1">
            <w:r w:rsidRPr="007860FB">
              <w:rPr>
                <w:rStyle w:val="Hyperlink"/>
                <w:noProof/>
              </w:rPr>
              <w:t>8</w:t>
            </w:r>
            <w:r>
              <w:rPr>
                <w:rFonts w:asciiTheme="minorHAnsi" w:eastAsiaTheme="minorEastAsia" w:hAnsiTheme="minorHAnsi"/>
                <w:noProof/>
                <w:lang w:val="en-NZ" w:eastAsia="en-NZ"/>
              </w:rPr>
              <w:tab/>
            </w:r>
            <w:r w:rsidRPr="007860FB">
              <w:rPr>
                <w:rStyle w:val="Hyperlink"/>
                <w:noProof/>
              </w:rPr>
              <w:t>Implementation</w:t>
            </w:r>
            <w:r>
              <w:rPr>
                <w:noProof/>
                <w:webHidden/>
              </w:rPr>
              <w:tab/>
            </w:r>
            <w:r>
              <w:rPr>
                <w:noProof/>
                <w:webHidden/>
              </w:rPr>
              <w:fldChar w:fldCharType="begin"/>
            </w:r>
            <w:r>
              <w:rPr>
                <w:noProof/>
                <w:webHidden/>
              </w:rPr>
              <w:instrText xml:space="preserve"> PAGEREF _Toc51970582 \h </w:instrText>
            </w:r>
            <w:r>
              <w:rPr>
                <w:noProof/>
                <w:webHidden/>
              </w:rPr>
            </w:r>
            <w:r>
              <w:rPr>
                <w:noProof/>
                <w:webHidden/>
              </w:rPr>
              <w:fldChar w:fldCharType="separate"/>
            </w:r>
            <w:r>
              <w:rPr>
                <w:noProof/>
                <w:webHidden/>
              </w:rPr>
              <w:t>9</w:t>
            </w:r>
            <w:r>
              <w:rPr>
                <w:noProof/>
                <w:webHidden/>
              </w:rPr>
              <w:fldChar w:fldCharType="end"/>
            </w:r>
          </w:hyperlink>
        </w:p>
        <w:p w14:paraId="3CA1CAE5" w14:textId="394FA44E" w:rsidR="0067754F" w:rsidRDefault="0067754F">
          <w:pPr>
            <w:pStyle w:val="TOC2"/>
            <w:tabs>
              <w:tab w:val="left" w:pos="880"/>
              <w:tab w:val="right" w:leader="dot" w:pos="9350"/>
            </w:tabs>
            <w:rPr>
              <w:rFonts w:asciiTheme="minorHAnsi" w:eastAsiaTheme="minorEastAsia" w:hAnsiTheme="minorHAnsi"/>
              <w:noProof/>
              <w:lang w:val="en-NZ" w:eastAsia="en-NZ"/>
            </w:rPr>
          </w:pPr>
          <w:hyperlink w:anchor="_Toc51970583" w:history="1">
            <w:r w:rsidRPr="007860FB">
              <w:rPr>
                <w:rStyle w:val="Hyperlink"/>
                <w:rFonts w:cs="Times New Roman"/>
                <w:bCs/>
                <w:noProof/>
              </w:rPr>
              <w:t>8.1</w:t>
            </w:r>
            <w:r>
              <w:rPr>
                <w:rFonts w:asciiTheme="minorHAnsi" w:eastAsiaTheme="minorEastAsia" w:hAnsiTheme="minorHAnsi"/>
                <w:noProof/>
                <w:lang w:val="en-NZ" w:eastAsia="en-NZ"/>
              </w:rPr>
              <w:tab/>
            </w:r>
            <w:r w:rsidRPr="007860FB">
              <w:rPr>
                <w:rStyle w:val="Hyperlink"/>
                <w:noProof/>
              </w:rPr>
              <w:t>Asset</w:t>
            </w:r>
            <w:r>
              <w:rPr>
                <w:noProof/>
                <w:webHidden/>
              </w:rPr>
              <w:tab/>
            </w:r>
            <w:r>
              <w:rPr>
                <w:noProof/>
                <w:webHidden/>
              </w:rPr>
              <w:fldChar w:fldCharType="begin"/>
            </w:r>
            <w:r>
              <w:rPr>
                <w:noProof/>
                <w:webHidden/>
              </w:rPr>
              <w:instrText xml:space="preserve"> PAGEREF _Toc51970583 \h </w:instrText>
            </w:r>
            <w:r>
              <w:rPr>
                <w:noProof/>
                <w:webHidden/>
              </w:rPr>
            </w:r>
            <w:r>
              <w:rPr>
                <w:noProof/>
                <w:webHidden/>
              </w:rPr>
              <w:fldChar w:fldCharType="separate"/>
            </w:r>
            <w:r>
              <w:rPr>
                <w:noProof/>
                <w:webHidden/>
              </w:rPr>
              <w:t>9</w:t>
            </w:r>
            <w:r>
              <w:rPr>
                <w:noProof/>
                <w:webHidden/>
              </w:rPr>
              <w:fldChar w:fldCharType="end"/>
            </w:r>
          </w:hyperlink>
        </w:p>
        <w:p w14:paraId="25F18F6E" w14:textId="23FCBEEB" w:rsidR="0067754F" w:rsidRDefault="0067754F">
          <w:pPr>
            <w:pStyle w:val="TOC2"/>
            <w:tabs>
              <w:tab w:val="left" w:pos="880"/>
              <w:tab w:val="right" w:leader="dot" w:pos="9350"/>
            </w:tabs>
            <w:rPr>
              <w:rFonts w:asciiTheme="minorHAnsi" w:eastAsiaTheme="minorEastAsia" w:hAnsiTheme="minorHAnsi"/>
              <w:noProof/>
              <w:lang w:val="en-NZ" w:eastAsia="en-NZ"/>
            </w:rPr>
          </w:pPr>
          <w:hyperlink w:anchor="_Toc51970584" w:history="1">
            <w:r w:rsidRPr="007860FB">
              <w:rPr>
                <w:rStyle w:val="Hyperlink"/>
                <w:rFonts w:cs="Times New Roman"/>
                <w:bCs/>
                <w:noProof/>
              </w:rPr>
              <w:t>8.2</w:t>
            </w:r>
            <w:r>
              <w:rPr>
                <w:rFonts w:asciiTheme="minorHAnsi" w:eastAsiaTheme="minorEastAsia" w:hAnsiTheme="minorHAnsi"/>
                <w:noProof/>
                <w:lang w:val="en-NZ" w:eastAsia="en-NZ"/>
              </w:rPr>
              <w:tab/>
            </w:r>
            <w:r w:rsidRPr="007860FB">
              <w:rPr>
                <w:rStyle w:val="Hyperlink"/>
                <w:noProof/>
              </w:rPr>
              <w:t>Design Pattern</w:t>
            </w:r>
            <w:r>
              <w:rPr>
                <w:noProof/>
                <w:webHidden/>
              </w:rPr>
              <w:tab/>
            </w:r>
            <w:r>
              <w:rPr>
                <w:noProof/>
                <w:webHidden/>
              </w:rPr>
              <w:fldChar w:fldCharType="begin"/>
            </w:r>
            <w:r>
              <w:rPr>
                <w:noProof/>
                <w:webHidden/>
              </w:rPr>
              <w:instrText xml:space="preserve"> PAGEREF _Toc51970584 \h </w:instrText>
            </w:r>
            <w:r>
              <w:rPr>
                <w:noProof/>
                <w:webHidden/>
              </w:rPr>
            </w:r>
            <w:r>
              <w:rPr>
                <w:noProof/>
                <w:webHidden/>
              </w:rPr>
              <w:fldChar w:fldCharType="separate"/>
            </w:r>
            <w:r>
              <w:rPr>
                <w:noProof/>
                <w:webHidden/>
              </w:rPr>
              <w:t>9</w:t>
            </w:r>
            <w:r>
              <w:rPr>
                <w:noProof/>
                <w:webHidden/>
              </w:rPr>
              <w:fldChar w:fldCharType="end"/>
            </w:r>
          </w:hyperlink>
        </w:p>
        <w:p w14:paraId="3F183971" w14:textId="5779E29D" w:rsidR="0067754F" w:rsidRDefault="0067754F">
          <w:pPr>
            <w:pStyle w:val="TOC3"/>
            <w:tabs>
              <w:tab w:val="left" w:pos="1320"/>
              <w:tab w:val="right" w:leader="dot" w:pos="9350"/>
            </w:tabs>
            <w:rPr>
              <w:rFonts w:asciiTheme="minorHAnsi" w:eastAsiaTheme="minorEastAsia" w:hAnsiTheme="minorHAnsi"/>
              <w:noProof/>
              <w:lang w:val="en-NZ" w:eastAsia="en-NZ"/>
            </w:rPr>
          </w:pPr>
          <w:hyperlink w:anchor="_Toc51970585" w:history="1">
            <w:r w:rsidRPr="007860FB">
              <w:rPr>
                <w:rStyle w:val="Hyperlink"/>
                <w:rFonts w:cs="Times New Roman"/>
                <w:noProof/>
              </w:rPr>
              <w:t>8.2.1</w:t>
            </w:r>
            <w:r>
              <w:rPr>
                <w:rFonts w:asciiTheme="minorHAnsi" w:eastAsiaTheme="minorEastAsia" w:hAnsiTheme="minorHAnsi"/>
                <w:noProof/>
                <w:lang w:val="en-NZ" w:eastAsia="en-NZ"/>
              </w:rPr>
              <w:tab/>
            </w:r>
            <w:r w:rsidRPr="007860FB">
              <w:rPr>
                <w:rStyle w:val="Hyperlink"/>
                <w:noProof/>
              </w:rPr>
              <w:t xml:space="preserve">Model-View-Controller (MVC) and </w:t>
            </w:r>
            <w:r w:rsidRPr="007860FB">
              <w:rPr>
                <w:rStyle w:val="Hyperlink"/>
                <w:rFonts w:cs="Times New Roman"/>
                <w:noProof/>
              </w:rPr>
              <w:t>Model-View-ViewModel (MVVM)</w:t>
            </w:r>
            <w:r>
              <w:rPr>
                <w:noProof/>
                <w:webHidden/>
              </w:rPr>
              <w:tab/>
            </w:r>
            <w:r>
              <w:rPr>
                <w:noProof/>
                <w:webHidden/>
              </w:rPr>
              <w:fldChar w:fldCharType="begin"/>
            </w:r>
            <w:r>
              <w:rPr>
                <w:noProof/>
                <w:webHidden/>
              </w:rPr>
              <w:instrText xml:space="preserve"> PAGEREF _Toc51970585 \h </w:instrText>
            </w:r>
            <w:r>
              <w:rPr>
                <w:noProof/>
                <w:webHidden/>
              </w:rPr>
            </w:r>
            <w:r>
              <w:rPr>
                <w:noProof/>
                <w:webHidden/>
              </w:rPr>
              <w:fldChar w:fldCharType="separate"/>
            </w:r>
            <w:r>
              <w:rPr>
                <w:noProof/>
                <w:webHidden/>
              </w:rPr>
              <w:t>9</w:t>
            </w:r>
            <w:r>
              <w:rPr>
                <w:noProof/>
                <w:webHidden/>
              </w:rPr>
              <w:fldChar w:fldCharType="end"/>
            </w:r>
          </w:hyperlink>
        </w:p>
        <w:p w14:paraId="1F606CA9" w14:textId="7E112E7B" w:rsidR="0067754F" w:rsidRDefault="0067754F">
          <w:pPr>
            <w:pStyle w:val="TOC3"/>
            <w:tabs>
              <w:tab w:val="left" w:pos="1320"/>
              <w:tab w:val="right" w:leader="dot" w:pos="9350"/>
            </w:tabs>
            <w:rPr>
              <w:rFonts w:asciiTheme="minorHAnsi" w:eastAsiaTheme="minorEastAsia" w:hAnsiTheme="minorHAnsi"/>
              <w:noProof/>
              <w:lang w:val="en-NZ" w:eastAsia="en-NZ"/>
            </w:rPr>
          </w:pPr>
          <w:hyperlink w:anchor="_Toc51970586" w:history="1">
            <w:r w:rsidRPr="007860FB">
              <w:rPr>
                <w:rStyle w:val="Hyperlink"/>
                <w:noProof/>
              </w:rPr>
              <w:t>8.2.2</w:t>
            </w:r>
            <w:r>
              <w:rPr>
                <w:rFonts w:asciiTheme="minorHAnsi" w:eastAsiaTheme="minorEastAsia" w:hAnsiTheme="minorHAnsi"/>
                <w:noProof/>
                <w:lang w:val="en-NZ" w:eastAsia="en-NZ"/>
              </w:rPr>
              <w:tab/>
            </w:r>
            <w:r w:rsidRPr="007860FB">
              <w:rPr>
                <w:rStyle w:val="Hyperlink"/>
                <w:noProof/>
              </w:rPr>
              <w:t>Repository Pattern</w:t>
            </w:r>
            <w:r>
              <w:rPr>
                <w:noProof/>
                <w:webHidden/>
              </w:rPr>
              <w:tab/>
            </w:r>
            <w:r>
              <w:rPr>
                <w:noProof/>
                <w:webHidden/>
              </w:rPr>
              <w:fldChar w:fldCharType="begin"/>
            </w:r>
            <w:r>
              <w:rPr>
                <w:noProof/>
                <w:webHidden/>
              </w:rPr>
              <w:instrText xml:space="preserve"> PAGEREF _Toc51970586 \h </w:instrText>
            </w:r>
            <w:r>
              <w:rPr>
                <w:noProof/>
                <w:webHidden/>
              </w:rPr>
            </w:r>
            <w:r>
              <w:rPr>
                <w:noProof/>
                <w:webHidden/>
              </w:rPr>
              <w:fldChar w:fldCharType="separate"/>
            </w:r>
            <w:r>
              <w:rPr>
                <w:noProof/>
                <w:webHidden/>
              </w:rPr>
              <w:t>11</w:t>
            </w:r>
            <w:r>
              <w:rPr>
                <w:noProof/>
                <w:webHidden/>
              </w:rPr>
              <w:fldChar w:fldCharType="end"/>
            </w:r>
          </w:hyperlink>
        </w:p>
        <w:p w14:paraId="5135433F" w14:textId="478B276B" w:rsidR="0067754F" w:rsidRDefault="0067754F">
          <w:pPr>
            <w:pStyle w:val="TOC2"/>
            <w:tabs>
              <w:tab w:val="left" w:pos="880"/>
              <w:tab w:val="right" w:leader="dot" w:pos="9350"/>
            </w:tabs>
            <w:rPr>
              <w:rFonts w:asciiTheme="minorHAnsi" w:eastAsiaTheme="minorEastAsia" w:hAnsiTheme="minorHAnsi"/>
              <w:noProof/>
              <w:lang w:val="en-NZ" w:eastAsia="en-NZ"/>
            </w:rPr>
          </w:pPr>
          <w:hyperlink w:anchor="_Toc51970587" w:history="1">
            <w:r w:rsidRPr="007860FB">
              <w:rPr>
                <w:rStyle w:val="Hyperlink"/>
                <w:bCs/>
                <w:noProof/>
              </w:rPr>
              <w:t>8.3</w:t>
            </w:r>
            <w:r>
              <w:rPr>
                <w:rFonts w:asciiTheme="minorHAnsi" w:eastAsiaTheme="minorEastAsia" w:hAnsiTheme="minorHAnsi"/>
                <w:noProof/>
                <w:lang w:val="en-NZ" w:eastAsia="en-NZ"/>
              </w:rPr>
              <w:tab/>
            </w:r>
            <w:r w:rsidRPr="007860FB">
              <w:rPr>
                <w:rStyle w:val="Hyperlink"/>
                <w:noProof/>
              </w:rPr>
              <w:t>Test Driven Development</w:t>
            </w:r>
            <w:r>
              <w:rPr>
                <w:noProof/>
                <w:webHidden/>
              </w:rPr>
              <w:tab/>
            </w:r>
            <w:r>
              <w:rPr>
                <w:noProof/>
                <w:webHidden/>
              </w:rPr>
              <w:fldChar w:fldCharType="begin"/>
            </w:r>
            <w:r>
              <w:rPr>
                <w:noProof/>
                <w:webHidden/>
              </w:rPr>
              <w:instrText xml:space="preserve"> PAGEREF _Toc51970587 \h </w:instrText>
            </w:r>
            <w:r>
              <w:rPr>
                <w:noProof/>
                <w:webHidden/>
              </w:rPr>
            </w:r>
            <w:r>
              <w:rPr>
                <w:noProof/>
                <w:webHidden/>
              </w:rPr>
              <w:fldChar w:fldCharType="separate"/>
            </w:r>
            <w:r>
              <w:rPr>
                <w:noProof/>
                <w:webHidden/>
              </w:rPr>
              <w:t>12</w:t>
            </w:r>
            <w:r>
              <w:rPr>
                <w:noProof/>
                <w:webHidden/>
              </w:rPr>
              <w:fldChar w:fldCharType="end"/>
            </w:r>
          </w:hyperlink>
        </w:p>
        <w:p w14:paraId="0361960A" w14:textId="7D939D5F" w:rsidR="0067754F" w:rsidRDefault="0067754F">
          <w:pPr>
            <w:pStyle w:val="TOC2"/>
            <w:tabs>
              <w:tab w:val="left" w:pos="880"/>
              <w:tab w:val="right" w:leader="dot" w:pos="9350"/>
            </w:tabs>
            <w:rPr>
              <w:rFonts w:asciiTheme="minorHAnsi" w:eastAsiaTheme="minorEastAsia" w:hAnsiTheme="minorHAnsi"/>
              <w:noProof/>
              <w:lang w:val="en-NZ" w:eastAsia="en-NZ"/>
            </w:rPr>
          </w:pPr>
          <w:hyperlink w:anchor="_Toc51970588" w:history="1">
            <w:r w:rsidRPr="007860FB">
              <w:rPr>
                <w:rStyle w:val="Hyperlink"/>
                <w:bCs/>
                <w:noProof/>
              </w:rPr>
              <w:t>8.4</w:t>
            </w:r>
            <w:r>
              <w:rPr>
                <w:rFonts w:asciiTheme="minorHAnsi" w:eastAsiaTheme="minorEastAsia" w:hAnsiTheme="minorHAnsi"/>
                <w:noProof/>
                <w:lang w:val="en-NZ" w:eastAsia="en-NZ"/>
              </w:rPr>
              <w:tab/>
            </w:r>
            <w:r w:rsidRPr="007860FB">
              <w:rPr>
                <w:rStyle w:val="Hyperlink"/>
                <w:noProof/>
              </w:rPr>
              <w:t>Load 3D model</w:t>
            </w:r>
            <w:r>
              <w:rPr>
                <w:noProof/>
                <w:webHidden/>
              </w:rPr>
              <w:tab/>
            </w:r>
            <w:r>
              <w:rPr>
                <w:noProof/>
                <w:webHidden/>
              </w:rPr>
              <w:fldChar w:fldCharType="begin"/>
            </w:r>
            <w:r>
              <w:rPr>
                <w:noProof/>
                <w:webHidden/>
              </w:rPr>
              <w:instrText xml:space="preserve"> PAGEREF _Toc51970588 \h </w:instrText>
            </w:r>
            <w:r>
              <w:rPr>
                <w:noProof/>
                <w:webHidden/>
              </w:rPr>
            </w:r>
            <w:r>
              <w:rPr>
                <w:noProof/>
                <w:webHidden/>
              </w:rPr>
              <w:fldChar w:fldCharType="separate"/>
            </w:r>
            <w:r>
              <w:rPr>
                <w:noProof/>
                <w:webHidden/>
              </w:rPr>
              <w:t>13</w:t>
            </w:r>
            <w:r>
              <w:rPr>
                <w:noProof/>
                <w:webHidden/>
              </w:rPr>
              <w:fldChar w:fldCharType="end"/>
            </w:r>
          </w:hyperlink>
        </w:p>
        <w:p w14:paraId="51C5C26B" w14:textId="4C5F5A2C" w:rsidR="0067754F" w:rsidRDefault="0067754F">
          <w:pPr>
            <w:pStyle w:val="TOC2"/>
            <w:tabs>
              <w:tab w:val="left" w:pos="880"/>
              <w:tab w:val="right" w:leader="dot" w:pos="9350"/>
            </w:tabs>
            <w:rPr>
              <w:rFonts w:asciiTheme="minorHAnsi" w:eastAsiaTheme="minorEastAsia" w:hAnsiTheme="minorHAnsi"/>
              <w:noProof/>
              <w:lang w:val="en-NZ" w:eastAsia="en-NZ"/>
            </w:rPr>
          </w:pPr>
          <w:hyperlink w:anchor="_Toc51970589" w:history="1">
            <w:r w:rsidRPr="007860FB">
              <w:rPr>
                <w:rStyle w:val="Hyperlink"/>
                <w:bCs/>
                <w:noProof/>
              </w:rPr>
              <w:t>8.5</w:t>
            </w:r>
            <w:r>
              <w:rPr>
                <w:rFonts w:asciiTheme="minorHAnsi" w:eastAsiaTheme="minorEastAsia" w:hAnsiTheme="minorHAnsi"/>
                <w:noProof/>
                <w:lang w:val="en-NZ" w:eastAsia="en-NZ"/>
              </w:rPr>
              <w:tab/>
            </w:r>
            <w:r w:rsidRPr="007860FB">
              <w:rPr>
                <w:rStyle w:val="Hyperlink"/>
                <w:noProof/>
              </w:rPr>
              <w:t>Move and Rotate 3D model</w:t>
            </w:r>
            <w:r>
              <w:rPr>
                <w:noProof/>
                <w:webHidden/>
              </w:rPr>
              <w:tab/>
            </w:r>
            <w:r>
              <w:rPr>
                <w:noProof/>
                <w:webHidden/>
              </w:rPr>
              <w:fldChar w:fldCharType="begin"/>
            </w:r>
            <w:r>
              <w:rPr>
                <w:noProof/>
                <w:webHidden/>
              </w:rPr>
              <w:instrText xml:space="preserve"> PAGEREF _Toc51970589 \h </w:instrText>
            </w:r>
            <w:r>
              <w:rPr>
                <w:noProof/>
                <w:webHidden/>
              </w:rPr>
            </w:r>
            <w:r>
              <w:rPr>
                <w:noProof/>
                <w:webHidden/>
              </w:rPr>
              <w:fldChar w:fldCharType="separate"/>
            </w:r>
            <w:r>
              <w:rPr>
                <w:noProof/>
                <w:webHidden/>
              </w:rPr>
              <w:t>16</w:t>
            </w:r>
            <w:r>
              <w:rPr>
                <w:noProof/>
                <w:webHidden/>
              </w:rPr>
              <w:fldChar w:fldCharType="end"/>
            </w:r>
          </w:hyperlink>
        </w:p>
        <w:p w14:paraId="2AC052F9" w14:textId="7C799CA5" w:rsidR="0067754F" w:rsidRDefault="0067754F">
          <w:pPr>
            <w:pStyle w:val="TOC2"/>
            <w:tabs>
              <w:tab w:val="left" w:pos="880"/>
              <w:tab w:val="right" w:leader="dot" w:pos="9350"/>
            </w:tabs>
            <w:rPr>
              <w:rFonts w:asciiTheme="minorHAnsi" w:eastAsiaTheme="minorEastAsia" w:hAnsiTheme="minorHAnsi"/>
              <w:noProof/>
              <w:lang w:val="en-NZ" w:eastAsia="en-NZ"/>
            </w:rPr>
          </w:pPr>
          <w:hyperlink w:anchor="_Toc51970590" w:history="1">
            <w:r w:rsidRPr="007860FB">
              <w:rPr>
                <w:rStyle w:val="Hyperlink"/>
                <w:bCs/>
                <w:noProof/>
              </w:rPr>
              <w:t>8.6</w:t>
            </w:r>
            <w:r>
              <w:rPr>
                <w:rFonts w:asciiTheme="minorHAnsi" w:eastAsiaTheme="minorEastAsia" w:hAnsiTheme="minorHAnsi"/>
                <w:noProof/>
                <w:lang w:val="en-NZ" w:eastAsia="en-NZ"/>
              </w:rPr>
              <w:tab/>
            </w:r>
            <w:r w:rsidRPr="007860FB">
              <w:rPr>
                <w:rStyle w:val="Hyperlink"/>
                <w:noProof/>
              </w:rPr>
              <w:t>Capture Screenshot</w:t>
            </w:r>
            <w:r>
              <w:rPr>
                <w:noProof/>
                <w:webHidden/>
              </w:rPr>
              <w:tab/>
            </w:r>
            <w:r>
              <w:rPr>
                <w:noProof/>
                <w:webHidden/>
              </w:rPr>
              <w:fldChar w:fldCharType="begin"/>
            </w:r>
            <w:r>
              <w:rPr>
                <w:noProof/>
                <w:webHidden/>
              </w:rPr>
              <w:instrText xml:space="preserve"> PAGEREF _Toc51970590 \h </w:instrText>
            </w:r>
            <w:r>
              <w:rPr>
                <w:noProof/>
                <w:webHidden/>
              </w:rPr>
            </w:r>
            <w:r>
              <w:rPr>
                <w:noProof/>
                <w:webHidden/>
              </w:rPr>
              <w:fldChar w:fldCharType="separate"/>
            </w:r>
            <w:r>
              <w:rPr>
                <w:noProof/>
                <w:webHidden/>
              </w:rPr>
              <w:t>17</w:t>
            </w:r>
            <w:r>
              <w:rPr>
                <w:noProof/>
                <w:webHidden/>
              </w:rPr>
              <w:fldChar w:fldCharType="end"/>
            </w:r>
          </w:hyperlink>
        </w:p>
        <w:p w14:paraId="2F3BD49A" w14:textId="1735342F" w:rsidR="0067754F" w:rsidRDefault="0067754F">
          <w:pPr>
            <w:pStyle w:val="TOC2"/>
            <w:tabs>
              <w:tab w:val="left" w:pos="880"/>
              <w:tab w:val="right" w:leader="dot" w:pos="9350"/>
            </w:tabs>
            <w:rPr>
              <w:rFonts w:asciiTheme="minorHAnsi" w:eastAsiaTheme="minorEastAsia" w:hAnsiTheme="minorHAnsi"/>
              <w:noProof/>
              <w:lang w:val="en-NZ" w:eastAsia="en-NZ"/>
            </w:rPr>
          </w:pPr>
          <w:hyperlink w:anchor="_Toc51970591" w:history="1">
            <w:r w:rsidRPr="007860FB">
              <w:rPr>
                <w:rStyle w:val="Hyperlink"/>
                <w:bCs/>
                <w:noProof/>
              </w:rPr>
              <w:t>8.7</w:t>
            </w:r>
            <w:r>
              <w:rPr>
                <w:rFonts w:asciiTheme="minorHAnsi" w:eastAsiaTheme="minorEastAsia" w:hAnsiTheme="minorHAnsi"/>
                <w:noProof/>
                <w:lang w:val="en-NZ" w:eastAsia="en-NZ"/>
              </w:rPr>
              <w:tab/>
            </w:r>
            <w:r w:rsidRPr="007860FB">
              <w:rPr>
                <w:rStyle w:val="Hyperlink"/>
                <w:noProof/>
              </w:rPr>
              <w:t>Change 3D model pattern</w:t>
            </w:r>
            <w:r>
              <w:rPr>
                <w:noProof/>
                <w:webHidden/>
              </w:rPr>
              <w:tab/>
            </w:r>
            <w:r>
              <w:rPr>
                <w:noProof/>
                <w:webHidden/>
              </w:rPr>
              <w:fldChar w:fldCharType="begin"/>
            </w:r>
            <w:r>
              <w:rPr>
                <w:noProof/>
                <w:webHidden/>
              </w:rPr>
              <w:instrText xml:space="preserve"> PAGEREF _Toc51970591 \h </w:instrText>
            </w:r>
            <w:r>
              <w:rPr>
                <w:noProof/>
                <w:webHidden/>
              </w:rPr>
            </w:r>
            <w:r>
              <w:rPr>
                <w:noProof/>
                <w:webHidden/>
              </w:rPr>
              <w:fldChar w:fldCharType="separate"/>
            </w:r>
            <w:r>
              <w:rPr>
                <w:noProof/>
                <w:webHidden/>
              </w:rPr>
              <w:t>18</w:t>
            </w:r>
            <w:r>
              <w:rPr>
                <w:noProof/>
                <w:webHidden/>
              </w:rPr>
              <w:fldChar w:fldCharType="end"/>
            </w:r>
          </w:hyperlink>
        </w:p>
        <w:p w14:paraId="2557EFFD" w14:textId="45ECF029" w:rsidR="0067754F" w:rsidRDefault="0067754F">
          <w:pPr>
            <w:pStyle w:val="TOC2"/>
            <w:tabs>
              <w:tab w:val="left" w:pos="880"/>
              <w:tab w:val="right" w:leader="dot" w:pos="9350"/>
            </w:tabs>
            <w:rPr>
              <w:rFonts w:asciiTheme="minorHAnsi" w:eastAsiaTheme="minorEastAsia" w:hAnsiTheme="minorHAnsi"/>
              <w:noProof/>
              <w:lang w:val="en-NZ" w:eastAsia="en-NZ"/>
            </w:rPr>
          </w:pPr>
          <w:hyperlink w:anchor="_Toc51970592" w:history="1">
            <w:r w:rsidRPr="007860FB">
              <w:rPr>
                <w:rStyle w:val="Hyperlink"/>
                <w:bCs/>
                <w:noProof/>
              </w:rPr>
              <w:t>8.8</w:t>
            </w:r>
            <w:r>
              <w:rPr>
                <w:rFonts w:asciiTheme="minorHAnsi" w:eastAsiaTheme="minorEastAsia" w:hAnsiTheme="minorHAnsi"/>
                <w:noProof/>
                <w:lang w:val="en-NZ" w:eastAsia="en-NZ"/>
              </w:rPr>
              <w:tab/>
            </w:r>
            <w:r w:rsidRPr="007860FB">
              <w:rPr>
                <w:rStyle w:val="Hyperlink"/>
                <w:noProof/>
              </w:rPr>
              <w:t>Add Stickers to 3D model</w:t>
            </w:r>
            <w:r>
              <w:rPr>
                <w:noProof/>
                <w:webHidden/>
              </w:rPr>
              <w:tab/>
            </w:r>
            <w:r>
              <w:rPr>
                <w:noProof/>
                <w:webHidden/>
              </w:rPr>
              <w:fldChar w:fldCharType="begin"/>
            </w:r>
            <w:r>
              <w:rPr>
                <w:noProof/>
                <w:webHidden/>
              </w:rPr>
              <w:instrText xml:space="preserve"> PAGEREF _Toc51970592 \h </w:instrText>
            </w:r>
            <w:r>
              <w:rPr>
                <w:noProof/>
                <w:webHidden/>
              </w:rPr>
            </w:r>
            <w:r>
              <w:rPr>
                <w:noProof/>
                <w:webHidden/>
              </w:rPr>
              <w:fldChar w:fldCharType="separate"/>
            </w:r>
            <w:r>
              <w:rPr>
                <w:noProof/>
                <w:webHidden/>
              </w:rPr>
              <w:t>18</w:t>
            </w:r>
            <w:r>
              <w:rPr>
                <w:noProof/>
                <w:webHidden/>
              </w:rPr>
              <w:fldChar w:fldCharType="end"/>
            </w:r>
          </w:hyperlink>
        </w:p>
        <w:p w14:paraId="399E80CC" w14:textId="06AD3AD7" w:rsidR="0067754F" w:rsidRDefault="0067754F">
          <w:pPr>
            <w:pStyle w:val="TOC2"/>
            <w:tabs>
              <w:tab w:val="left" w:pos="880"/>
              <w:tab w:val="right" w:leader="dot" w:pos="9350"/>
            </w:tabs>
            <w:rPr>
              <w:rFonts w:asciiTheme="minorHAnsi" w:eastAsiaTheme="minorEastAsia" w:hAnsiTheme="minorHAnsi"/>
              <w:noProof/>
              <w:lang w:val="en-NZ" w:eastAsia="en-NZ"/>
            </w:rPr>
          </w:pPr>
          <w:hyperlink w:anchor="_Toc51970593" w:history="1">
            <w:r w:rsidRPr="007860FB">
              <w:rPr>
                <w:rStyle w:val="Hyperlink"/>
                <w:bCs/>
                <w:noProof/>
              </w:rPr>
              <w:t>8.9</w:t>
            </w:r>
            <w:r>
              <w:rPr>
                <w:rFonts w:asciiTheme="minorHAnsi" w:eastAsiaTheme="minorEastAsia" w:hAnsiTheme="minorHAnsi"/>
                <w:noProof/>
                <w:lang w:val="en-NZ" w:eastAsia="en-NZ"/>
              </w:rPr>
              <w:tab/>
            </w:r>
            <w:r w:rsidRPr="007860FB">
              <w:rPr>
                <w:rStyle w:val="Hyperlink"/>
                <w:noProof/>
              </w:rPr>
              <w:t>Save and Load Room</w:t>
            </w:r>
            <w:r>
              <w:rPr>
                <w:noProof/>
                <w:webHidden/>
              </w:rPr>
              <w:tab/>
            </w:r>
            <w:r>
              <w:rPr>
                <w:noProof/>
                <w:webHidden/>
              </w:rPr>
              <w:fldChar w:fldCharType="begin"/>
            </w:r>
            <w:r>
              <w:rPr>
                <w:noProof/>
                <w:webHidden/>
              </w:rPr>
              <w:instrText xml:space="preserve"> PAGEREF _Toc51970593 \h </w:instrText>
            </w:r>
            <w:r>
              <w:rPr>
                <w:noProof/>
                <w:webHidden/>
              </w:rPr>
            </w:r>
            <w:r>
              <w:rPr>
                <w:noProof/>
                <w:webHidden/>
              </w:rPr>
              <w:fldChar w:fldCharType="separate"/>
            </w:r>
            <w:r>
              <w:rPr>
                <w:noProof/>
                <w:webHidden/>
              </w:rPr>
              <w:t>20</w:t>
            </w:r>
            <w:r>
              <w:rPr>
                <w:noProof/>
                <w:webHidden/>
              </w:rPr>
              <w:fldChar w:fldCharType="end"/>
            </w:r>
          </w:hyperlink>
        </w:p>
        <w:p w14:paraId="10BFDB51" w14:textId="4D7B5410" w:rsidR="0067754F" w:rsidRDefault="0067754F">
          <w:pPr>
            <w:pStyle w:val="TOC2"/>
            <w:tabs>
              <w:tab w:val="left" w:pos="880"/>
              <w:tab w:val="right" w:leader="dot" w:pos="9350"/>
            </w:tabs>
            <w:rPr>
              <w:rFonts w:asciiTheme="minorHAnsi" w:eastAsiaTheme="minorEastAsia" w:hAnsiTheme="minorHAnsi"/>
              <w:noProof/>
              <w:lang w:val="en-NZ" w:eastAsia="en-NZ"/>
            </w:rPr>
          </w:pPr>
          <w:hyperlink w:anchor="_Toc51970594" w:history="1">
            <w:r w:rsidRPr="007860FB">
              <w:rPr>
                <w:rStyle w:val="Hyperlink"/>
                <w:bCs/>
                <w:noProof/>
              </w:rPr>
              <w:t>8.10</w:t>
            </w:r>
            <w:r>
              <w:rPr>
                <w:rFonts w:asciiTheme="minorHAnsi" w:eastAsiaTheme="minorEastAsia" w:hAnsiTheme="minorHAnsi"/>
                <w:noProof/>
                <w:lang w:val="en-NZ" w:eastAsia="en-NZ"/>
              </w:rPr>
              <w:tab/>
            </w:r>
            <w:r w:rsidRPr="007860FB">
              <w:rPr>
                <w:rStyle w:val="Hyperlink"/>
                <w:noProof/>
              </w:rPr>
              <w:t>Display Model Dimension</w:t>
            </w:r>
            <w:r>
              <w:rPr>
                <w:noProof/>
                <w:webHidden/>
              </w:rPr>
              <w:tab/>
            </w:r>
            <w:r>
              <w:rPr>
                <w:noProof/>
                <w:webHidden/>
              </w:rPr>
              <w:fldChar w:fldCharType="begin"/>
            </w:r>
            <w:r>
              <w:rPr>
                <w:noProof/>
                <w:webHidden/>
              </w:rPr>
              <w:instrText xml:space="preserve"> PAGEREF _Toc51970594 \h </w:instrText>
            </w:r>
            <w:r>
              <w:rPr>
                <w:noProof/>
                <w:webHidden/>
              </w:rPr>
            </w:r>
            <w:r>
              <w:rPr>
                <w:noProof/>
                <w:webHidden/>
              </w:rPr>
              <w:fldChar w:fldCharType="separate"/>
            </w:r>
            <w:r>
              <w:rPr>
                <w:noProof/>
                <w:webHidden/>
              </w:rPr>
              <w:t>23</w:t>
            </w:r>
            <w:r>
              <w:rPr>
                <w:noProof/>
                <w:webHidden/>
              </w:rPr>
              <w:fldChar w:fldCharType="end"/>
            </w:r>
          </w:hyperlink>
        </w:p>
        <w:p w14:paraId="2B4D77A9" w14:textId="6DC89CBF" w:rsidR="0067754F" w:rsidRDefault="0067754F">
          <w:pPr>
            <w:pStyle w:val="TOC1"/>
            <w:tabs>
              <w:tab w:val="left" w:pos="440"/>
              <w:tab w:val="right" w:leader="dot" w:pos="9350"/>
            </w:tabs>
            <w:rPr>
              <w:rFonts w:asciiTheme="minorHAnsi" w:eastAsiaTheme="minorEastAsia" w:hAnsiTheme="minorHAnsi"/>
              <w:noProof/>
              <w:lang w:val="en-NZ" w:eastAsia="en-NZ"/>
            </w:rPr>
          </w:pPr>
          <w:hyperlink w:anchor="_Toc51970595" w:history="1">
            <w:r w:rsidRPr="007860FB">
              <w:rPr>
                <w:rStyle w:val="Hyperlink"/>
                <w:noProof/>
              </w:rPr>
              <w:t>9</w:t>
            </w:r>
            <w:r>
              <w:rPr>
                <w:rFonts w:asciiTheme="minorHAnsi" w:eastAsiaTheme="minorEastAsia" w:hAnsiTheme="minorHAnsi"/>
                <w:noProof/>
                <w:lang w:val="en-NZ" w:eastAsia="en-NZ"/>
              </w:rPr>
              <w:tab/>
            </w:r>
            <w:r w:rsidRPr="007860FB">
              <w:rPr>
                <w:rStyle w:val="Hyperlink"/>
                <w:noProof/>
              </w:rPr>
              <w:t>Result</w:t>
            </w:r>
            <w:r>
              <w:rPr>
                <w:noProof/>
                <w:webHidden/>
              </w:rPr>
              <w:tab/>
            </w:r>
            <w:r>
              <w:rPr>
                <w:noProof/>
                <w:webHidden/>
              </w:rPr>
              <w:fldChar w:fldCharType="begin"/>
            </w:r>
            <w:r>
              <w:rPr>
                <w:noProof/>
                <w:webHidden/>
              </w:rPr>
              <w:instrText xml:space="preserve"> PAGEREF _Toc51970595 \h </w:instrText>
            </w:r>
            <w:r>
              <w:rPr>
                <w:noProof/>
                <w:webHidden/>
              </w:rPr>
            </w:r>
            <w:r>
              <w:rPr>
                <w:noProof/>
                <w:webHidden/>
              </w:rPr>
              <w:fldChar w:fldCharType="separate"/>
            </w:r>
            <w:r>
              <w:rPr>
                <w:noProof/>
                <w:webHidden/>
              </w:rPr>
              <w:t>23</w:t>
            </w:r>
            <w:r>
              <w:rPr>
                <w:noProof/>
                <w:webHidden/>
              </w:rPr>
              <w:fldChar w:fldCharType="end"/>
            </w:r>
          </w:hyperlink>
        </w:p>
        <w:p w14:paraId="55F461F0" w14:textId="12E8FC72" w:rsidR="0067754F" w:rsidRDefault="0067754F">
          <w:pPr>
            <w:pStyle w:val="TOC2"/>
            <w:tabs>
              <w:tab w:val="left" w:pos="880"/>
              <w:tab w:val="right" w:leader="dot" w:pos="9350"/>
            </w:tabs>
            <w:rPr>
              <w:rFonts w:asciiTheme="minorHAnsi" w:eastAsiaTheme="minorEastAsia" w:hAnsiTheme="minorHAnsi"/>
              <w:noProof/>
              <w:lang w:val="en-NZ" w:eastAsia="en-NZ"/>
            </w:rPr>
          </w:pPr>
          <w:hyperlink w:anchor="_Toc51970596" w:history="1">
            <w:r w:rsidRPr="007860FB">
              <w:rPr>
                <w:rStyle w:val="Hyperlink"/>
                <w:bCs/>
                <w:noProof/>
              </w:rPr>
              <w:t>9.1</w:t>
            </w:r>
            <w:r>
              <w:rPr>
                <w:rFonts w:asciiTheme="minorHAnsi" w:eastAsiaTheme="minorEastAsia" w:hAnsiTheme="minorHAnsi"/>
                <w:noProof/>
                <w:lang w:val="en-NZ" w:eastAsia="en-NZ"/>
              </w:rPr>
              <w:tab/>
            </w:r>
            <w:r w:rsidRPr="007860FB">
              <w:rPr>
                <w:rStyle w:val="Hyperlink"/>
                <w:noProof/>
              </w:rPr>
              <w:t>Furniture List</w:t>
            </w:r>
            <w:r>
              <w:rPr>
                <w:noProof/>
                <w:webHidden/>
              </w:rPr>
              <w:tab/>
            </w:r>
            <w:r>
              <w:rPr>
                <w:noProof/>
                <w:webHidden/>
              </w:rPr>
              <w:fldChar w:fldCharType="begin"/>
            </w:r>
            <w:r>
              <w:rPr>
                <w:noProof/>
                <w:webHidden/>
              </w:rPr>
              <w:instrText xml:space="preserve"> PAGEREF _Toc51970596 \h </w:instrText>
            </w:r>
            <w:r>
              <w:rPr>
                <w:noProof/>
                <w:webHidden/>
              </w:rPr>
            </w:r>
            <w:r>
              <w:rPr>
                <w:noProof/>
                <w:webHidden/>
              </w:rPr>
              <w:fldChar w:fldCharType="separate"/>
            </w:r>
            <w:r>
              <w:rPr>
                <w:noProof/>
                <w:webHidden/>
              </w:rPr>
              <w:t>23</w:t>
            </w:r>
            <w:r>
              <w:rPr>
                <w:noProof/>
                <w:webHidden/>
              </w:rPr>
              <w:fldChar w:fldCharType="end"/>
            </w:r>
          </w:hyperlink>
        </w:p>
        <w:p w14:paraId="1B5E2256" w14:textId="5E58624C" w:rsidR="0067754F" w:rsidRDefault="0067754F">
          <w:pPr>
            <w:pStyle w:val="TOC2"/>
            <w:tabs>
              <w:tab w:val="left" w:pos="880"/>
              <w:tab w:val="right" w:leader="dot" w:pos="9350"/>
            </w:tabs>
            <w:rPr>
              <w:rFonts w:asciiTheme="minorHAnsi" w:eastAsiaTheme="minorEastAsia" w:hAnsiTheme="minorHAnsi"/>
              <w:noProof/>
              <w:lang w:val="en-NZ" w:eastAsia="en-NZ"/>
            </w:rPr>
          </w:pPr>
          <w:hyperlink w:anchor="_Toc51970597" w:history="1">
            <w:r w:rsidRPr="007860FB">
              <w:rPr>
                <w:rStyle w:val="Hyperlink"/>
                <w:bCs/>
                <w:noProof/>
              </w:rPr>
              <w:t>9.2</w:t>
            </w:r>
            <w:r>
              <w:rPr>
                <w:rFonts w:asciiTheme="minorHAnsi" w:eastAsiaTheme="minorEastAsia" w:hAnsiTheme="minorHAnsi"/>
                <w:noProof/>
                <w:lang w:val="en-NZ" w:eastAsia="en-NZ"/>
              </w:rPr>
              <w:tab/>
            </w:r>
            <w:r w:rsidRPr="007860FB">
              <w:rPr>
                <w:rStyle w:val="Hyperlink"/>
                <w:noProof/>
              </w:rPr>
              <w:t>Furniture Detail</w:t>
            </w:r>
            <w:r>
              <w:rPr>
                <w:noProof/>
                <w:webHidden/>
              </w:rPr>
              <w:tab/>
            </w:r>
            <w:r>
              <w:rPr>
                <w:noProof/>
                <w:webHidden/>
              </w:rPr>
              <w:fldChar w:fldCharType="begin"/>
            </w:r>
            <w:r>
              <w:rPr>
                <w:noProof/>
                <w:webHidden/>
              </w:rPr>
              <w:instrText xml:space="preserve"> PAGEREF _Toc51970597 \h </w:instrText>
            </w:r>
            <w:r>
              <w:rPr>
                <w:noProof/>
                <w:webHidden/>
              </w:rPr>
            </w:r>
            <w:r>
              <w:rPr>
                <w:noProof/>
                <w:webHidden/>
              </w:rPr>
              <w:fldChar w:fldCharType="separate"/>
            </w:r>
            <w:r>
              <w:rPr>
                <w:noProof/>
                <w:webHidden/>
              </w:rPr>
              <w:t>24</w:t>
            </w:r>
            <w:r>
              <w:rPr>
                <w:noProof/>
                <w:webHidden/>
              </w:rPr>
              <w:fldChar w:fldCharType="end"/>
            </w:r>
          </w:hyperlink>
        </w:p>
        <w:p w14:paraId="0557F12C" w14:textId="57D0FFB5" w:rsidR="0067754F" w:rsidRDefault="0067754F">
          <w:pPr>
            <w:pStyle w:val="TOC2"/>
            <w:tabs>
              <w:tab w:val="left" w:pos="880"/>
              <w:tab w:val="right" w:leader="dot" w:pos="9350"/>
            </w:tabs>
            <w:rPr>
              <w:rFonts w:asciiTheme="minorHAnsi" w:eastAsiaTheme="minorEastAsia" w:hAnsiTheme="minorHAnsi"/>
              <w:noProof/>
              <w:lang w:val="en-NZ" w:eastAsia="en-NZ"/>
            </w:rPr>
          </w:pPr>
          <w:hyperlink w:anchor="_Toc51970598" w:history="1">
            <w:r w:rsidRPr="007860FB">
              <w:rPr>
                <w:rStyle w:val="Hyperlink"/>
                <w:bCs/>
                <w:noProof/>
              </w:rPr>
              <w:t>9.3</w:t>
            </w:r>
            <w:r>
              <w:rPr>
                <w:rFonts w:asciiTheme="minorHAnsi" w:eastAsiaTheme="minorEastAsia" w:hAnsiTheme="minorHAnsi"/>
                <w:noProof/>
                <w:lang w:val="en-NZ" w:eastAsia="en-NZ"/>
              </w:rPr>
              <w:tab/>
            </w:r>
            <w:r w:rsidRPr="007860FB">
              <w:rPr>
                <w:rStyle w:val="Hyperlink"/>
                <w:noProof/>
              </w:rPr>
              <w:t>Cart Screen</w:t>
            </w:r>
            <w:r>
              <w:rPr>
                <w:noProof/>
                <w:webHidden/>
              </w:rPr>
              <w:tab/>
            </w:r>
            <w:r>
              <w:rPr>
                <w:noProof/>
                <w:webHidden/>
              </w:rPr>
              <w:fldChar w:fldCharType="begin"/>
            </w:r>
            <w:r>
              <w:rPr>
                <w:noProof/>
                <w:webHidden/>
              </w:rPr>
              <w:instrText xml:space="preserve"> PAGEREF _Toc51970598 \h </w:instrText>
            </w:r>
            <w:r>
              <w:rPr>
                <w:noProof/>
                <w:webHidden/>
              </w:rPr>
            </w:r>
            <w:r>
              <w:rPr>
                <w:noProof/>
                <w:webHidden/>
              </w:rPr>
              <w:fldChar w:fldCharType="separate"/>
            </w:r>
            <w:r>
              <w:rPr>
                <w:noProof/>
                <w:webHidden/>
              </w:rPr>
              <w:t>26</w:t>
            </w:r>
            <w:r>
              <w:rPr>
                <w:noProof/>
                <w:webHidden/>
              </w:rPr>
              <w:fldChar w:fldCharType="end"/>
            </w:r>
          </w:hyperlink>
        </w:p>
        <w:p w14:paraId="19CBD3BE" w14:textId="258326E7" w:rsidR="0067754F" w:rsidRDefault="0067754F">
          <w:pPr>
            <w:pStyle w:val="TOC2"/>
            <w:tabs>
              <w:tab w:val="left" w:pos="880"/>
              <w:tab w:val="right" w:leader="dot" w:pos="9350"/>
            </w:tabs>
            <w:rPr>
              <w:rFonts w:asciiTheme="minorHAnsi" w:eastAsiaTheme="minorEastAsia" w:hAnsiTheme="minorHAnsi"/>
              <w:noProof/>
              <w:lang w:val="en-NZ" w:eastAsia="en-NZ"/>
            </w:rPr>
          </w:pPr>
          <w:hyperlink w:anchor="_Toc51970599" w:history="1">
            <w:r w:rsidRPr="007860FB">
              <w:rPr>
                <w:rStyle w:val="Hyperlink"/>
                <w:bCs/>
                <w:noProof/>
              </w:rPr>
              <w:t>9.4</w:t>
            </w:r>
            <w:r>
              <w:rPr>
                <w:rFonts w:asciiTheme="minorHAnsi" w:eastAsiaTheme="minorEastAsia" w:hAnsiTheme="minorHAnsi"/>
                <w:noProof/>
                <w:lang w:val="en-NZ" w:eastAsia="en-NZ"/>
              </w:rPr>
              <w:tab/>
            </w:r>
            <w:r w:rsidRPr="007860FB">
              <w:rPr>
                <w:rStyle w:val="Hyperlink"/>
                <w:noProof/>
              </w:rPr>
              <w:t>Send Email</w:t>
            </w:r>
            <w:r>
              <w:rPr>
                <w:noProof/>
                <w:webHidden/>
              </w:rPr>
              <w:tab/>
            </w:r>
            <w:r>
              <w:rPr>
                <w:noProof/>
                <w:webHidden/>
              </w:rPr>
              <w:fldChar w:fldCharType="begin"/>
            </w:r>
            <w:r>
              <w:rPr>
                <w:noProof/>
                <w:webHidden/>
              </w:rPr>
              <w:instrText xml:space="preserve"> PAGEREF _Toc51970599 \h </w:instrText>
            </w:r>
            <w:r>
              <w:rPr>
                <w:noProof/>
                <w:webHidden/>
              </w:rPr>
            </w:r>
            <w:r>
              <w:rPr>
                <w:noProof/>
                <w:webHidden/>
              </w:rPr>
              <w:fldChar w:fldCharType="separate"/>
            </w:r>
            <w:r>
              <w:rPr>
                <w:noProof/>
                <w:webHidden/>
              </w:rPr>
              <w:t>27</w:t>
            </w:r>
            <w:r>
              <w:rPr>
                <w:noProof/>
                <w:webHidden/>
              </w:rPr>
              <w:fldChar w:fldCharType="end"/>
            </w:r>
          </w:hyperlink>
        </w:p>
        <w:p w14:paraId="3B86E0B0" w14:textId="5C44CD4C" w:rsidR="0067754F" w:rsidRDefault="0067754F">
          <w:pPr>
            <w:pStyle w:val="TOC2"/>
            <w:tabs>
              <w:tab w:val="left" w:pos="880"/>
              <w:tab w:val="right" w:leader="dot" w:pos="9350"/>
            </w:tabs>
            <w:rPr>
              <w:rFonts w:asciiTheme="minorHAnsi" w:eastAsiaTheme="minorEastAsia" w:hAnsiTheme="minorHAnsi"/>
              <w:noProof/>
              <w:lang w:val="en-NZ" w:eastAsia="en-NZ"/>
            </w:rPr>
          </w:pPr>
          <w:hyperlink w:anchor="_Toc51970600" w:history="1">
            <w:r w:rsidRPr="007860FB">
              <w:rPr>
                <w:rStyle w:val="Hyperlink"/>
                <w:bCs/>
                <w:noProof/>
              </w:rPr>
              <w:t>9.5</w:t>
            </w:r>
            <w:r>
              <w:rPr>
                <w:rFonts w:asciiTheme="minorHAnsi" w:eastAsiaTheme="minorEastAsia" w:hAnsiTheme="minorHAnsi"/>
                <w:noProof/>
                <w:lang w:val="en-NZ" w:eastAsia="en-NZ"/>
              </w:rPr>
              <w:tab/>
            </w:r>
            <w:r w:rsidRPr="007860FB">
              <w:rPr>
                <w:rStyle w:val="Hyperlink"/>
                <w:noProof/>
              </w:rPr>
              <w:t>Place 3D Furniture Model</w:t>
            </w:r>
            <w:r>
              <w:rPr>
                <w:noProof/>
                <w:webHidden/>
              </w:rPr>
              <w:tab/>
            </w:r>
            <w:r>
              <w:rPr>
                <w:noProof/>
                <w:webHidden/>
              </w:rPr>
              <w:fldChar w:fldCharType="begin"/>
            </w:r>
            <w:r>
              <w:rPr>
                <w:noProof/>
                <w:webHidden/>
              </w:rPr>
              <w:instrText xml:space="preserve"> PAGEREF _Toc51970600 \h </w:instrText>
            </w:r>
            <w:r>
              <w:rPr>
                <w:noProof/>
                <w:webHidden/>
              </w:rPr>
            </w:r>
            <w:r>
              <w:rPr>
                <w:noProof/>
                <w:webHidden/>
              </w:rPr>
              <w:fldChar w:fldCharType="separate"/>
            </w:r>
            <w:r>
              <w:rPr>
                <w:noProof/>
                <w:webHidden/>
              </w:rPr>
              <w:t>29</w:t>
            </w:r>
            <w:r>
              <w:rPr>
                <w:noProof/>
                <w:webHidden/>
              </w:rPr>
              <w:fldChar w:fldCharType="end"/>
            </w:r>
          </w:hyperlink>
        </w:p>
        <w:p w14:paraId="40669069" w14:textId="76564EFF" w:rsidR="0067754F" w:rsidRDefault="0067754F">
          <w:pPr>
            <w:pStyle w:val="TOC2"/>
            <w:tabs>
              <w:tab w:val="left" w:pos="880"/>
              <w:tab w:val="right" w:leader="dot" w:pos="9350"/>
            </w:tabs>
            <w:rPr>
              <w:rFonts w:asciiTheme="minorHAnsi" w:eastAsiaTheme="minorEastAsia" w:hAnsiTheme="minorHAnsi"/>
              <w:noProof/>
              <w:lang w:val="en-NZ" w:eastAsia="en-NZ"/>
            </w:rPr>
          </w:pPr>
          <w:hyperlink w:anchor="_Toc51970601" w:history="1">
            <w:r w:rsidRPr="007860FB">
              <w:rPr>
                <w:rStyle w:val="Hyperlink"/>
                <w:bCs/>
                <w:noProof/>
              </w:rPr>
              <w:t>9.6</w:t>
            </w:r>
            <w:r>
              <w:rPr>
                <w:rFonts w:asciiTheme="minorHAnsi" w:eastAsiaTheme="minorEastAsia" w:hAnsiTheme="minorHAnsi"/>
                <w:noProof/>
                <w:lang w:val="en-NZ" w:eastAsia="en-NZ"/>
              </w:rPr>
              <w:tab/>
            </w:r>
            <w:r w:rsidRPr="007860FB">
              <w:rPr>
                <w:rStyle w:val="Hyperlink"/>
                <w:noProof/>
              </w:rPr>
              <w:t>Update Patterns and Stickers</w:t>
            </w:r>
            <w:r>
              <w:rPr>
                <w:noProof/>
                <w:webHidden/>
              </w:rPr>
              <w:tab/>
            </w:r>
            <w:r>
              <w:rPr>
                <w:noProof/>
                <w:webHidden/>
              </w:rPr>
              <w:fldChar w:fldCharType="begin"/>
            </w:r>
            <w:r>
              <w:rPr>
                <w:noProof/>
                <w:webHidden/>
              </w:rPr>
              <w:instrText xml:space="preserve"> PAGEREF _Toc51970601 \h </w:instrText>
            </w:r>
            <w:r>
              <w:rPr>
                <w:noProof/>
                <w:webHidden/>
              </w:rPr>
            </w:r>
            <w:r>
              <w:rPr>
                <w:noProof/>
                <w:webHidden/>
              </w:rPr>
              <w:fldChar w:fldCharType="separate"/>
            </w:r>
            <w:r>
              <w:rPr>
                <w:noProof/>
                <w:webHidden/>
              </w:rPr>
              <w:t>30</w:t>
            </w:r>
            <w:r>
              <w:rPr>
                <w:noProof/>
                <w:webHidden/>
              </w:rPr>
              <w:fldChar w:fldCharType="end"/>
            </w:r>
          </w:hyperlink>
        </w:p>
        <w:p w14:paraId="39BEE922" w14:textId="4DD983A3" w:rsidR="0067754F" w:rsidRDefault="0067754F">
          <w:pPr>
            <w:pStyle w:val="TOC2"/>
            <w:tabs>
              <w:tab w:val="left" w:pos="880"/>
              <w:tab w:val="right" w:leader="dot" w:pos="9350"/>
            </w:tabs>
            <w:rPr>
              <w:rFonts w:asciiTheme="minorHAnsi" w:eastAsiaTheme="minorEastAsia" w:hAnsiTheme="minorHAnsi"/>
              <w:noProof/>
              <w:lang w:val="en-NZ" w:eastAsia="en-NZ"/>
            </w:rPr>
          </w:pPr>
          <w:hyperlink w:anchor="_Toc51970602" w:history="1">
            <w:r w:rsidRPr="007860FB">
              <w:rPr>
                <w:rStyle w:val="Hyperlink"/>
                <w:bCs/>
                <w:noProof/>
              </w:rPr>
              <w:t>9.7</w:t>
            </w:r>
            <w:r>
              <w:rPr>
                <w:rFonts w:asciiTheme="minorHAnsi" w:eastAsiaTheme="minorEastAsia" w:hAnsiTheme="minorHAnsi"/>
                <w:noProof/>
                <w:lang w:val="en-NZ" w:eastAsia="en-NZ"/>
              </w:rPr>
              <w:tab/>
            </w:r>
            <w:r w:rsidRPr="007860FB">
              <w:rPr>
                <w:rStyle w:val="Hyperlink"/>
                <w:noProof/>
              </w:rPr>
              <w:t>Moving and Rotating 3D models</w:t>
            </w:r>
            <w:r>
              <w:rPr>
                <w:noProof/>
                <w:webHidden/>
              </w:rPr>
              <w:tab/>
            </w:r>
            <w:r>
              <w:rPr>
                <w:noProof/>
                <w:webHidden/>
              </w:rPr>
              <w:fldChar w:fldCharType="begin"/>
            </w:r>
            <w:r>
              <w:rPr>
                <w:noProof/>
                <w:webHidden/>
              </w:rPr>
              <w:instrText xml:space="preserve"> PAGEREF _Toc51970602 \h </w:instrText>
            </w:r>
            <w:r>
              <w:rPr>
                <w:noProof/>
                <w:webHidden/>
              </w:rPr>
            </w:r>
            <w:r>
              <w:rPr>
                <w:noProof/>
                <w:webHidden/>
              </w:rPr>
              <w:fldChar w:fldCharType="separate"/>
            </w:r>
            <w:r>
              <w:rPr>
                <w:noProof/>
                <w:webHidden/>
              </w:rPr>
              <w:t>32</w:t>
            </w:r>
            <w:r>
              <w:rPr>
                <w:noProof/>
                <w:webHidden/>
              </w:rPr>
              <w:fldChar w:fldCharType="end"/>
            </w:r>
          </w:hyperlink>
        </w:p>
        <w:p w14:paraId="6C0280C9" w14:textId="0C069861" w:rsidR="0067754F" w:rsidRDefault="0067754F">
          <w:pPr>
            <w:pStyle w:val="TOC2"/>
            <w:tabs>
              <w:tab w:val="left" w:pos="880"/>
              <w:tab w:val="right" w:leader="dot" w:pos="9350"/>
            </w:tabs>
            <w:rPr>
              <w:rFonts w:asciiTheme="minorHAnsi" w:eastAsiaTheme="minorEastAsia" w:hAnsiTheme="minorHAnsi"/>
              <w:noProof/>
              <w:lang w:val="en-NZ" w:eastAsia="en-NZ"/>
            </w:rPr>
          </w:pPr>
          <w:hyperlink w:anchor="_Toc51970603" w:history="1">
            <w:r w:rsidRPr="007860FB">
              <w:rPr>
                <w:rStyle w:val="Hyperlink"/>
                <w:bCs/>
                <w:noProof/>
              </w:rPr>
              <w:t>9.8</w:t>
            </w:r>
            <w:r>
              <w:rPr>
                <w:rFonts w:asciiTheme="minorHAnsi" w:eastAsiaTheme="minorEastAsia" w:hAnsiTheme="minorHAnsi"/>
                <w:noProof/>
                <w:lang w:val="en-NZ" w:eastAsia="en-NZ"/>
              </w:rPr>
              <w:tab/>
            </w:r>
            <w:r w:rsidRPr="007860FB">
              <w:rPr>
                <w:rStyle w:val="Hyperlink"/>
                <w:noProof/>
              </w:rPr>
              <w:t>Take Screenshot</w:t>
            </w:r>
            <w:r>
              <w:rPr>
                <w:noProof/>
                <w:webHidden/>
              </w:rPr>
              <w:tab/>
            </w:r>
            <w:r>
              <w:rPr>
                <w:noProof/>
                <w:webHidden/>
              </w:rPr>
              <w:fldChar w:fldCharType="begin"/>
            </w:r>
            <w:r>
              <w:rPr>
                <w:noProof/>
                <w:webHidden/>
              </w:rPr>
              <w:instrText xml:space="preserve"> PAGEREF _Toc51970603 \h </w:instrText>
            </w:r>
            <w:r>
              <w:rPr>
                <w:noProof/>
                <w:webHidden/>
              </w:rPr>
            </w:r>
            <w:r>
              <w:rPr>
                <w:noProof/>
                <w:webHidden/>
              </w:rPr>
              <w:fldChar w:fldCharType="separate"/>
            </w:r>
            <w:r>
              <w:rPr>
                <w:noProof/>
                <w:webHidden/>
              </w:rPr>
              <w:t>32</w:t>
            </w:r>
            <w:r>
              <w:rPr>
                <w:noProof/>
                <w:webHidden/>
              </w:rPr>
              <w:fldChar w:fldCharType="end"/>
            </w:r>
          </w:hyperlink>
        </w:p>
        <w:p w14:paraId="37138B24" w14:textId="1E18B6E5" w:rsidR="0067754F" w:rsidRDefault="0067754F">
          <w:pPr>
            <w:pStyle w:val="TOC2"/>
            <w:tabs>
              <w:tab w:val="left" w:pos="880"/>
              <w:tab w:val="right" w:leader="dot" w:pos="9350"/>
            </w:tabs>
            <w:rPr>
              <w:rFonts w:asciiTheme="minorHAnsi" w:eastAsiaTheme="minorEastAsia" w:hAnsiTheme="minorHAnsi"/>
              <w:noProof/>
              <w:lang w:val="en-NZ" w:eastAsia="en-NZ"/>
            </w:rPr>
          </w:pPr>
          <w:hyperlink w:anchor="_Toc51970604" w:history="1">
            <w:r w:rsidRPr="007860FB">
              <w:rPr>
                <w:rStyle w:val="Hyperlink"/>
                <w:bCs/>
                <w:noProof/>
              </w:rPr>
              <w:t>9.9</w:t>
            </w:r>
            <w:r>
              <w:rPr>
                <w:rFonts w:asciiTheme="minorHAnsi" w:eastAsiaTheme="minorEastAsia" w:hAnsiTheme="minorHAnsi"/>
                <w:noProof/>
                <w:lang w:val="en-NZ" w:eastAsia="en-NZ"/>
              </w:rPr>
              <w:tab/>
            </w:r>
            <w:r w:rsidRPr="007860FB">
              <w:rPr>
                <w:rStyle w:val="Hyperlink"/>
                <w:noProof/>
              </w:rPr>
              <w:t>Save and Load Room</w:t>
            </w:r>
            <w:r>
              <w:rPr>
                <w:noProof/>
                <w:webHidden/>
              </w:rPr>
              <w:tab/>
            </w:r>
            <w:r>
              <w:rPr>
                <w:noProof/>
                <w:webHidden/>
              </w:rPr>
              <w:fldChar w:fldCharType="begin"/>
            </w:r>
            <w:r>
              <w:rPr>
                <w:noProof/>
                <w:webHidden/>
              </w:rPr>
              <w:instrText xml:space="preserve"> PAGEREF _Toc51970604 \h </w:instrText>
            </w:r>
            <w:r>
              <w:rPr>
                <w:noProof/>
                <w:webHidden/>
              </w:rPr>
            </w:r>
            <w:r>
              <w:rPr>
                <w:noProof/>
                <w:webHidden/>
              </w:rPr>
              <w:fldChar w:fldCharType="separate"/>
            </w:r>
            <w:r>
              <w:rPr>
                <w:noProof/>
                <w:webHidden/>
              </w:rPr>
              <w:t>33</w:t>
            </w:r>
            <w:r>
              <w:rPr>
                <w:noProof/>
                <w:webHidden/>
              </w:rPr>
              <w:fldChar w:fldCharType="end"/>
            </w:r>
          </w:hyperlink>
        </w:p>
        <w:p w14:paraId="03CDC21E" w14:textId="79722415" w:rsidR="0067754F" w:rsidRDefault="0067754F">
          <w:pPr>
            <w:pStyle w:val="TOC1"/>
            <w:tabs>
              <w:tab w:val="left" w:pos="660"/>
              <w:tab w:val="right" w:leader="dot" w:pos="9350"/>
            </w:tabs>
            <w:rPr>
              <w:rFonts w:asciiTheme="minorHAnsi" w:eastAsiaTheme="minorEastAsia" w:hAnsiTheme="minorHAnsi"/>
              <w:noProof/>
              <w:lang w:val="en-NZ" w:eastAsia="en-NZ"/>
            </w:rPr>
          </w:pPr>
          <w:hyperlink w:anchor="_Toc51970605" w:history="1">
            <w:r w:rsidRPr="007860FB">
              <w:rPr>
                <w:rStyle w:val="Hyperlink"/>
                <w:noProof/>
              </w:rPr>
              <w:t>10</w:t>
            </w:r>
            <w:r>
              <w:rPr>
                <w:rFonts w:asciiTheme="minorHAnsi" w:eastAsiaTheme="minorEastAsia" w:hAnsiTheme="minorHAnsi"/>
                <w:noProof/>
                <w:lang w:val="en-NZ" w:eastAsia="en-NZ"/>
              </w:rPr>
              <w:tab/>
            </w:r>
            <w:r w:rsidRPr="007860FB">
              <w:rPr>
                <w:rStyle w:val="Hyperlink"/>
                <w:noProof/>
              </w:rPr>
              <w:t>Conclusion</w:t>
            </w:r>
            <w:r>
              <w:rPr>
                <w:noProof/>
                <w:webHidden/>
              </w:rPr>
              <w:tab/>
            </w:r>
            <w:r>
              <w:rPr>
                <w:noProof/>
                <w:webHidden/>
              </w:rPr>
              <w:fldChar w:fldCharType="begin"/>
            </w:r>
            <w:r>
              <w:rPr>
                <w:noProof/>
                <w:webHidden/>
              </w:rPr>
              <w:instrText xml:space="preserve"> PAGEREF _Toc51970605 \h </w:instrText>
            </w:r>
            <w:r>
              <w:rPr>
                <w:noProof/>
                <w:webHidden/>
              </w:rPr>
            </w:r>
            <w:r>
              <w:rPr>
                <w:noProof/>
                <w:webHidden/>
              </w:rPr>
              <w:fldChar w:fldCharType="separate"/>
            </w:r>
            <w:r>
              <w:rPr>
                <w:noProof/>
                <w:webHidden/>
              </w:rPr>
              <w:t>35</w:t>
            </w:r>
            <w:r>
              <w:rPr>
                <w:noProof/>
                <w:webHidden/>
              </w:rPr>
              <w:fldChar w:fldCharType="end"/>
            </w:r>
          </w:hyperlink>
        </w:p>
        <w:p w14:paraId="079CAACE" w14:textId="16841EEF" w:rsidR="0067754F" w:rsidRDefault="0067754F">
          <w:pPr>
            <w:pStyle w:val="TOC1"/>
            <w:tabs>
              <w:tab w:val="left" w:pos="660"/>
              <w:tab w:val="right" w:leader="dot" w:pos="9350"/>
            </w:tabs>
            <w:rPr>
              <w:rFonts w:asciiTheme="minorHAnsi" w:eastAsiaTheme="minorEastAsia" w:hAnsiTheme="minorHAnsi"/>
              <w:noProof/>
              <w:lang w:val="en-NZ" w:eastAsia="en-NZ"/>
            </w:rPr>
          </w:pPr>
          <w:hyperlink w:anchor="_Toc51970606" w:history="1">
            <w:r w:rsidRPr="007860FB">
              <w:rPr>
                <w:rStyle w:val="Hyperlink"/>
                <w:noProof/>
              </w:rPr>
              <w:t>11</w:t>
            </w:r>
            <w:r>
              <w:rPr>
                <w:rFonts w:asciiTheme="minorHAnsi" w:eastAsiaTheme="minorEastAsia" w:hAnsiTheme="minorHAnsi"/>
                <w:noProof/>
                <w:lang w:val="en-NZ" w:eastAsia="en-NZ"/>
              </w:rPr>
              <w:tab/>
            </w:r>
            <w:r w:rsidRPr="007860FB">
              <w:rPr>
                <w:rStyle w:val="Hyperlink"/>
                <w:noProof/>
              </w:rPr>
              <w:t>References</w:t>
            </w:r>
            <w:r>
              <w:rPr>
                <w:noProof/>
                <w:webHidden/>
              </w:rPr>
              <w:tab/>
            </w:r>
            <w:r>
              <w:rPr>
                <w:noProof/>
                <w:webHidden/>
              </w:rPr>
              <w:fldChar w:fldCharType="begin"/>
            </w:r>
            <w:r>
              <w:rPr>
                <w:noProof/>
                <w:webHidden/>
              </w:rPr>
              <w:instrText xml:space="preserve"> PAGEREF _Toc51970606 \h </w:instrText>
            </w:r>
            <w:r>
              <w:rPr>
                <w:noProof/>
                <w:webHidden/>
              </w:rPr>
            </w:r>
            <w:r>
              <w:rPr>
                <w:noProof/>
                <w:webHidden/>
              </w:rPr>
              <w:fldChar w:fldCharType="separate"/>
            </w:r>
            <w:r>
              <w:rPr>
                <w:noProof/>
                <w:webHidden/>
              </w:rPr>
              <w:t>35</w:t>
            </w:r>
            <w:r>
              <w:rPr>
                <w:noProof/>
                <w:webHidden/>
              </w:rPr>
              <w:fldChar w:fldCharType="end"/>
            </w:r>
          </w:hyperlink>
        </w:p>
        <w:p w14:paraId="474C1324" w14:textId="20515344" w:rsidR="00C35828" w:rsidRPr="0010010A" w:rsidRDefault="00C35828">
          <w:pPr>
            <w:rPr>
              <w:sz w:val="24"/>
              <w:szCs w:val="24"/>
            </w:rPr>
          </w:pPr>
          <w:r w:rsidRPr="0010010A">
            <w:rPr>
              <w:b/>
              <w:bCs/>
              <w:noProof/>
              <w:sz w:val="24"/>
              <w:szCs w:val="24"/>
            </w:rPr>
            <w:fldChar w:fldCharType="end"/>
          </w:r>
        </w:p>
      </w:sdtContent>
    </w:sdt>
    <w:p w14:paraId="5E47DE6E" w14:textId="07863080" w:rsidR="00C16CAC" w:rsidRPr="004E466F" w:rsidRDefault="00C16CAC" w:rsidP="00BF50FE">
      <w:pPr>
        <w:rPr>
          <w:sz w:val="24"/>
          <w:szCs w:val="24"/>
        </w:rPr>
      </w:pPr>
    </w:p>
    <w:p w14:paraId="41FF5593" w14:textId="547353D1" w:rsidR="00C16CAC" w:rsidRDefault="00C16CAC" w:rsidP="00BF50FE"/>
    <w:p w14:paraId="40161899" w14:textId="25BF44FC" w:rsidR="00F95FE0" w:rsidRDefault="00F95FE0" w:rsidP="00BF50FE"/>
    <w:p w14:paraId="35C64B3E" w14:textId="13415F3F" w:rsidR="00A33470" w:rsidRDefault="00A33470" w:rsidP="00BF50FE"/>
    <w:p w14:paraId="4DEF9F92" w14:textId="0D429368" w:rsidR="00A33470" w:rsidRDefault="00A33470" w:rsidP="00BF50FE"/>
    <w:p w14:paraId="4E1DBE1E" w14:textId="4F013267" w:rsidR="00A33470" w:rsidRDefault="00A33470" w:rsidP="00BF50FE"/>
    <w:p w14:paraId="7BF765D7" w14:textId="5D1AD777" w:rsidR="00A33470" w:rsidRDefault="00A33470" w:rsidP="00BF50FE"/>
    <w:p w14:paraId="69C8C86B" w14:textId="613E597D" w:rsidR="00A33470" w:rsidRDefault="00A33470" w:rsidP="00BF50FE"/>
    <w:p w14:paraId="2FFC0347" w14:textId="756B72A5" w:rsidR="00A33470" w:rsidRDefault="00A33470" w:rsidP="00BF50FE"/>
    <w:p w14:paraId="361A2A10" w14:textId="579D8E51" w:rsidR="00A33470" w:rsidRDefault="00A33470" w:rsidP="00BF50FE"/>
    <w:p w14:paraId="52699F8D" w14:textId="77777777" w:rsidR="00786C13" w:rsidRDefault="00786C13" w:rsidP="00BF50FE"/>
    <w:p w14:paraId="4B3B9DE3" w14:textId="4924F0F8" w:rsidR="00FF1983" w:rsidRDefault="00FF1983" w:rsidP="00BF50FE">
      <w:pPr>
        <w:pStyle w:val="Heading1"/>
      </w:pPr>
      <w:bookmarkStart w:id="0" w:name="_Toc51759766"/>
      <w:bookmarkStart w:id="1" w:name="_Toc51970570"/>
      <w:r w:rsidRPr="00A14803">
        <w:t>Introduction</w:t>
      </w:r>
      <w:bookmarkEnd w:id="0"/>
      <w:bookmarkEnd w:id="1"/>
    </w:p>
    <w:p w14:paraId="01593466" w14:textId="5B60B1D7" w:rsidR="000C0033" w:rsidRPr="002C22F8" w:rsidRDefault="000C0033" w:rsidP="00F90B68">
      <w:pPr>
        <w:spacing w:line="360" w:lineRule="auto"/>
        <w:rPr>
          <w:sz w:val="24"/>
          <w:szCs w:val="24"/>
        </w:rPr>
      </w:pPr>
      <w:r w:rsidRPr="002C22F8">
        <w:rPr>
          <w:sz w:val="24"/>
          <w:szCs w:val="24"/>
        </w:rPr>
        <w:t>This study aims to implement two applications: the non-AR Furniture Shopping app and the AR Furniture Shopping app. Notably, we plan to implement features that allow users to browse, view, and purchase furniture. Furthermore, the AR app should give users the ability to experience the virtual furniture in a real room. Various frameworks are used to develop these apps, such as SwiftUI, ARKit, and SceneKit. Moreover, different design patterns are applied, such as Repository, Model-View-Controller, and Model-View-ViewModel. Additionally, Test Driven Development is followed that aims to deliver quality and scalable applications.</w:t>
      </w:r>
    </w:p>
    <w:p w14:paraId="5D9F6C32" w14:textId="724DE313" w:rsidR="008B257E" w:rsidRPr="00A20C62" w:rsidRDefault="008B257E" w:rsidP="001C654A">
      <w:pPr>
        <w:pStyle w:val="Heading1"/>
      </w:pPr>
      <w:bookmarkStart w:id="2" w:name="_Toc51759767"/>
      <w:bookmarkStart w:id="3" w:name="_Toc51970571"/>
      <w:r w:rsidRPr="00A20C62">
        <w:t>Development methodology</w:t>
      </w:r>
      <w:bookmarkEnd w:id="2"/>
      <w:bookmarkEnd w:id="3"/>
    </w:p>
    <w:p w14:paraId="2F6755F6" w14:textId="605DC76D" w:rsidR="00B91453" w:rsidRDefault="00274464" w:rsidP="00BC5ECC">
      <w:pPr>
        <w:spacing w:line="360" w:lineRule="auto"/>
        <w:rPr>
          <w:sz w:val="24"/>
          <w:szCs w:val="24"/>
        </w:rPr>
      </w:pPr>
      <w:r>
        <w:rPr>
          <w:sz w:val="24"/>
          <w:szCs w:val="24"/>
        </w:rPr>
        <w:t xml:space="preserve">The article “Agile Definition” (n.d) defines </w:t>
      </w:r>
      <w:r w:rsidR="00B91453" w:rsidRPr="00311159">
        <w:rPr>
          <w:sz w:val="24"/>
          <w:szCs w:val="24"/>
        </w:rPr>
        <w:t>Agile is a software development process which is currently practi</w:t>
      </w:r>
      <w:r w:rsidR="00EE2B81">
        <w:rPr>
          <w:sz w:val="24"/>
          <w:szCs w:val="24"/>
        </w:rPr>
        <w:t>s</w:t>
      </w:r>
      <w:r w:rsidR="00B91453" w:rsidRPr="00311159">
        <w:rPr>
          <w:sz w:val="24"/>
          <w:szCs w:val="24"/>
        </w:rPr>
        <w:t xml:space="preserve">ing in </w:t>
      </w:r>
      <w:r w:rsidR="00747EB2">
        <w:rPr>
          <w:sz w:val="24"/>
          <w:szCs w:val="24"/>
        </w:rPr>
        <w:t xml:space="preserve">thousands of </w:t>
      </w:r>
      <w:r w:rsidR="00413DC1" w:rsidRPr="00311159">
        <w:rPr>
          <w:sz w:val="24"/>
          <w:szCs w:val="24"/>
        </w:rPr>
        <w:t>IT industries around the globe.</w:t>
      </w:r>
      <w:r w:rsidR="00DF1D71">
        <w:rPr>
          <w:sz w:val="24"/>
          <w:szCs w:val="24"/>
        </w:rPr>
        <w:t xml:space="preserve"> </w:t>
      </w:r>
      <w:r w:rsidR="00FA1D19">
        <w:rPr>
          <w:sz w:val="24"/>
          <w:szCs w:val="24"/>
        </w:rPr>
        <w:t xml:space="preserve">Moreover, </w:t>
      </w:r>
      <w:r w:rsidR="00DF1D71">
        <w:rPr>
          <w:sz w:val="24"/>
          <w:szCs w:val="24"/>
        </w:rPr>
        <w:t>Agile transform</w:t>
      </w:r>
      <w:r w:rsidR="005A0B03">
        <w:rPr>
          <w:sz w:val="24"/>
          <w:szCs w:val="24"/>
        </w:rPr>
        <w:t>ed</w:t>
      </w:r>
      <w:r w:rsidR="00DF1D71">
        <w:rPr>
          <w:sz w:val="24"/>
          <w:szCs w:val="24"/>
        </w:rPr>
        <w:t xml:space="preserve"> </w:t>
      </w:r>
      <w:r w:rsidR="00036BE1">
        <w:rPr>
          <w:sz w:val="24"/>
          <w:szCs w:val="24"/>
        </w:rPr>
        <w:t xml:space="preserve">a </w:t>
      </w:r>
      <w:r w:rsidR="00DF1D71">
        <w:rPr>
          <w:sz w:val="24"/>
          <w:szCs w:val="24"/>
        </w:rPr>
        <w:t>traditional software development</w:t>
      </w:r>
      <w:r w:rsidR="00C91C74">
        <w:rPr>
          <w:sz w:val="24"/>
          <w:szCs w:val="24"/>
        </w:rPr>
        <w:t xml:space="preserve"> process</w:t>
      </w:r>
      <w:r w:rsidR="00DF1D71">
        <w:rPr>
          <w:sz w:val="24"/>
          <w:szCs w:val="24"/>
        </w:rPr>
        <w:t xml:space="preserve">, </w:t>
      </w:r>
      <w:r w:rsidR="00B81176">
        <w:rPr>
          <w:sz w:val="24"/>
          <w:szCs w:val="24"/>
        </w:rPr>
        <w:t xml:space="preserve">the objective of the agile is that </w:t>
      </w:r>
      <w:r w:rsidR="009E6FDB">
        <w:rPr>
          <w:sz w:val="24"/>
          <w:szCs w:val="24"/>
        </w:rPr>
        <w:t>releasing</w:t>
      </w:r>
      <w:r w:rsidR="00B81176">
        <w:rPr>
          <w:sz w:val="24"/>
          <w:szCs w:val="24"/>
        </w:rPr>
        <w:t xml:space="preserve"> the project</w:t>
      </w:r>
      <w:r w:rsidR="0032313A" w:rsidRPr="0032313A">
        <w:rPr>
          <w:sz w:val="24"/>
          <w:szCs w:val="24"/>
        </w:rPr>
        <w:t xml:space="preserve"> </w:t>
      </w:r>
      <w:r w:rsidR="0032313A">
        <w:rPr>
          <w:sz w:val="24"/>
          <w:szCs w:val="24"/>
        </w:rPr>
        <w:t>partially and continually</w:t>
      </w:r>
      <w:r w:rsidR="00B81176">
        <w:rPr>
          <w:sz w:val="24"/>
          <w:szCs w:val="24"/>
        </w:rPr>
        <w:t xml:space="preserve"> </w:t>
      </w:r>
      <w:r w:rsidR="000B539D">
        <w:rPr>
          <w:sz w:val="24"/>
          <w:szCs w:val="24"/>
        </w:rPr>
        <w:t>within the short time frame</w:t>
      </w:r>
      <w:r w:rsidR="00B81176">
        <w:rPr>
          <w:sz w:val="24"/>
          <w:szCs w:val="24"/>
        </w:rPr>
        <w:t xml:space="preserve"> instead of re</w:t>
      </w:r>
      <w:r w:rsidR="007F455C">
        <w:rPr>
          <w:sz w:val="24"/>
          <w:szCs w:val="24"/>
        </w:rPr>
        <w:t xml:space="preserve">leasing </w:t>
      </w:r>
      <w:r w:rsidR="00C02824">
        <w:rPr>
          <w:sz w:val="24"/>
          <w:szCs w:val="24"/>
        </w:rPr>
        <w:t xml:space="preserve">the </w:t>
      </w:r>
      <w:r w:rsidR="007F455C">
        <w:rPr>
          <w:sz w:val="24"/>
          <w:szCs w:val="24"/>
        </w:rPr>
        <w:t xml:space="preserve">project when the </w:t>
      </w:r>
      <w:r w:rsidR="0092754A">
        <w:rPr>
          <w:sz w:val="24"/>
          <w:szCs w:val="24"/>
        </w:rPr>
        <w:t xml:space="preserve">entire </w:t>
      </w:r>
      <w:r w:rsidR="007F455C">
        <w:rPr>
          <w:sz w:val="24"/>
          <w:szCs w:val="24"/>
        </w:rPr>
        <w:t>project is completed</w:t>
      </w:r>
      <w:r w:rsidR="00E774AC">
        <w:rPr>
          <w:sz w:val="24"/>
          <w:szCs w:val="24"/>
        </w:rPr>
        <w:t xml:space="preserve"> </w:t>
      </w:r>
      <w:r w:rsidR="00305CF5">
        <w:rPr>
          <w:sz w:val="24"/>
          <w:szCs w:val="24"/>
        </w:rPr>
        <w:fldChar w:fldCharType="begin"/>
      </w:r>
      <w:r w:rsidR="00886B8C">
        <w:rPr>
          <w:sz w:val="24"/>
          <w:szCs w:val="24"/>
        </w:rPr>
        <w:instrText xml:space="preserve"> ADDIN ZOTERO_ITEM CSL_CITATION {"citationID":"hmSSi9wC","properties":{"formattedCitation":"({\\i{}Agile Definition}, n.d.)","plainCitation":"(Agile Definition, n.d.)","noteIndex":0},"citationItems":[{"id":192,"uris":["http://zotero.org/users/local/SgiQT61J/items/BLRTYB4A"],"uri":["http://zotero.org/users/local/SgiQT61J/items/BLRTYB4A"],"itemData":{"id":192,"type":"webpage","title":"Agile Definition","URL":"http://www.agilenutshell.com/","accessed":{"date-parts":[["2020",9,23]]}}}],"schema":"https://github.com/citation-style-language/schema/raw/master/csl-citation.json"} </w:instrText>
      </w:r>
      <w:r w:rsidR="00305CF5">
        <w:rPr>
          <w:sz w:val="24"/>
          <w:szCs w:val="24"/>
        </w:rPr>
        <w:fldChar w:fldCharType="separate"/>
      </w:r>
      <w:r w:rsidR="00886B8C" w:rsidRPr="00886B8C">
        <w:rPr>
          <w:rFonts w:cs="Times New Roman"/>
          <w:sz w:val="24"/>
          <w:szCs w:val="24"/>
        </w:rPr>
        <w:t>(</w:t>
      </w:r>
      <w:r w:rsidR="00886B8C" w:rsidRPr="00520E6C">
        <w:rPr>
          <w:rFonts w:cs="Times New Roman"/>
          <w:sz w:val="24"/>
          <w:szCs w:val="24"/>
        </w:rPr>
        <w:t>Agile Definition</w:t>
      </w:r>
      <w:r w:rsidR="00886B8C" w:rsidRPr="00886B8C">
        <w:rPr>
          <w:rFonts w:cs="Times New Roman"/>
          <w:sz w:val="24"/>
          <w:szCs w:val="24"/>
        </w:rPr>
        <w:t>, n.d.)</w:t>
      </w:r>
      <w:r w:rsidR="00305CF5">
        <w:rPr>
          <w:sz w:val="24"/>
          <w:szCs w:val="24"/>
        </w:rPr>
        <w:fldChar w:fldCharType="end"/>
      </w:r>
      <w:r w:rsidR="007F455C">
        <w:rPr>
          <w:sz w:val="24"/>
          <w:szCs w:val="24"/>
        </w:rPr>
        <w:t>.</w:t>
      </w:r>
      <w:r w:rsidR="00C56433">
        <w:rPr>
          <w:sz w:val="24"/>
          <w:szCs w:val="24"/>
        </w:rPr>
        <w:t xml:space="preserve"> </w:t>
      </w:r>
    </w:p>
    <w:p w14:paraId="38BE6E70" w14:textId="3E036BD5" w:rsidR="00314E7E" w:rsidRDefault="00314E7E" w:rsidP="00BC5ECC">
      <w:pPr>
        <w:spacing w:line="360" w:lineRule="auto"/>
        <w:rPr>
          <w:b/>
          <w:sz w:val="24"/>
          <w:szCs w:val="24"/>
        </w:rPr>
      </w:pPr>
      <w:r>
        <w:rPr>
          <w:noProof/>
        </w:rPr>
        <w:drawing>
          <wp:inline distT="0" distB="0" distL="0" distR="0" wp14:anchorId="1BC59A3B" wp14:editId="6967ACBE">
            <wp:extent cx="3958376" cy="1790163"/>
            <wp:effectExtent l="0" t="0" r="0" b="635"/>
            <wp:docPr id="6" name="Picture 6" descr="agile in a nutsh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gile in a nutshell"/>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80242" cy="1800052"/>
                    </a:xfrm>
                    <a:prstGeom prst="rect">
                      <a:avLst/>
                    </a:prstGeom>
                    <a:noFill/>
                    <a:ln>
                      <a:noFill/>
                    </a:ln>
                  </pic:spPr>
                </pic:pic>
              </a:graphicData>
            </a:graphic>
          </wp:inline>
        </w:drawing>
      </w:r>
    </w:p>
    <w:p w14:paraId="0A3C614B" w14:textId="7280D99C" w:rsidR="00114D7B" w:rsidRPr="00085135" w:rsidRDefault="000844BA" w:rsidP="00085135">
      <w:pPr>
        <w:spacing w:line="360" w:lineRule="auto"/>
        <w:rPr>
          <w:b/>
          <w:sz w:val="24"/>
          <w:szCs w:val="24"/>
        </w:rPr>
      </w:pPr>
      <w:r w:rsidRPr="00C6766D">
        <w:rPr>
          <w:b/>
          <w:sz w:val="24"/>
          <w:szCs w:val="24"/>
        </w:rPr>
        <w:t>Figure 1</w:t>
      </w:r>
      <w:r w:rsidR="00183B71">
        <w:rPr>
          <w:rFonts w:eastAsia="Times New Roman" w:cs="Times New Roman"/>
          <w:color w:val="000000"/>
          <w:sz w:val="24"/>
          <w:szCs w:val="24"/>
          <w:lang w:val="en-NZ" w:eastAsia="en-NZ"/>
        </w:rPr>
        <w:t>.</w:t>
      </w:r>
      <w:r w:rsidR="006E4A25" w:rsidRPr="006E4A25">
        <w:rPr>
          <w:rFonts w:eastAsia="Times New Roman" w:cs="Times New Roman"/>
          <w:color w:val="000000"/>
          <w:sz w:val="24"/>
          <w:szCs w:val="24"/>
          <w:lang w:val="en-NZ" w:eastAsia="en-NZ"/>
        </w:rPr>
        <w:t xml:space="preserve"> </w:t>
      </w:r>
      <w:r w:rsidR="00330572" w:rsidRPr="00330572">
        <w:rPr>
          <w:rFonts w:eastAsia="Times New Roman" w:cs="Times New Roman"/>
          <w:color w:val="000000"/>
          <w:sz w:val="24"/>
          <w:szCs w:val="24"/>
          <w:lang w:val="en-NZ" w:eastAsia="en-NZ"/>
        </w:rPr>
        <w:t>What is Agile?</w:t>
      </w:r>
      <w:r w:rsidR="006E4A25" w:rsidRPr="006E4A25">
        <w:rPr>
          <w:rFonts w:eastAsia="Times New Roman" w:cs="Times New Roman"/>
          <w:color w:val="000000"/>
          <w:sz w:val="24"/>
          <w:szCs w:val="24"/>
          <w:lang w:val="en-NZ" w:eastAsia="en-NZ"/>
        </w:rPr>
        <w:t xml:space="preserve">. </w:t>
      </w:r>
      <w:r w:rsidR="00FA34BE">
        <w:rPr>
          <w:rFonts w:eastAsia="Times New Roman" w:cs="Times New Roman"/>
          <w:color w:val="000000"/>
          <w:sz w:val="24"/>
          <w:szCs w:val="24"/>
          <w:lang w:val="en-NZ" w:eastAsia="en-NZ"/>
        </w:rPr>
        <w:t>F</w:t>
      </w:r>
      <w:r w:rsidR="006E4A25" w:rsidRPr="006E4A25">
        <w:rPr>
          <w:rFonts w:eastAsia="Times New Roman" w:cs="Times New Roman"/>
          <w:color w:val="000000"/>
          <w:sz w:val="24"/>
          <w:szCs w:val="24"/>
          <w:lang w:val="en-NZ" w:eastAsia="en-NZ"/>
        </w:rPr>
        <w:t>rom </w:t>
      </w:r>
      <w:r w:rsidR="009D4BAC" w:rsidRPr="009D4BAC">
        <w:rPr>
          <w:rFonts w:eastAsia="Times New Roman" w:cs="Times New Roman"/>
          <w:i/>
          <w:iCs/>
          <w:color w:val="000000"/>
          <w:sz w:val="24"/>
          <w:szCs w:val="24"/>
          <w:lang w:val="en-NZ" w:eastAsia="en-NZ"/>
        </w:rPr>
        <w:t>agile</w:t>
      </w:r>
      <w:r w:rsidR="00D27BA3">
        <w:rPr>
          <w:rFonts w:eastAsia="Times New Roman" w:cs="Times New Roman"/>
          <w:i/>
          <w:iCs/>
          <w:color w:val="000000"/>
          <w:sz w:val="24"/>
          <w:szCs w:val="24"/>
          <w:lang w:val="en-NZ" w:eastAsia="en-NZ"/>
        </w:rPr>
        <w:t xml:space="preserve"> </w:t>
      </w:r>
      <w:r w:rsidR="009D4BAC" w:rsidRPr="009D4BAC">
        <w:rPr>
          <w:rFonts w:eastAsia="Times New Roman" w:cs="Times New Roman"/>
          <w:i/>
          <w:iCs/>
          <w:color w:val="000000"/>
          <w:sz w:val="24"/>
          <w:szCs w:val="24"/>
          <w:lang w:val="en-NZ" w:eastAsia="en-NZ"/>
        </w:rPr>
        <w:t>nut</w:t>
      </w:r>
      <w:r w:rsidR="00D27BA3">
        <w:rPr>
          <w:rFonts w:eastAsia="Times New Roman" w:cs="Times New Roman"/>
          <w:i/>
          <w:iCs/>
          <w:color w:val="000000"/>
          <w:sz w:val="24"/>
          <w:szCs w:val="24"/>
          <w:lang w:val="en-NZ" w:eastAsia="en-NZ"/>
        </w:rPr>
        <w:t xml:space="preserve"> </w:t>
      </w:r>
      <w:r w:rsidR="009D4BAC" w:rsidRPr="009D4BAC">
        <w:rPr>
          <w:rFonts w:eastAsia="Times New Roman" w:cs="Times New Roman"/>
          <w:i/>
          <w:iCs/>
          <w:color w:val="000000"/>
          <w:sz w:val="24"/>
          <w:szCs w:val="24"/>
          <w:lang w:val="en-NZ" w:eastAsia="en-NZ"/>
        </w:rPr>
        <w:t>shell</w:t>
      </w:r>
      <w:r w:rsidR="00107A4F">
        <w:rPr>
          <w:rFonts w:eastAsia="Times New Roman" w:cs="Times New Roman"/>
          <w:color w:val="000000"/>
          <w:sz w:val="24"/>
          <w:szCs w:val="24"/>
          <w:lang w:val="en-NZ" w:eastAsia="en-NZ"/>
        </w:rPr>
        <w:t>.</w:t>
      </w:r>
      <w:r w:rsidR="006E4A25" w:rsidRPr="006E4A25">
        <w:rPr>
          <w:rFonts w:eastAsia="Times New Roman" w:cs="Times New Roman"/>
          <w:color w:val="000000"/>
          <w:sz w:val="24"/>
          <w:szCs w:val="24"/>
          <w:lang w:val="en-NZ" w:eastAsia="en-NZ"/>
        </w:rPr>
        <w:t xml:space="preserve"> </w:t>
      </w:r>
      <w:r w:rsidR="00982434">
        <w:rPr>
          <w:rFonts w:eastAsia="Times New Roman" w:cs="Times New Roman"/>
          <w:color w:val="000000"/>
          <w:sz w:val="24"/>
          <w:szCs w:val="24"/>
          <w:lang w:val="en-NZ" w:eastAsia="en-NZ"/>
        </w:rPr>
        <w:t>(</w:t>
      </w:r>
      <w:r w:rsidR="00104F8E" w:rsidRPr="00104F8E">
        <w:rPr>
          <w:rFonts w:eastAsia="Times New Roman" w:cs="Times New Roman"/>
          <w:color w:val="000000"/>
          <w:sz w:val="24"/>
          <w:szCs w:val="24"/>
          <w:lang w:val="en-NZ" w:eastAsia="en-NZ"/>
        </w:rPr>
        <w:t>http://www.agilenutshell.com/</w:t>
      </w:r>
      <w:r w:rsidR="00982434">
        <w:rPr>
          <w:rFonts w:eastAsia="Times New Roman" w:cs="Times New Roman"/>
          <w:color w:val="000000"/>
          <w:sz w:val="24"/>
          <w:szCs w:val="24"/>
          <w:lang w:val="en-NZ" w:eastAsia="en-NZ"/>
        </w:rPr>
        <w:t>)</w:t>
      </w:r>
      <w:r w:rsidR="006E4A25" w:rsidRPr="006E4A25">
        <w:rPr>
          <w:rFonts w:eastAsia="Times New Roman" w:cs="Times New Roman"/>
          <w:color w:val="000000"/>
          <w:sz w:val="24"/>
          <w:szCs w:val="24"/>
          <w:lang w:val="en-NZ" w:eastAsia="en-NZ"/>
        </w:rPr>
        <w:t xml:space="preserve">. </w:t>
      </w:r>
    </w:p>
    <w:p w14:paraId="271D4C4F" w14:textId="34E86BCD" w:rsidR="00C71928" w:rsidRDefault="00FA3ED7" w:rsidP="00BC5ECC">
      <w:pPr>
        <w:spacing w:line="360" w:lineRule="auto"/>
        <w:rPr>
          <w:sz w:val="24"/>
          <w:szCs w:val="24"/>
        </w:rPr>
      </w:pPr>
      <w:r>
        <w:rPr>
          <w:sz w:val="24"/>
          <w:szCs w:val="24"/>
        </w:rPr>
        <w:t xml:space="preserve">The article also states that </w:t>
      </w:r>
      <w:r w:rsidR="004B1975" w:rsidRPr="004E081F">
        <w:rPr>
          <w:sz w:val="24"/>
          <w:szCs w:val="24"/>
        </w:rPr>
        <w:t xml:space="preserve">Agile narrow down the project into several tasks and add them into </w:t>
      </w:r>
      <w:r w:rsidR="00886B8C">
        <w:rPr>
          <w:sz w:val="24"/>
          <w:szCs w:val="24"/>
        </w:rPr>
        <w:t xml:space="preserve">a </w:t>
      </w:r>
      <w:r w:rsidR="00E67C80">
        <w:rPr>
          <w:sz w:val="24"/>
          <w:szCs w:val="24"/>
        </w:rPr>
        <w:t xml:space="preserve">functional list which is called a </w:t>
      </w:r>
      <w:r w:rsidR="001D422B" w:rsidRPr="004E081F">
        <w:rPr>
          <w:sz w:val="24"/>
          <w:szCs w:val="24"/>
        </w:rPr>
        <w:t>user stories list</w:t>
      </w:r>
      <w:r w:rsidR="007E6140">
        <w:rPr>
          <w:sz w:val="24"/>
          <w:szCs w:val="24"/>
        </w:rPr>
        <w:t>. Next, the tasks are prioritized</w:t>
      </w:r>
      <w:r w:rsidR="00886B8C">
        <w:rPr>
          <w:sz w:val="24"/>
          <w:szCs w:val="24"/>
        </w:rPr>
        <w:t>,</w:t>
      </w:r>
      <w:r w:rsidR="007E6140">
        <w:rPr>
          <w:sz w:val="24"/>
          <w:szCs w:val="24"/>
        </w:rPr>
        <w:t xml:space="preserve"> and</w:t>
      </w:r>
      <w:r w:rsidR="006D0D18">
        <w:rPr>
          <w:sz w:val="24"/>
          <w:szCs w:val="24"/>
        </w:rPr>
        <w:t xml:space="preserve"> </w:t>
      </w:r>
      <w:r w:rsidR="00E2257E">
        <w:rPr>
          <w:sz w:val="24"/>
          <w:szCs w:val="24"/>
        </w:rPr>
        <w:t xml:space="preserve">the </w:t>
      </w:r>
      <w:r w:rsidR="004658C5">
        <w:rPr>
          <w:sz w:val="24"/>
          <w:szCs w:val="24"/>
        </w:rPr>
        <w:t>development cycle</w:t>
      </w:r>
      <w:r w:rsidR="00E2257E">
        <w:rPr>
          <w:sz w:val="24"/>
          <w:szCs w:val="24"/>
        </w:rPr>
        <w:t xml:space="preserve"> </w:t>
      </w:r>
      <w:r w:rsidR="004658C5">
        <w:rPr>
          <w:sz w:val="24"/>
          <w:szCs w:val="24"/>
        </w:rPr>
        <w:t xml:space="preserve">called </w:t>
      </w:r>
      <w:r w:rsidR="004658C5" w:rsidRPr="00661B05">
        <w:rPr>
          <w:b/>
          <w:sz w:val="24"/>
          <w:szCs w:val="24"/>
        </w:rPr>
        <w:t>iterations</w:t>
      </w:r>
      <w:r w:rsidR="004658C5">
        <w:rPr>
          <w:sz w:val="24"/>
          <w:szCs w:val="24"/>
        </w:rPr>
        <w:t xml:space="preserve"> </w:t>
      </w:r>
      <w:r w:rsidR="00E5126F">
        <w:rPr>
          <w:sz w:val="24"/>
          <w:szCs w:val="24"/>
        </w:rPr>
        <w:t>is started</w:t>
      </w:r>
      <w:r w:rsidR="00886B8C">
        <w:rPr>
          <w:sz w:val="24"/>
          <w:szCs w:val="24"/>
        </w:rPr>
        <w:t>,</w:t>
      </w:r>
      <w:r w:rsidR="00E5126F">
        <w:rPr>
          <w:sz w:val="24"/>
          <w:szCs w:val="24"/>
        </w:rPr>
        <w:t xml:space="preserve"> which</w:t>
      </w:r>
      <w:r w:rsidR="002A5AED">
        <w:rPr>
          <w:sz w:val="24"/>
          <w:szCs w:val="24"/>
        </w:rPr>
        <w:t xml:space="preserve"> </w:t>
      </w:r>
      <w:r w:rsidR="004658C5">
        <w:rPr>
          <w:sz w:val="24"/>
          <w:szCs w:val="24"/>
        </w:rPr>
        <w:t>duration is two weeks.</w:t>
      </w:r>
      <w:r w:rsidR="00812A85">
        <w:rPr>
          <w:sz w:val="24"/>
          <w:szCs w:val="24"/>
        </w:rPr>
        <w:t xml:space="preserve"> </w:t>
      </w:r>
      <w:r w:rsidR="00600DA0">
        <w:rPr>
          <w:sz w:val="24"/>
          <w:szCs w:val="24"/>
        </w:rPr>
        <w:t>A</w:t>
      </w:r>
      <w:r w:rsidR="001E2BCF">
        <w:rPr>
          <w:sz w:val="24"/>
          <w:szCs w:val="24"/>
        </w:rPr>
        <w:t>fter that,</w:t>
      </w:r>
      <w:r w:rsidR="00E85140">
        <w:rPr>
          <w:sz w:val="24"/>
          <w:szCs w:val="24"/>
        </w:rPr>
        <w:t xml:space="preserve"> </w:t>
      </w:r>
      <w:r w:rsidR="00E96338">
        <w:rPr>
          <w:sz w:val="24"/>
          <w:szCs w:val="24"/>
        </w:rPr>
        <w:t xml:space="preserve">the small version of </w:t>
      </w:r>
      <w:r w:rsidR="00886B8C">
        <w:rPr>
          <w:sz w:val="24"/>
          <w:szCs w:val="24"/>
        </w:rPr>
        <w:t xml:space="preserve">the </w:t>
      </w:r>
      <w:r w:rsidR="00E96338">
        <w:rPr>
          <w:sz w:val="24"/>
          <w:szCs w:val="24"/>
        </w:rPr>
        <w:t xml:space="preserve">project is </w:t>
      </w:r>
      <w:r w:rsidR="00393129">
        <w:rPr>
          <w:sz w:val="24"/>
          <w:szCs w:val="24"/>
        </w:rPr>
        <w:t xml:space="preserve">continually </w:t>
      </w:r>
      <w:r w:rsidR="00E96338">
        <w:rPr>
          <w:sz w:val="24"/>
          <w:szCs w:val="24"/>
        </w:rPr>
        <w:t xml:space="preserve">delivered at the end of </w:t>
      </w:r>
      <w:r w:rsidR="006B261B">
        <w:rPr>
          <w:sz w:val="24"/>
          <w:szCs w:val="24"/>
        </w:rPr>
        <w:t xml:space="preserve">every </w:t>
      </w:r>
      <w:r w:rsidR="003C22A6">
        <w:rPr>
          <w:sz w:val="24"/>
          <w:szCs w:val="24"/>
        </w:rPr>
        <w:t>iteration</w:t>
      </w:r>
      <w:r w:rsidR="00E63D5D">
        <w:rPr>
          <w:sz w:val="24"/>
          <w:szCs w:val="24"/>
        </w:rPr>
        <w:t xml:space="preserve"> </w:t>
      </w:r>
      <w:r w:rsidR="00FB0725">
        <w:rPr>
          <w:sz w:val="24"/>
          <w:szCs w:val="24"/>
        </w:rPr>
        <w:fldChar w:fldCharType="begin"/>
      </w:r>
      <w:r w:rsidR="00886B8C">
        <w:rPr>
          <w:sz w:val="24"/>
          <w:szCs w:val="24"/>
        </w:rPr>
        <w:instrText xml:space="preserve"> ADDIN ZOTERO_ITEM CSL_CITATION {"citationID":"fLfGg2UJ","properties":{"formattedCitation":"({\\i{}Agile Definition}, n.d.)","plainCitation":"(Agile Definition, n.d.)","noteIndex":0},"citationItems":[{"id":192,"uris":["http://zotero.org/users/local/SgiQT61J/items/BLRTYB4A"],"uri":["http://zotero.org/users/local/SgiQT61J/items/BLRTYB4A"],"itemData":{"id":192,"type":"webpage","title":"Agile Definition","URL":"http://www.agilenutshell.com/","accessed":{"date-parts":[["2020",9,23]]}}}],"schema":"https://github.com/citation-style-language/schema/raw/master/csl-citation.json"} </w:instrText>
      </w:r>
      <w:r w:rsidR="00FB0725">
        <w:rPr>
          <w:sz w:val="24"/>
          <w:szCs w:val="24"/>
        </w:rPr>
        <w:fldChar w:fldCharType="separate"/>
      </w:r>
      <w:r w:rsidR="00886B8C" w:rsidRPr="00886B8C">
        <w:rPr>
          <w:rFonts w:cs="Times New Roman"/>
          <w:sz w:val="24"/>
          <w:szCs w:val="24"/>
        </w:rPr>
        <w:t>(</w:t>
      </w:r>
      <w:r w:rsidR="00886B8C" w:rsidRPr="00886B8C">
        <w:rPr>
          <w:rFonts w:cs="Times New Roman"/>
          <w:i/>
          <w:iCs/>
          <w:sz w:val="24"/>
          <w:szCs w:val="24"/>
        </w:rPr>
        <w:t>Agile Definition</w:t>
      </w:r>
      <w:r w:rsidR="00886B8C" w:rsidRPr="00886B8C">
        <w:rPr>
          <w:rFonts w:cs="Times New Roman"/>
          <w:sz w:val="24"/>
          <w:szCs w:val="24"/>
        </w:rPr>
        <w:t>, n.d.)</w:t>
      </w:r>
      <w:r w:rsidR="00FB0725">
        <w:rPr>
          <w:sz w:val="24"/>
          <w:szCs w:val="24"/>
        </w:rPr>
        <w:fldChar w:fldCharType="end"/>
      </w:r>
      <w:r w:rsidR="001E19D1">
        <w:rPr>
          <w:sz w:val="24"/>
          <w:szCs w:val="24"/>
        </w:rPr>
        <w:t>.</w:t>
      </w:r>
      <w:r w:rsidR="00035AEF">
        <w:rPr>
          <w:sz w:val="24"/>
          <w:szCs w:val="24"/>
        </w:rPr>
        <w:t xml:space="preserve"> </w:t>
      </w:r>
    </w:p>
    <w:p w14:paraId="70BBC613" w14:textId="2049707F" w:rsidR="00F12969" w:rsidRDefault="00F12969" w:rsidP="00BC5ECC">
      <w:pPr>
        <w:spacing w:line="360" w:lineRule="auto"/>
        <w:rPr>
          <w:sz w:val="24"/>
          <w:szCs w:val="24"/>
        </w:rPr>
      </w:pPr>
      <w:r>
        <w:rPr>
          <w:noProof/>
        </w:rPr>
        <w:drawing>
          <wp:inline distT="0" distB="0" distL="0" distR="0" wp14:anchorId="1CC81481" wp14:editId="3E20DFF3">
            <wp:extent cx="4370996" cy="1951149"/>
            <wp:effectExtent l="0" t="0" r="0" b="0"/>
            <wp:docPr id="7" name="Picture 7" descr="agile in a nutsh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gile in a nutshell"/>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6777" cy="1984976"/>
                    </a:xfrm>
                    <a:prstGeom prst="rect">
                      <a:avLst/>
                    </a:prstGeom>
                    <a:noFill/>
                    <a:ln>
                      <a:noFill/>
                    </a:ln>
                  </pic:spPr>
                </pic:pic>
              </a:graphicData>
            </a:graphic>
          </wp:inline>
        </w:drawing>
      </w:r>
    </w:p>
    <w:p w14:paraId="79EB4F82" w14:textId="2290309C" w:rsidR="007B3E55" w:rsidRPr="003F6A45" w:rsidRDefault="003F6A45" w:rsidP="003F6A45">
      <w:pPr>
        <w:spacing w:line="360" w:lineRule="auto"/>
        <w:rPr>
          <w:sz w:val="24"/>
          <w:szCs w:val="24"/>
        </w:rPr>
      </w:pPr>
      <w:r w:rsidRPr="00326364">
        <w:rPr>
          <w:b/>
          <w:sz w:val="24"/>
          <w:szCs w:val="24"/>
        </w:rPr>
        <w:t>Figure 2</w:t>
      </w:r>
      <w:r w:rsidR="00B83C03">
        <w:rPr>
          <w:rFonts w:eastAsia="Times New Roman" w:cs="Times New Roman"/>
          <w:color w:val="000000"/>
          <w:sz w:val="24"/>
          <w:szCs w:val="24"/>
          <w:lang w:val="en-NZ" w:eastAsia="en-NZ"/>
        </w:rPr>
        <w:t>.</w:t>
      </w:r>
      <w:r w:rsidR="00B83C03" w:rsidRPr="006E4A25">
        <w:rPr>
          <w:rFonts w:eastAsia="Times New Roman" w:cs="Times New Roman"/>
          <w:color w:val="000000"/>
          <w:sz w:val="24"/>
          <w:szCs w:val="24"/>
          <w:lang w:val="en-NZ" w:eastAsia="en-NZ"/>
        </w:rPr>
        <w:t xml:space="preserve"> </w:t>
      </w:r>
      <w:r w:rsidR="00B83C03" w:rsidRPr="00330572">
        <w:rPr>
          <w:rFonts w:eastAsia="Times New Roman" w:cs="Times New Roman"/>
          <w:color w:val="000000"/>
          <w:sz w:val="24"/>
          <w:szCs w:val="24"/>
          <w:lang w:val="en-NZ" w:eastAsia="en-NZ"/>
        </w:rPr>
        <w:t>What is Agile?</w:t>
      </w:r>
      <w:r w:rsidR="00B83C03" w:rsidRPr="006E4A25">
        <w:rPr>
          <w:rFonts w:eastAsia="Times New Roman" w:cs="Times New Roman"/>
          <w:color w:val="000000"/>
          <w:sz w:val="24"/>
          <w:szCs w:val="24"/>
          <w:lang w:val="en-NZ" w:eastAsia="en-NZ"/>
        </w:rPr>
        <w:t xml:space="preserve">. </w:t>
      </w:r>
      <w:r w:rsidR="00067FCD">
        <w:rPr>
          <w:rFonts w:eastAsia="Times New Roman" w:cs="Times New Roman"/>
          <w:color w:val="000000"/>
          <w:sz w:val="24"/>
          <w:szCs w:val="24"/>
          <w:lang w:val="en-NZ" w:eastAsia="en-NZ"/>
        </w:rPr>
        <w:t>F</w:t>
      </w:r>
      <w:r w:rsidR="00067FCD" w:rsidRPr="006E4A25">
        <w:rPr>
          <w:rFonts w:eastAsia="Times New Roman" w:cs="Times New Roman"/>
          <w:color w:val="000000"/>
          <w:sz w:val="24"/>
          <w:szCs w:val="24"/>
          <w:lang w:val="en-NZ" w:eastAsia="en-NZ"/>
        </w:rPr>
        <w:t>rom </w:t>
      </w:r>
      <w:r w:rsidR="00B83C03" w:rsidRPr="009D4BAC">
        <w:rPr>
          <w:rFonts w:eastAsia="Times New Roman" w:cs="Times New Roman"/>
          <w:i/>
          <w:iCs/>
          <w:color w:val="000000"/>
          <w:sz w:val="24"/>
          <w:szCs w:val="24"/>
          <w:lang w:val="en-NZ" w:eastAsia="en-NZ"/>
        </w:rPr>
        <w:t>agile</w:t>
      </w:r>
      <w:r w:rsidR="00B83C03">
        <w:rPr>
          <w:rFonts w:eastAsia="Times New Roman" w:cs="Times New Roman"/>
          <w:i/>
          <w:iCs/>
          <w:color w:val="000000"/>
          <w:sz w:val="24"/>
          <w:szCs w:val="24"/>
          <w:lang w:val="en-NZ" w:eastAsia="en-NZ"/>
        </w:rPr>
        <w:t xml:space="preserve"> </w:t>
      </w:r>
      <w:r w:rsidR="00B83C03" w:rsidRPr="009D4BAC">
        <w:rPr>
          <w:rFonts w:eastAsia="Times New Roman" w:cs="Times New Roman"/>
          <w:i/>
          <w:iCs/>
          <w:color w:val="000000"/>
          <w:sz w:val="24"/>
          <w:szCs w:val="24"/>
          <w:lang w:val="en-NZ" w:eastAsia="en-NZ"/>
        </w:rPr>
        <w:t>nut</w:t>
      </w:r>
      <w:r w:rsidR="00B83C03">
        <w:rPr>
          <w:rFonts w:eastAsia="Times New Roman" w:cs="Times New Roman"/>
          <w:i/>
          <w:iCs/>
          <w:color w:val="000000"/>
          <w:sz w:val="24"/>
          <w:szCs w:val="24"/>
          <w:lang w:val="en-NZ" w:eastAsia="en-NZ"/>
        </w:rPr>
        <w:t xml:space="preserve"> </w:t>
      </w:r>
      <w:r w:rsidR="00B83C03" w:rsidRPr="009D4BAC">
        <w:rPr>
          <w:rFonts w:eastAsia="Times New Roman" w:cs="Times New Roman"/>
          <w:i/>
          <w:iCs/>
          <w:color w:val="000000"/>
          <w:sz w:val="24"/>
          <w:szCs w:val="24"/>
          <w:lang w:val="en-NZ" w:eastAsia="en-NZ"/>
        </w:rPr>
        <w:t>shell</w:t>
      </w:r>
      <w:r w:rsidR="00B83C03">
        <w:rPr>
          <w:rFonts w:eastAsia="Times New Roman" w:cs="Times New Roman"/>
          <w:color w:val="000000"/>
          <w:sz w:val="24"/>
          <w:szCs w:val="24"/>
          <w:lang w:val="en-NZ" w:eastAsia="en-NZ"/>
        </w:rPr>
        <w:t>. (</w:t>
      </w:r>
      <w:r w:rsidR="00B83C03" w:rsidRPr="00104F8E">
        <w:rPr>
          <w:rFonts w:eastAsia="Times New Roman" w:cs="Times New Roman"/>
          <w:color w:val="000000"/>
          <w:sz w:val="24"/>
          <w:szCs w:val="24"/>
          <w:lang w:val="en-NZ" w:eastAsia="en-NZ"/>
        </w:rPr>
        <w:t>http://www.agilenutshell.com/</w:t>
      </w:r>
      <w:r w:rsidR="00B83C03">
        <w:rPr>
          <w:rFonts w:eastAsia="Times New Roman" w:cs="Times New Roman"/>
          <w:color w:val="000000"/>
          <w:sz w:val="24"/>
          <w:szCs w:val="24"/>
          <w:lang w:val="en-NZ" w:eastAsia="en-NZ"/>
        </w:rPr>
        <w:t>)</w:t>
      </w:r>
      <w:r w:rsidR="00B83C03" w:rsidRPr="006E4A25">
        <w:rPr>
          <w:rFonts w:eastAsia="Times New Roman" w:cs="Times New Roman"/>
          <w:color w:val="000000"/>
          <w:sz w:val="24"/>
          <w:szCs w:val="24"/>
          <w:lang w:val="en-NZ" w:eastAsia="en-NZ"/>
        </w:rPr>
        <w:t xml:space="preserve">. </w:t>
      </w:r>
    </w:p>
    <w:p w14:paraId="1F10CF57" w14:textId="24ABDEAA" w:rsidR="00474B10" w:rsidRDefault="00AF4936" w:rsidP="00111D27">
      <w:pPr>
        <w:pStyle w:val="Heading1"/>
      </w:pPr>
      <w:bookmarkStart w:id="4" w:name="_Toc51759769"/>
      <w:bookmarkStart w:id="5" w:name="_Toc51970572"/>
      <w:r>
        <w:t>Tasks</w:t>
      </w:r>
      <w:r w:rsidR="00386B18">
        <w:t xml:space="preserve"> list</w:t>
      </w:r>
      <w:bookmarkEnd w:id="4"/>
      <w:bookmarkEnd w:id="5"/>
    </w:p>
    <w:p w14:paraId="0200788C" w14:textId="5F28C821" w:rsidR="002B1095" w:rsidRPr="007D3B9D" w:rsidRDefault="002B1095" w:rsidP="005E6FE6">
      <w:pPr>
        <w:pStyle w:val="Heading2"/>
        <w:spacing w:line="360" w:lineRule="auto"/>
      </w:pPr>
      <w:bookmarkStart w:id="6" w:name="_Toc51759770"/>
      <w:bookmarkStart w:id="7" w:name="_Toc51970573"/>
      <w:r w:rsidRPr="007D3B9D">
        <w:t>Set Up Environment</w:t>
      </w:r>
      <w:bookmarkEnd w:id="6"/>
      <w:bookmarkEnd w:id="7"/>
    </w:p>
    <w:p w14:paraId="18B790C7" w14:textId="3E956DF3" w:rsidR="00FF697E" w:rsidRPr="00A36369" w:rsidRDefault="0038377D" w:rsidP="005E6FE6">
      <w:pPr>
        <w:spacing w:line="360" w:lineRule="auto"/>
        <w:rPr>
          <w:sz w:val="24"/>
          <w:szCs w:val="24"/>
        </w:rPr>
      </w:pPr>
      <w:r w:rsidRPr="00A36369">
        <w:rPr>
          <w:sz w:val="24"/>
          <w:szCs w:val="24"/>
        </w:rPr>
        <w:t>Software and Other features Installation</w:t>
      </w:r>
    </w:p>
    <w:p w14:paraId="795625EC" w14:textId="404502DA" w:rsidR="00A231D5" w:rsidRPr="00A231D5" w:rsidRDefault="0038377D" w:rsidP="00C81450">
      <w:pPr>
        <w:pStyle w:val="Heading2"/>
        <w:spacing w:line="360" w:lineRule="auto"/>
      </w:pPr>
      <w:bookmarkStart w:id="8" w:name="_Toc51759771"/>
      <w:bookmarkStart w:id="9" w:name="_Toc51970574"/>
      <w:r>
        <w:t>X</w:t>
      </w:r>
      <w:r w:rsidR="00ED3E16">
        <w:t>c</w:t>
      </w:r>
      <w:r>
        <w:t>ode</w:t>
      </w:r>
      <w:bookmarkEnd w:id="8"/>
      <w:bookmarkEnd w:id="9"/>
    </w:p>
    <w:p w14:paraId="30ADB450" w14:textId="0A36272B" w:rsidR="00884A42" w:rsidRPr="00AC3511" w:rsidRDefault="00216907" w:rsidP="00C81450">
      <w:pPr>
        <w:spacing w:line="360" w:lineRule="auto"/>
        <w:rPr>
          <w:sz w:val="24"/>
          <w:szCs w:val="24"/>
        </w:rPr>
      </w:pPr>
      <w:r>
        <w:rPr>
          <w:sz w:val="24"/>
          <w:szCs w:val="24"/>
        </w:rPr>
        <w:t>We installed</w:t>
      </w:r>
      <w:r w:rsidR="00722C84" w:rsidRPr="00AC3511">
        <w:rPr>
          <w:sz w:val="24"/>
          <w:szCs w:val="24"/>
        </w:rPr>
        <w:t xml:space="preserve"> </w:t>
      </w:r>
      <w:r w:rsidR="00A943A0" w:rsidRPr="00AC3511">
        <w:rPr>
          <w:sz w:val="24"/>
          <w:szCs w:val="24"/>
        </w:rPr>
        <w:t xml:space="preserve">the latest version of </w:t>
      </w:r>
      <w:r w:rsidR="000528E0" w:rsidRPr="00AC3511">
        <w:rPr>
          <w:sz w:val="24"/>
          <w:szCs w:val="24"/>
        </w:rPr>
        <w:t>XCode</w:t>
      </w:r>
      <w:r w:rsidR="00B931C0">
        <w:rPr>
          <w:sz w:val="24"/>
          <w:szCs w:val="24"/>
        </w:rPr>
        <w:t xml:space="preserve"> </w:t>
      </w:r>
      <w:r w:rsidR="00A943A0" w:rsidRPr="00AC3511">
        <w:rPr>
          <w:sz w:val="24"/>
          <w:szCs w:val="24"/>
        </w:rPr>
        <w:t>(</w:t>
      </w:r>
      <w:r w:rsidR="00904CBA">
        <w:rPr>
          <w:sz w:val="24"/>
          <w:szCs w:val="24"/>
        </w:rPr>
        <w:t>V</w:t>
      </w:r>
      <w:r w:rsidR="00E7625E">
        <w:rPr>
          <w:sz w:val="24"/>
          <w:szCs w:val="24"/>
        </w:rPr>
        <w:t xml:space="preserve"> </w:t>
      </w:r>
      <w:r w:rsidR="00A943A0" w:rsidRPr="00AC3511">
        <w:rPr>
          <w:sz w:val="24"/>
          <w:szCs w:val="24"/>
        </w:rPr>
        <w:t>11.7) to develop both AR and Non-AR App.</w:t>
      </w:r>
    </w:p>
    <w:p w14:paraId="0C05FB55" w14:textId="7AFAF9FD" w:rsidR="004A6404" w:rsidRDefault="00FD1AD6" w:rsidP="007E62AC">
      <w:pPr>
        <w:pStyle w:val="Heading2"/>
        <w:spacing w:line="360" w:lineRule="auto"/>
      </w:pPr>
      <w:bookmarkStart w:id="10" w:name="_Toc51759772"/>
      <w:bookmarkStart w:id="11" w:name="_Toc51970575"/>
      <w:r>
        <w:t>C</w:t>
      </w:r>
      <w:r w:rsidR="0038377D">
        <w:t>ocoa po</w:t>
      </w:r>
      <w:r w:rsidR="005B0F51">
        <w:t>d</w:t>
      </w:r>
      <w:bookmarkEnd w:id="10"/>
      <w:bookmarkEnd w:id="11"/>
    </w:p>
    <w:p w14:paraId="10E0C901" w14:textId="77777777" w:rsidR="00AB0234" w:rsidRDefault="003353F6" w:rsidP="00AB0234">
      <w:pPr>
        <w:spacing w:line="360" w:lineRule="auto"/>
        <w:rPr>
          <w:sz w:val="24"/>
          <w:szCs w:val="24"/>
        </w:rPr>
      </w:pPr>
      <w:r>
        <w:rPr>
          <w:sz w:val="24"/>
          <w:szCs w:val="24"/>
        </w:rPr>
        <w:t>The article “CocoaPods” (n.d.) states that it</w:t>
      </w:r>
      <w:r w:rsidR="0018669B" w:rsidRPr="006D634E">
        <w:rPr>
          <w:sz w:val="24"/>
          <w:szCs w:val="24"/>
        </w:rPr>
        <w:t xml:space="preserve"> </w:t>
      </w:r>
      <w:r w:rsidR="00AA2757" w:rsidRPr="006D634E">
        <w:rPr>
          <w:sz w:val="24"/>
          <w:szCs w:val="24"/>
        </w:rPr>
        <w:t>plays</w:t>
      </w:r>
      <w:r w:rsidR="00AD1409" w:rsidRPr="006D634E">
        <w:rPr>
          <w:sz w:val="24"/>
          <w:szCs w:val="24"/>
        </w:rPr>
        <w:t xml:space="preserve"> </w:t>
      </w:r>
      <w:r w:rsidR="00B32F58" w:rsidRPr="006D634E">
        <w:rPr>
          <w:sz w:val="24"/>
          <w:szCs w:val="24"/>
        </w:rPr>
        <w:t xml:space="preserve">as </w:t>
      </w:r>
      <w:r w:rsidR="0012341B" w:rsidRPr="006D634E">
        <w:rPr>
          <w:sz w:val="24"/>
          <w:szCs w:val="24"/>
        </w:rPr>
        <w:t xml:space="preserve">a </w:t>
      </w:r>
      <w:r w:rsidR="00AD1409" w:rsidRPr="006D634E">
        <w:rPr>
          <w:sz w:val="24"/>
          <w:szCs w:val="24"/>
        </w:rPr>
        <w:t xml:space="preserve">service which </w:t>
      </w:r>
      <w:r w:rsidR="0028793E" w:rsidRPr="006D634E">
        <w:rPr>
          <w:sz w:val="24"/>
          <w:szCs w:val="24"/>
        </w:rPr>
        <w:t xml:space="preserve">is </w:t>
      </w:r>
      <w:r w:rsidR="009E5767" w:rsidRPr="006D634E">
        <w:rPr>
          <w:sz w:val="24"/>
          <w:szCs w:val="24"/>
        </w:rPr>
        <w:t xml:space="preserve">widely used to install </w:t>
      </w:r>
      <w:r w:rsidR="00886B8C" w:rsidRPr="006D634E">
        <w:rPr>
          <w:sz w:val="24"/>
          <w:szCs w:val="24"/>
        </w:rPr>
        <w:t>several extern</w:t>
      </w:r>
      <w:r w:rsidR="009E5767" w:rsidRPr="006D634E">
        <w:rPr>
          <w:sz w:val="24"/>
          <w:szCs w:val="24"/>
        </w:rPr>
        <w:t>al thousands of libraries for both Swift and Objective-C projects.</w:t>
      </w:r>
      <w:r w:rsidR="00D460E0" w:rsidRPr="006D634E">
        <w:rPr>
          <w:sz w:val="24"/>
          <w:szCs w:val="24"/>
        </w:rPr>
        <w:t xml:space="preserve"> The benefit </w:t>
      </w:r>
      <w:r w:rsidR="00940BC3" w:rsidRPr="006D634E">
        <w:rPr>
          <w:sz w:val="24"/>
          <w:szCs w:val="24"/>
        </w:rPr>
        <w:t xml:space="preserve">of </w:t>
      </w:r>
      <w:r w:rsidR="00886B8C" w:rsidRPr="006D634E">
        <w:rPr>
          <w:sz w:val="24"/>
          <w:szCs w:val="24"/>
        </w:rPr>
        <w:t xml:space="preserve">the </w:t>
      </w:r>
      <w:r w:rsidR="00940BC3" w:rsidRPr="006D634E">
        <w:rPr>
          <w:sz w:val="24"/>
          <w:szCs w:val="24"/>
        </w:rPr>
        <w:t>cocoa pod is that libraries can install or remove from the projects conveniently.</w:t>
      </w:r>
      <w:r w:rsidR="00C17E53" w:rsidRPr="006D634E">
        <w:rPr>
          <w:sz w:val="24"/>
          <w:szCs w:val="24"/>
        </w:rPr>
        <w:t xml:space="preserve"> </w:t>
      </w:r>
      <w:r w:rsidR="00353E8C" w:rsidRPr="006D634E">
        <w:rPr>
          <w:b/>
          <w:bCs/>
          <w:sz w:val="24"/>
          <w:szCs w:val="24"/>
          <w:shd w:val="clear" w:color="auto" w:fill="FFFFFF" w:themeFill="background1"/>
        </w:rPr>
        <w:t>S</w:t>
      </w:r>
      <w:r w:rsidR="003D121E" w:rsidRPr="006D634E">
        <w:rPr>
          <w:b/>
          <w:bCs/>
          <w:sz w:val="24"/>
          <w:szCs w:val="24"/>
          <w:shd w:val="clear" w:color="auto" w:fill="FFFFFF" w:themeFill="background1"/>
        </w:rPr>
        <w:t>udo</w:t>
      </w:r>
      <w:r w:rsidR="00353E8C" w:rsidRPr="006D634E">
        <w:rPr>
          <w:b/>
          <w:bCs/>
          <w:sz w:val="24"/>
          <w:szCs w:val="24"/>
          <w:shd w:val="clear" w:color="auto" w:fill="FFFFFF" w:themeFill="background1"/>
        </w:rPr>
        <w:t xml:space="preserve"> code</w:t>
      </w:r>
      <w:r w:rsidR="003D121E" w:rsidRPr="006D634E">
        <w:rPr>
          <w:sz w:val="24"/>
          <w:szCs w:val="24"/>
        </w:rPr>
        <w:t> is used to install</w:t>
      </w:r>
      <w:r w:rsidR="00452F70" w:rsidRPr="006D634E">
        <w:rPr>
          <w:sz w:val="24"/>
          <w:szCs w:val="24"/>
        </w:rPr>
        <w:t xml:space="preserve"> cocoa pod</w:t>
      </w:r>
      <w:r w:rsidR="00886B8C" w:rsidRPr="006D634E">
        <w:rPr>
          <w:sz w:val="24"/>
          <w:szCs w:val="24"/>
        </w:rPr>
        <w:t>,</w:t>
      </w:r>
      <w:r w:rsidR="00B463F6" w:rsidRPr="006D634E">
        <w:rPr>
          <w:sz w:val="24"/>
          <w:szCs w:val="24"/>
        </w:rPr>
        <w:t xml:space="preserve"> and </w:t>
      </w:r>
      <w:r w:rsidR="008D46F3" w:rsidRPr="006D634E">
        <w:rPr>
          <w:sz w:val="24"/>
          <w:szCs w:val="24"/>
        </w:rPr>
        <w:t>t</w:t>
      </w:r>
      <w:r w:rsidR="00BE7B77" w:rsidRPr="006D634E">
        <w:rPr>
          <w:sz w:val="24"/>
          <w:szCs w:val="24"/>
        </w:rPr>
        <w:t xml:space="preserve">he </w:t>
      </w:r>
      <w:r w:rsidR="001D47CD" w:rsidRPr="006D634E">
        <w:rPr>
          <w:sz w:val="24"/>
          <w:szCs w:val="24"/>
        </w:rPr>
        <w:t xml:space="preserve">cocoa pod </w:t>
      </w:r>
      <w:r w:rsidR="00BE7B77" w:rsidRPr="006D634E">
        <w:rPr>
          <w:sz w:val="24"/>
          <w:szCs w:val="24"/>
        </w:rPr>
        <w:t>install</w:t>
      </w:r>
      <w:r w:rsidR="001D47CD" w:rsidRPr="006D634E">
        <w:rPr>
          <w:sz w:val="24"/>
          <w:szCs w:val="24"/>
        </w:rPr>
        <w:t>ation</w:t>
      </w:r>
      <w:r w:rsidR="00BE7B77" w:rsidRPr="006D634E">
        <w:rPr>
          <w:sz w:val="24"/>
          <w:szCs w:val="24"/>
        </w:rPr>
        <w:t xml:space="preserve"> example is mentioned below</w:t>
      </w:r>
      <w:r w:rsidR="00B5717E" w:rsidRPr="006D634E">
        <w:rPr>
          <w:sz w:val="24"/>
          <w:szCs w:val="24"/>
        </w:rPr>
        <w:t xml:space="preserve"> </w:t>
      </w:r>
      <w:r w:rsidR="00B5717E" w:rsidRPr="006D634E">
        <w:rPr>
          <w:sz w:val="24"/>
          <w:szCs w:val="24"/>
        </w:rPr>
        <w:fldChar w:fldCharType="begin"/>
      </w:r>
      <w:r w:rsidR="00B5717E" w:rsidRPr="006D634E">
        <w:rPr>
          <w:sz w:val="24"/>
          <w:szCs w:val="24"/>
        </w:rPr>
        <w:instrText xml:space="preserve"> ADDIN ZOTERO_ITEM CSL_CITATION {"citationID":"3TzvMV7b","properties":{"formattedCitation":"({\\i{}CocoaPods}, n.d.)","plainCitation":"(CocoaPods, n.d.)","noteIndex":0},"citationItems":[{"id":194,"uris":["http://zotero.org/users/local/SgiQT61J/items/3W2KXWTU"],"uri":["http://zotero.org/users/local/SgiQT61J/items/3W2KXWTU"],"itemData":{"id":194,"type":"webpage","title":"CocoaPods","URL":"https://cocoapods.org/","accessed":{"date-parts":[["2020",9,23]]}}}],"schema":"https://github.com/citation-style-language/schema/raw/master/csl-citation.json"} </w:instrText>
      </w:r>
      <w:r w:rsidR="00B5717E" w:rsidRPr="006D634E">
        <w:rPr>
          <w:sz w:val="24"/>
          <w:szCs w:val="24"/>
        </w:rPr>
        <w:fldChar w:fldCharType="separate"/>
      </w:r>
      <w:r w:rsidR="00B5717E" w:rsidRPr="006D634E">
        <w:rPr>
          <w:rFonts w:cs="Times New Roman"/>
          <w:sz w:val="24"/>
          <w:szCs w:val="24"/>
        </w:rPr>
        <w:t>(CocoaPods, n.d.)</w:t>
      </w:r>
      <w:r w:rsidR="00B5717E" w:rsidRPr="006D634E">
        <w:rPr>
          <w:sz w:val="24"/>
          <w:szCs w:val="24"/>
        </w:rPr>
        <w:fldChar w:fldCharType="end"/>
      </w:r>
      <w:r w:rsidR="00BE7B77" w:rsidRPr="006D634E">
        <w:rPr>
          <w:sz w:val="24"/>
          <w:szCs w:val="24"/>
        </w:rPr>
        <w:t>.</w:t>
      </w:r>
      <w:r w:rsidR="00431985" w:rsidRPr="006D634E">
        <w:rPr>
          <w:sz w:val="24"/>
          <w:szCs w:val="24"/>
        </w:rPr>
        <w:t xml:space="preserve"> </w:t>
      </w:r>
    </w:p>
    <w:p w14:paraId="4789464C" w14:textId="2D78DDC6" w:rsidR="004A6404" w:rsidRPr="007D277B" w:rsidRDefault="00EA3489" w:rsidP="00AB0234">
      <w:pPr>
        <w:spacing w:line="360" w:lineRule="auto"/>
        <w:rPr>
          <w:sz w:val="24"/>
          <w:szCs w:val="24"/>
        </w:rPr>
      </w:pPr>
      <w:r w:rsidRPr="007D277B">
        <w:rPr>
          <w:noProof/>
          <w:sz w:val="24"/>
          <w:szCs w:val="24"/>
        </w:rPr>
        <w:drawing>
          <wp:inline distT="0" distB="0" distL="0" distR="0" wp14:anchorId="14B7902A" wp14:editId="44CA9033">
            <wp:extent cx="5943600" cy="6559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943600" cy="655955"/>
                    </a:xfrm>
                    <a:prstGeom prst="rect">
                      <a:avLst/>
                    </a:prstGeom>
                  </pic:spPr>
                </pic:pic>
              </a:graphicData>
            </a:graphic>
          </wp:inline>
        </w:drawing>
      </w:r>
    </w:p>
    <w:p w14:paraId="67D4B532" w14:textId="7B33469A" w:rsidR="00B757DE" w:rsidRPr="003F6A45" w:rsidRDefault="00AB0234" w:rsidP="003F6A45">
      <w:pPr>
        <w:spacing w:line="360" w:lineRule="auto"/>
        <w:rPr>
          <w:sz w:val="24"/>
          <w:szCs w:val="24"/>
        </w:rPr>
      </w:pPr>
      <w:r w:rsidRPr="007D277B">
        <w:rPr>
          <w:b/>
          <w:bCs/>
          <w:sz w:val="24"/>
          <w:szCs w:val="24"/>
        </w:rPr>
        <w:t>Figure 3</w:t>
      </w:r>
      <w:r w:rsidR="00B757DE" w:rsidRPr="007D277B">
        <w:rPr>
          <w:rFonts w:eastAsia="Times New Roman" w:cs="Times New Roman"/>
          <w:color w:val="000000"/>
          <w:sz w:val="24"/>
          <w:szCs w:val="24"/>
          <w:lang w:val="en-NZ" w:eastAsia="en-NZ"/>
        </w:rPr>
        <w:t xml:space="preserve">. </w:t>
      </w:r>
      <w:r w:rsidR="00F13531">
        <w:rPr>
          <w:rFonts w:eastAsia="Times New Roman" w:cs="Times New Roman"/>
          <w:color w:val="000000"/>
          <w:sz w:val="24"/>
          <w:szCs w:val="24"/>
          <w:lang w:val="en-NZ" w:eastAsia="en-NZ"/>
        </w:rPr>
        <w:t>What is Cocoapods</w:t>
      </w:r>
      <w:r w:rsidR="00B757DE" w:rsidRPr="007D277B">
        <w:rPr>
          <w:rFonts w:eastAsia="Times New Roman" w:cs="Times New Roman"/>
          <w:color w:val="000000"/>
          <w:sz w:val="24"/>
          <w:szCs w:val="24"/>
          <w:lang w:val="en-NZ" w:eastAsia="en-NZ"/>
        </w:rPr>
        <w:t xml:space="preserve">. </w:t>
      </w:r>
      <w:r w:rsidR="00F00BF1">
        <w:rPr>
          <w:rFonts w:eastAsia="Times New Roman" w:cs="Times New Roman"/>
          <w:color w:val="000000"/>
          <w:sz w:val="24"/>
          <w:szCs w:val="24"/>
          <w:lang w:val="en-NZ" w:eastAsia="en-NZ"/>
        </w:rPr>
        <w:t>F</w:t>
      </w:r>
      <w:r w:rsidR="00B757DE" w:rsidRPr="007D277B">
        <w:rPr>
          <w:rFonts w:eastAsia="Times New Roman" w:cs="Times New Roman"/>
          <w:color w:val="000000"/>
          <w:sz w:val="24"/>
          <w:szCs w:val="24"/>
          <w:lang w:val="en-NZ" w:eastAsia="en-NZ"/>
        </w:rPr>
        <w:t xml:space="preserve">rom </w:t>
      </w:r>
      <w:r w:rsidR="0069552B" w:rsidRPr="005B5F8F">
        <w:rPr>
          <w:rFonts w:cs="Times New Roman"/>
          <w:i/>
          <w:iCs/>
          <w:sz w:val="24"/>
          <w:szCs w:val="24"/>
        </w:rPr>
        <w:t>Cocoapods</w:t>
      </w:r>
      <w:r w:rsidR="00B757DE" w:rsidRPr="007D277B">
        <w:rPr>
          <w:rFonts w:eastAsia="Times New Roman" w:cs="Times New Roman"/>
          <w:color w:val="000000"/>
          <w:sz w:val="24"/>
          <w:szCs w:val="24"/>
          <w:lang w:val="en-NZ" w:eastAsia="en-NZ"/>
        </w:rPr>
        <w:t>. (</w:t>
      </w:r>
      <w:r w:rsidR="00B757DE" w:rsidRPr="007D277B">
        <w:rPr>
          <w:rFonts w:cs="Times New Roman"/>
          <w:sz w:val="24"/>
          <w:szCs w:val="24"/>
        </w:rPr>
        <w:t>https://</w:t>
      </w:r>
      <w:r w:rsidR="00643838" w:rsidRPr="007D277B">
        <w:rPr>
          <w:rFonts w:cs="Times New Roman"/>
          <w:sz w:val="24"/>
          <w:szCs w:val="24"/>
        </w:rPr>
        <w:t>cocoapods.org/</w:t>
      </w:r>
      <w:r w:rsidR="00B757DE" w:rsidRPr="007D277B">
        <w:rPr>
          <w:rFonts w:eastAsia="Times New Roman" w:cs="Times New Roman"/>
          <w:color w:val="000000"/>
          <w:sz w:val="24"/>
          <w:szCs w:val="24"/>
          <w:lang w:val="en-NZ" w:eastAsia="en-NZ"/>
        </w:rPr>
        <w:t xml:space="preserve">). </w:t>
      </w:r>
    </w:p>
    <w:p w14:paraId="50E3A62F" w14:textId="4D7AA2C1" w:rsidR="00C435E9" w:rsidRDefault="00796654" w:rsidP="00AB0AE4">
      <w:pPr>
        <w:pStyle w:val="Heading2"/>
        <w:spacing w:line="360" w:lineRule="auto"/>
      </w:pPr>
      <w:bookmarkStart w:id="12" w:name="_Toc51759773"/>
      <w:bookmarkStart w:id="13" w:name="_Toc51970576"/>
      <w:r>
        <w:t xml:space="preserve">Control </w:t>
      </w:r>
      <w:r w:rsidR="005F3F2E">
        <w:t xml:space="preserve">and </w:t>
      </w:r>
      <w:r w:rsidR="00414F86">
        <w:t>Centralize</w:t>
      </w:r>
      <w:r w:rsidR="005F3F2E">
        <w:t xml:space="preserve"> </w:t>
      </w:r>
      <w:r w:rsidR="000F0063" w:rsidRPr="0044044B">
        <w:t>Source Code</w:t>
      </w:r>
      <w:bookmarkEnd w:id="12"/>
      <w:bookmarkEnd w:id="13"/>
      <w:r w:rsidR="000F0063" w:rsidRPr="0044044B">
        <w:t xml:space="preserve"> </w:t>
      </w:r>
    </w:p>
    <w:p w14:paraId="084E38DB" w14:textId="3A62615C" w:rsidR="00386B18" w:rsidRPr="00C55AB1" w:rsidRDefault="008620B2" w:rsidP="00AB0AE4">
      <w:pPr>
        <w:spacing w:line="360" w:lineRule="auto"/>
        <w:rPr>
          <w:rStyle w:val="Heading3Char"/>
        </w:rPr>
      </w:pPr>
      <w:r w:rsidRPr="00C55AB1">
        <w:rPr>
          <w:sz w:val="24"/>
          <w:szCs w:val="24"/>
        </w:rPr>
        <w:t>It is important to control the source cod</w:t>
      </w:r>
      <w:r w:rsidR="00B45BBC" w:rsidRPr="00C55AB1">
        <w:rPr>
          <w:sz w:val="24"/>
          <w:szCs w:val="24"/>
        </w:rPr>
        <w:t>e nicely in software development and</w:t>
      </w:r>
      <w:r w:rsidR="00850EC6" w:rsidRPr="00C55AB1">
        <w:rPr>
          <w:sz w:val="24"/>
          <w:szCs w:val="24"/>
        </w:rPr>
        <w:t xml:space="preserve"> </w:t>
      </w:r>
      <w:r w:rsidR="00EA15AD" w:rsidRPr="00C55AB1">
        <w:rPr>
          <w:sz w:val="24"/>
          <w:szCs w:val="24"/>
        </w:rPr>
        <w:t>development team</w:t>
      </w:r>
      <w:r w:rsidR="00FC5F72">
        <w:rPr>
          <w:sz w:val="24"/>
          <w:szCs w:val="24"/>
        </w:rPr>
        <w:t>.</w:t>
      </w:r>
      <w:r w:rsidR="0061592C">
        <w:rPr>
          <w:sz w:val="24"/>
          <w:szCs w:val="24"/>
        </w:rPr>
        <w:t xml:space="preserve"> </w:t>
      </w:r>
      <w:r w:rsidR="00FC5F72">
        <w:rPr>
          <w:sz w:val="24"/>
          <w:szCs w:val="24"/>
        </w:rPr>
        <w:t>T</w:t>
      </w:r>
      <w:r w:rsidR="0061592C">
        <w:rPr>
          <w:sz w:val="24"/>
          <w:szCs w:val="24"/>
        </w:rPr>
        <w:t>herefore</w:t>
      </w:r>
      <w:r w:rsidR="00FC5F72">
        <w:rPr>
          <w:sz w:val="24"/>
          <w:szCs w:val="24"/>
        </w:rPr>
        <w:t>,</w:t>
      </w:r>
      <w:r w:rsidR="00EA15AD" w:rsidRPr="00C55AB1">
        <w:rPr>
          <w:sz w:val="24"/>
          <w:szCs w:val="24"/>
        </w:rPr>
        <w:t xml:space="preserve"> </w:t>
      </w:r>
      <w:r w:rsidR="0061592C">
        <w:rPr>
          <w:sz w:val="24"/>
          <w:szCs w:val="24"/>
        </w:rPr>
        <w:t xml:space="preserve">we </w:t>
      </w:r>
      <w:r w:rsidR="00EA15AD" w:rsidRPr="00C55AB1">
        <w:rPr>
          <w:sz w:val="24"/>
          <w:szCs w:val="24"/>
        </w:rPr>
        <w:t xml:space="preserve">choose </w:t>
      </w:r>
      <w:r w:rsidR="008145D3">
        <w:rPr>
          <w:sz w:val="24"/>
          <w:szCs w:val="24"/>
        </w:rPr>
        <w:t>G</w:t>
      </w:r>
      <w:r w:rsidR="00EA15AD" w:rsidRPr="00C55AB1">
        <w:rPr>
          <w:sz w:val="24"/>
          <w:szCs w:val="24"/>
        </w:rPr>
        <w:t>it hub</w:t>
      </w:r>
      <w:r w:rsidR="00500938" w:rsidRPr="00C55AB1">
        <w:rPr>
          <w:sz w:val="24"/>
          <w:szCs w:val="24"/>
        </w:rPr>
        <w:t xml:space="preserve"> as code version control</w:t>
      </w:r>
      <w:r w:rsidR="00EA15AD" w:rsidRPr="00C55AB1">
        <w:rPr>
          <w:sz w:val="24"/>
          <w:szCs w:val="24"/>
        </w:rPr>
        <w:t xml:space="preserve"> </w:t>
      </w:r>
      <w:r w:rsidR="00C25B87" w:rsidRPr="00C55AB1">
        <w:rPr>
          <w:sz w:val="24"/>
          <w:szCs w:val="24"/>
        </w:rPr>
        <w:t>to manage and share the source code</w:t>
      </w:r>
      <w:r w:rsidR="00F40D20" w:rsidRPr="00C55AB1">
        <w:rPr>
          <w:sz w:val="24"/>
          <w:szCs w:val="24"/>
        </w:rPr>
        <w:t xml:space="preserve"> with other members</w:t>
      </w:r>
      <w:r w:rsidR="008145D3">
        <w:rPr>
          <w:sz w:val="24"/>
          <w:szCs w:val="24"/>
        </w:rPr>
        <w:t>. Additionally, we create two repositories for both non-AR and AR apps</w:t>
      </w:r>
      <w:r w:rsidR="00C25B87" w:rsidRPr="00C55AB1">
        <w:rPr>
          <w:sz w:val="24"/>
          <w:szCs w:val="24"/>
        </w:rPr>
        <w:t xml:space="preserve">. </w:t>
      </w:r>
      <w:r w:rsidR="00FF4ECF" w:rsidRPr="00C55AB1">
        <w:rPr>
          <w:sz w:val="24"/>
          <w:szCs w:val="24"/>
        </w:rPr>
        <w:t xml:space="preserve">In fact, </w:t>
      </w:r>
      <w:r w:rsidR="008042A6" w:rsidRPr="00C55AB1">
        <w:rPr>
          <w:sz w:val="24"/>
          <w:szCs w:val="24"/>
        </w:rPr>
        <w:t>Git</w:t>
      </w:r>
      <w:r w:rsidR="00F140B1" w:rsidRPr="00C55AB1">
        <w:rPr>
          <w:sz w:val="24"/>
          <w:szCs w:val="24"/>
        </w:rPr>
        <w:t xml:space="preserve"> hub offer</w:t>
      </w:r>
      <w:r w:rsidR="00C8061E" w:rsidRPr="00C55AB1">
        <w:rPr>
          <w:sz w:val="24"/>
          <w:szCs w:val="24"/>
        </w:rPr>
        <w:t>s</w:t>
      </w:r>
      <w:r w:rsidR="00F140B1" w:rsidRPr="00C55AB1">
        <w:rPr>
          <w:sz w:val="24"/>
          <w:szCs w:val="24"/>
        </w:rPr>
        <w:t xml:space="preserve"> both private and public host</w:t>
      </w:r>
      <w:r w:rsidR="000C539E" w:rsidRPr="00C55AB1">
        <w:rPr>
          <w:sz w:val="24"/>
          <w:szCs w:val="24"/>
        </w:rPr>
        <w:t xml:space="preserve"> services</w:t>
      </w:r>
      <w:r w:rsidR="00672851" w:rsidRPr="00C55AB1">
        <w:rPr>
          <w:sz w:val="24"/>
          <w:szCs w:val="24"/>
        </w:rPr>
        <w:t>,</w:t>
      </w:r>
      <w:r w:rsidR="00886B8C" w:rsidRPr="00C55AB1">
        <w:rPr>
          <w:sz w:val="24"/>
          <w:szCs w:val="24"/>
        </w:rPr>
        <w:t xml:space="preserve"> and</w:t>
      </w:r>
      <w:r w:rsidR="00B64096" w:rsidRPr="00C55AB1">
        <w:rPr>
          <w:sz w:val="24"/>
          <w:szCs w:val="24"/>
        </w:rPr>
        <w:t xml:space="preserve"> git hub </w:t>
      </w:r>
      <w:r w:rsidR="00414106" w:rsidRPr="00C55AB1">
        <w:rPr>
          <w:sz w:val="24"/>
          <w:szCs w:val="24"/>
        </w:rPr>
        <w:t>offers</w:t>
      </w:r>
      <w:r w:rsidR="00B64096" w:rsidRPr="00C55AB1">
        <w:rPr>
          <w:sz w:val="24"/>
          <w:szCs w:val="24"/>
        </w:rPr>
        <w:t xml:space="preserve"> </w:t>
      </w:r>
      <w:r w:rsidR="00886B8C" w:rsidRPr="00C55AB1">
        <w:rPr>
          <w:sz w:val="24"/>
          <w:szCs w:val="24"/>
        </w:rPr>
        <w:t xml:space="preserve">a </w:t>
      </w:r>
      <w:r w:rsidR="00B64096" w:rsidRPr="00C55AB1">
        <w:rPr>
          <w:sz w:val="24"/>
          <w:szCs w:val="24"/>
        </w:rPr>
        <w:t xml:space="preserve">private repository for </w:t>
      </w:r>
      <w:r w:rsidR="00886B8C" w:rsidRPr="00C55AB1">
        <w:rPr>
          <w:sz w:val="24"/>
          <w:szCs w:val="24"/>
        </w:rPr>
        <w:t xml:space="preserve">a </w:t>
      </w:r>
      <w:r w:rsidR="00B64096" w:rsidRPr="00C55AB1">
        <w:rPr>
          <w:sz w:val="24"/>
          <w:szCs w:val="24"/>
        </w:rPr>
        <w:t xml:space="preserve">free account which enormously </w:t>
      </w:r>
      <w:r w:rsidR="001C7BF6" w:rsidRPr="00C55AB1">
        <w:rPr>
          <w:sz w:val="24"/>
          <w:szCs w:val="24"/>
        </w:rPr>
        <w:t>attrac</w:t>
      </w:r>
      <w:r w:rsidR="00574199" w:rsidRPr="00C55AB1">
        <w:rPr>
          <w:sz w:val="24"/>
          <w:szCs w:val="24"/>
        </w:rPr>
        <w:t>t developers</w:t>
      </w:r>
      <w:r w:rsidR="00427B43" w:rsidRPr="00C55AB1">
        <w:rPr>
          <w:sz w:val="24"/>
          <w:szCs w:val="24"/>
        </w:rPr>
        <w:t xml:space="preserve"> and teams</w:t>
      </w:r>
      <w:r w:rsidR="00574199" w:rsidRPr="00C55AB1">
        <w:rPr>
          <w:sz w:val="24"/>
          <w:szCs w:val="24"/>
        </w:rPr>
        <w:t xml:space="preserve"> </w:t>
      </w:r>
      <w:r w:rsidR="006510E8" w:rsidRPr="00C55AB1">
        <w:rPr>
          <w:sz w:val="24"/>
          <w:szCs w:val="24"/>
        </w:rPr>
        <w:t xml:space="preserve">across the world </w:t>
      </w:r>
      <w:r w:rsidR="00574199" w:rsidRPr="00C55AB1">
        <w:rPr>
          <w:sz w:val="24"/>
          <w:szCs w:val="24"/>
        </w:rPr>
        <w:t>to use git hub for development</w:t>
      </w:r>
      <w:r w:rsidR="00414106" w:rsidRPr="00C55AB1">
        <w:rPr>
          <w:sz w:val="24"/>
          <w:szCs w:val="24"/>
        </w:rPr>
        <w:t xml:space="preserve">. </w:t>
      </w:r>
      <w:r w:rsidR="00887F89" w:rsidRPr="00C55AB1">
        <w:rPr>
          <w:sz w:val="24"/>
          <w:szCs w:val="24"/>
        </w:rPr>
        <w:fldChar w:fldCharType="begin"/>
      </w:r>
      <w:r w:rsidR="00887F89" w:rsidRPr="00C55AB1">
        <w:rPr>
          <w:sz w:val="24"/>
          <w:szCs w:val="24"/>
        </w:rPr>
        <w:instrText xml:space="preserve"> ADDIN ZOTERO_ITEM CSL_CITATION {"citationID":"QgzpmaKO","properties":{"formattedCitation":"({\\i{}Git Hub Definition}, n.d.)","plainCitation":"(Git Hub Definition, n.d.)","noteIndex":0},"citationItems":[{"id":196,"uris":["http://zotero.org/users/local/SgiQT61J/items/IFG5WX7P"],"uri":["http://zotero.org/users/local/SgiQT61J/items/IFG5WX7P"],"itemData":{"id":196,"type":"webpage","abstract":"GitHub is where people build software. More than 50 million people use GitHub to discover, fork, and contribute to over 100 million projects.","container-title":"GitHub","language":"en","title":"Git Hub Definition","URL":"https://github.com","accessed":{"date-parts":[["2020",9,23]]}}}],"schema":"https://github.com/citation-style-language/schema/raw/master/csl-citation.json"} </w:instrText>
      </w:r>
      <w:r w:rsidR="00887F89" w:rsidRPr="00C55AB1">
        <w:rPr>
          <w:sz w:val="24"/>
          <w:szCs w:val="24"/>
        </w:rPr>
        <w:fldChar w:fldCharType="separate"/>
      </w:r>
      <w:r w:rsidR="00887F89" w:rsidRPr="00C55AB1">
        <w:rPr>
          <w:rFonts w:cs="Times New Roman"/>
          <w:sz w:val="24"/>
          <w:szCs w:val="24"/>
        </w:rPr>
        <w:t>(Git Hub Definition, n.d.)</w:t>
      </w:r>
      <w:r w:rsidR="00887F89" w:rsidRPr="00C55AB1">
        <w:rPr>
          <w:sz w:val="24"/>
          <w:szCs w:val="24"/>
        </w:rPr>
        <w:fldChar w:fldCharType="end"/>
      </w:r>
      <w:r w:rsidR="00414106" w:rsidRPr="00C55AB1">
        <w:rPr>
          <w:sz w:val="24"/>
          <w:szCs w:val="24"/>
        </w:rPr>
        <w:t>.</w:t>
      </w:r>
      <w:r w:rsidR="00456D59" w:rsidRPr="00C55AB1">
        <w:rPr>
          <w:sz w:val="24"/>
          <w:szCs w:val="24"/>
        </w:rPr>
        <w:t xml:space="preserve"> </w:t>
      </w:r>
    </w:p>
    <w:p w14:paraId="06DCCA6A" w14:textId="5E9CE73C" w:rsidR="00B40156" w:rsidRDefault="006B476E" w:rsidP="009C1795">
      <w:pPr>
        <w:pStyle w:val="Heading1"/>
        <w:spacing w:line="360" w:lineRule="auto"/>
        <w:rPr>
          <w:rStyle w:val="Heading2Char"/>
          <w:b/>
          <w:bCs w:val="0"/>
        </w:rPr>
      </w:pPr>
      <w:bookmarkStart w:id="14" w:name="_Toc51759774"/>
      <w:bookmarkStart w:id="15" w:name="_Toc51970577"/>
      <w:r w:rsidRPr="00943201">
        <w:rPr>
          <w:rStyle w:val="Heading2Char"/>
          <w:b/>
          <w:bCs w:val="0"/>
        </w:rPr>
        <w:t>Setup Database Environment</w:t>
      </w:r>
      <w:bookmarkEnd w:id="14"/>
      <w:bookmarkEnd w:id="15"/>
    </w:p>
    <w:p w14:paraId="4366BC0A" w14:textId="420546C5" w:rsidR="000B0BC7" w:rsidRDefault="00977F16" w:rsidP="009C1795">
      <w:pPr>
        <w:pStyle w:val="Heading2"/>
        <w:spacing w:line="360" w:lineRule="auto"/>
        <w:rPr>
          <w:rStyle w:val="Heading2Char"/>
          <w:b/>
        </w:rPr>
      </w:pPr>
      <w:bookmarkStart w:id="16" w:name="_Toc51759775"/>
      <w:bookmarkStart w:id="17" w:name="_Toc51970578"/>
      <w:r>
        <w:rPr>
          <w:rStyle w:val="Heading2Char"/>
          <w:b/>
        </w:rPr>
        <w:t>Cloud Fire</w:t>
      </w:r>
      <w:r w:rsidR="006B3AC1">
        <w:rPr>
          <w:rStyle w:val="Heading2Char"/>
          <w:b/>
        </w:rPr>
        <w:t>s</w:t>
      </w:r>
      <w:r>
        <w:rPr>
          <w:rStyle w:val="Heading2Char"/>
          <w:b/>
        </w:rPr>
        <w:t>tore</w:t>
      </w:r>
      <w:bookmarkEnd w:id="16"/>
      <w:bookmarkEnd w:id="17"/>
    </w:p>
    <w:p w14:paraId="5F78C875" w14:textId="6E6BFE7E" w:rsidR="00CF6DD8" w:rsidRPr="008850DD" w:rsidRDefault="00CF6DD8" w:rsidP="009C1795">
      <w:pPr>
        <w:spacing w:line="360" w:lineRule="auto"/>
        <w:rPr>
          <w:sz w:val="24"/>
          <w:szCs w:val="24"/>
        </w:rPr>
      </w:pPr>
      <w:r w:rsidRPr="008850DD">
        <w:rPr>
          <w:sz w:val="24"/>
          <w:szCs w:val="24"/>
        </w:rPr>
        <w:t xml:space="preserve">Firestore is one of the features of the firebase service offered by Google (Cloud Firestore, n.d.). </w:t>
      </w:r>
      <w:r w:rsidR="005E4E99">
        <w:rPr>
          <w:sz w:val="24"/>
          <w:szCs w:val="24"/>
        </w:rPr>
        <w:t xml:space="preserve">The article defines </w:t>
      </w:r>
      <w:r w:rsidRPr="008850DD">
        <w:rPr>
          <w:sz w:val="24"/>
          <w:szCs w:val="24"/>
        </w:rPr>
        <w:t xml:space="preserve">Cloud </w:t>
      </w:r>
      <w:r w:rsidR="00AA7783">
        <w:rPr>
          <w:sz w:val="24"/>
          <w:szCs w:val="24"/>
        </w:rPr>
        <w:t>F</w:t>
      </w:r>
      <w:r w:rsidRPr="008850DD">
        <w:rPr>
          <w:sz w:val="24"/>
          <w:szCs w:val="24"/>
        </w:rPr>
        <w:t>irestore is a No SQL database which use documents to store data instead of a table. However, there is a collection layer which wraps all the documents to store data and to query. Moreover, the document accepts various types of data and fire store support a more excellent performance in querying. Fire store is easily accessible through client-based and web-based application, mobile application including IOS, Android, native Node.js (Cloud Firestore, Firebase, n.d.).</w:t>
      </w:r>
    </w:p>
    <w:p w14:paraId="62A3E6CE" w14:textId="3A203AFB" w:rsidR="00E4133E" w:rsidRDefault="00407175" w:rsidP="00A52829">
      <w:pPr>
        <w:spacing w:line="360" w:lineRule="auto"/>
      </w:pPr>
      <w:r>
        <w:rPr>
          <w:noProof/>
        </w:rPr>
        <w:drawing>
          <wp:inline distT="0" distB="0" distL="0" distR="0" wp14:anchorId="324293E9" wp14:editId="28D81240">
            <wp:extent cx="2904186" cy="223988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15274" cy="2248436"/>
                    </a:xfrm>
                    <a:prstGeom prst="rect">
                      <a:avLst/>
                    </a:prstGeom>
                    <a:noFill/>
                    <a:ln>
                      <a:noFill/>
                    </a:ln>
                  </pic:spPr>
                </pic:pic>
              </a:graphicData>
            </a:graphic>
          </wp:inline>
        </w:drawing>
      </w:r>
    </w:p>
    <w:p w14:paraId="0C9E0428" w14:textId="6668E6A3" w:rsidR="003653E4" w:rsidRPr="000C4BB8" w:rsidRDefault="000C4BB8" w:rsidP="000C4BB8">
      <w:pPr>
        <w:spacing w:line="360" w:lineRule="auto"/>
        <w:rPr>
          <w:b/>
          <w:sz w:val="24"/>
          <w:szCs w:val="24"/>
        </w:rPr>
      </w:pPr>
      <w:r w:rsidRPr="00012D1E">
        <w:rPr>
          <w:b/>
          <w:sz w:val="24"/>
          <w:szCs w:val="24"/>
        </w:rPr>
        <w:t xml:space="preserve">Figure </w:t>
      </w:r>
      <w:r w:rsidR="008C6EEA">
        <w:rPr>
          <w:b/>
          <w:sz w:val="24"/>
          <w:szCs w:val="24"/>
        </w:rPr>
        <w:t>4</w:t>
      </w:r>
      <w:r w:rsidR="003653E4">
        <w:rPr>
          <w:rFonts w:eastAsia="Times New Roman" w:cs="Times New Roman"/>
          <w:color w:val="000000"/>
          <w:sz w:val="24"/>
          <w:szCs w:val="24"/>
          <w:lang w:val="en-NZ" w:eastAsia="en-NZ"/>
        </w:rPr>
        <w:t>.</w:t>
      </w:r>
      <w:r w:rsidR="003653E4" w:rsidRPr="006E4A25">
        <w:rPr>
          <w:rFonts w:eastAsia="Times New Roman" w:cs="Times New Roman"/>
          <w:color w:val="000000"/>
          <w:sz w:val="24"/>
          <w:szCs w:val="24"/>
          <w:lang w:val="en-NZ" w:eastAsia="en-NZ"/>
        </w:rPr>
        <w:t xml:space="preserve"> </w:t>
      </w:r>
      <w:r w:rsidR="00D821C0" w:rsidRPr="00D821C0">
        <w:rPr>
          <w:rFonts w:eastAsia="Times New Roman" w:cs="Times New Roman"/>
          <w:color w:val="000000"/>
          <w:sz w:val="24"/>
          <w:szCs w:val="24"/>
          <w:lang w:val="en-NZ" w:eastAsia="en-NZ"/>
        </w:rPr>
        <w:t>Cloud Firestore</w:t>
      </w:r>
      <w:r w:rsidR="003653E4" w:rsidRPr="006E4A25">
        <w:rPr>
          <w:rFonts w:eastAsia="Times New Roman" w:cs="Times New Roman"/>
          <w:color w:val="000000"/>
          <w:sz w:val="24"/>
          <w:szCs w:val="24"/>
          <w:lang w:val="en-NZ" w:eastAsia="en-NZ"/>
        </w:rPr>
        <w:t xml:space="preserve">. </w:t>
      </w:r>
      <w:r w:rsidR="00547B91">
        <w:rPr>
          <w:rFonts w:eastAsia="Times New Roman" w:cs="Times New Roman"/>
          <w:color w:val="000000"/>
          <w:sz w:val="24"/>
          <w:szCs w:val="24"/>
          <w:lang w:val="en-NZ" w:eastAsia="en-NZ"/>
        </w:rPr>
        <w:t>F</w:t>
      </w:r>
      <w:r w:rsidR="003653E4" w:rsidRPr="006E4A25">
        <w:rPr>
          <w:rFonts w:eastAsia="Times New Roman" w:cs="Times New Roman"/>
          <w:color w:val="000000"/>
          <w:sz w:val="24"/>
          <w:szCs w:val="24"/>
          <w:lang w:val="en-NZ" w:eastAsia="en-NZ"/>
        </w:rPr>
        <w:t>rom </w:t>
      </w:r>
      <w:r w:rsidR="00A315AC">
        <w:rPr>
          <w:rFonts w:eastAsia="Times New Roman" w:cs="Times New Roman"/>
          <w:i/>
          <w:iCs/>
          <w:color w:val="000000"/>
          <w:sz w:val="24"/>
          <w:szCs w:val="24"/>
          <w:lang w:val="en-NZ" w:eastAsia="en-NZ"/>
        </w:rPr>
        <w:t>firebase</w:t>
      </w:r>
      <w:r w:rsidR="003653E4">
        <w:rPr>
          <w:rFonts w:eastAsia="Times New Roman" w:cs="Times New Roman"/>
          <w:color w:val="000000"/>
          <w:sz w:val="24"/>
          <w:szCs w:val="24"/>
          <w:lang w:val="en-NZ" w:eastAsia="en-NZ"/>
        </w:rPr>
        <w:t>. (</w:t>
      </w:r>
      <w:r w:rsidR="00410A60" w:rsidRPr="00410A60">
        <w:rPr>
          <w:rFonts w:eastAsia="Times New Roman" w:cs="Times New Roman"/>
          <w:color w:val="000000"/>
          <w:sz w:val="24"/>
          <w:szCs w:val="24"/>
          <w:lang w:val="en-NZ" w:eastAsia="en-NZ"/>
        </w:rPr>
        <w:t>https://firebase.google</w:t>
      </w:r>
      <w:r w:rsidR="003653E4" w:rsidRPr="00104F8E">
        <w:rPr>
          <w:rFonts w:eastAsia="Times New Roman" w:cs="Times New Roman"/>
          <w:color w:val="000000"/>
          <w:sz w:val="24"/>
          <w:szCs w:val="24"/>
          <w:lang w:val="en-NZ" w:eastAsia="en-NZ"/>
        </w:rPr>
        <w:t>.com</w:t>
      </w:r>
      <w:r w:rsidR="00410A60" w:rsidRPr="00410A60">
        <w:rPr>
          <w:rFonts w:eastAsia="Times New Roman" w:cs="Times New Roman"/>
          <w:color w:val="000000"/>
          <w:sz w:val="24"/>
          <w:szCs w:val="24"/>
          <w:lang w:val="en-NZ" w:eastAsia="en-NZ"/>
        </w:rPr>
        <w:t>/docs/firestore</w:t>
      </w:r>
      <w:r w:rsidR="003653E4">
        <w:rPr>
          <w:rFonts w:eastAsia="Times New Roman" w:cs="Times New Roman"/>
          <w:color w:val="000000"/>
          <w:sz w:val="24"/>
          <w:szCs w:val="24"/>
          <w:lang w:val="en-NZ" w:eastAsia="en-NZ"/>
        </w:rPr>
        <w:t>)</w:t>
      </w:r>
      <w:r w:rsidR="003653E4" w:rsidRPr="006E4A25">
        <w:rPr>
          <w:rFonts w:eastAsia="Times New Roman" w:cs="Times New Roman"/>
          <w:color w:val="000000"/>
          <w:sz w:val="24"/>
          <w:szCs w:val="24"/>
          <w:lang w:val="en-NZ" w:eastAsia="en-NZ"/>
        </w:rPr>
        <w:t xml:space="preserve">. Copyright </w:t>
      </w:r>
      <w:r w:rsidR="003653E4">
        <w:rPr>
          <w:rFonts w:eastAsia="Times New Roman" w:cs="Times New Roman"/>
          <w:color w:val="000000"/>
          <w:sz w:val="24"/>
          <w:szCs w:val="24"/>
          <w:lang w:val="en-NZ" w:eastAsia="en-NZ"/>
        </w:rPr>
        <w:t>2020</w:t>
      </w:r>
      <w:r w:rsidR="003653E4" w:rsidRPr="006E4A25">
        <w:rPr>
          <w:rFonts w:eastAsia="Times New Roman" w:cs="Times New Roman"/>
          <w:color w:val="000000"/>
          <w:sz w:val="24"/>
          <w:szCs w:val="24"/>
          <w:lang w:val="en-NZ" w:eastAsia="en-NZ"/>
        </w:rPr>
        <w:t xml:space="preserve"> by </w:t>
      </w:r>
      <w:r w:rsidR="00B54606">
        <w:rPr>
          <w:rFonts w:eastAsia="Times New Roman" w:cs="Times New Roman"/>
          <w:color w:val="000000"/>
          <w:sz w:val="24"/>
          <w:szCs w:val="24"/>
          <w:lang w:val="en-NZ" w:eastAsia="en-NZ"/>
        </w:rPr>
        <w:t>F</w:t>
      </w:r>
      <w:r w:rsidR="00716E47">
        <w:rPr>
          <w:rFonts w:eastAsia="Times New Roman" w:cs="Times New Roman"/>
          <w:color w:val="000000"/>
          <w:sz w:val="24"/>
          <w:szCs w:val="24"/>
          <w:lang w:val="en-NZ" w:eastAsia="en-NZ"/>
        </w:rPr>
        <w:t xml:space="preserve">irebase </w:t>
      </w:r>
      <w:r w:rsidR="00B54606">
        <w:rPr>
          <w:rFonts w:eastAsia="Times New Roman" w:cs="Times New Roman"/>
          <w:color w:val="000000"/>
          <w:sz w:val="24"/>
          <w:szCs w:val="24"/>
          <w:lang w:val="en-NZ" w:eastAsia="en-NZ"/>
        </w:rPr>
        <w:t>G</w:t>
      </w:r>
      <w:r w:rsidR="00716E47">
        <w:rPr>
          <w:rFonts w:eastAsia="Times New Roman" w:cs="Times New Roman"/>
          <w:color w:val="000000"/>
          <w:sz w:val="24"/>
          <w:szCs w:val="24"/>
          <w:lang w:val="en-NZ" w:eastAsia="en-NZ"/>
        </w:rPr>
        <w:t>oogle</w:t>
      </w:r>
      <w:r w:rsidR="003653E4" w:rsidRPr="006E4A25">
        <w:rPr>
          <w:rFonts w:eastAsia="Times New Roman" w:cs="Times New Roman"/>
          <w:color w:val="000000"/>
          <w:sz w:val="24"/>
          <w:szCs w:val="24"/>
          <w:lang w:val="en-NZ" w:eastAsia="en-NZ"/>
        </w:rPr>
        <w:t xml:space="preserve">. </w:t>
      </w:r>
    </w:p>
    <w:p w14:paraId="02FD145F" w14:textId="5918B580" w:rsidR="00976EB6" w:rsidRDefault="00976EB6" w:rsidP="00286B88">
      <w:pPr>
        <w:pStyle w:val="Heading1"/>
      </w:pPr>
      <w:bookmarkStart w:id="18" w:name="_Toc51759776"/>
      <w:bookmarkStart w:id="19" w:name="_Toc51970579"/>
      <w:r>
        <w:t>Repository Pattern</w:t>
      </w:r>
      <w:bookmarkEnd w:id="18"/>
      <w:bookmarkEnd w:id="19"/>
    </w:p>
    <w:p w14:paraId="4B9FA7A9" w14:textId="784294C5" w:rsidR="00FC0ED2" w:rsidRPr="00F71AEA" w:rsidRDefault="00CF4ABE" w:rsidP="00AC1FAF">
      <w:pPr>
        <w:spacing w:line="360" w:lineRule="auto"/>
        <w:rPr>
          <w:sz w:val="24"/>
          <w:szCs w:val="24"/>
        </w:rPr>
      </w:pPr>
      <w:r>
        <w:rPr>
          <w:sz w:val="24"/>
          <w:szCs w:val="24"/>
        </w:rPr>
        <w:t>The article “Implement the Repository Pattern”</w:t>
      </w:r>
      <w:r w:rsidR="00490ECA">
        <w:rPr>
          <w:sz w:val="24"/>
          <w:szCs w:val="24"/>
        </w:rPr>
        <w:t xml:space="preserve"> (n.d)</w:t>
      </w:r>
      <w:r>
        <w:rPr>
          <w:sz w:val="24"/>
          <w:szCs w:val="24"/>
        </w:rPr>
        <w:t xml:space="preserve"> defines </w:t>
      </w:r>
      <w:r w:rsidR="0097024A" w:rsidRPr="00F71AEA">
        <w:rPr>
          <w:sz w:val="24"/>
          <w:szCs w:val="24"/>
        </w:rPr>
        <w:t xml:space="preserve">Repository pattern is one </w:t>
      </w:r>
      <w:r w:rsidR="008604AD" w:rsidRPr="00F71AEA">
        <w:rPr>
          <w:sz w:val="24"/>
          <w:szCs w:val="24"/>
        </w:rPr>
        <w:t xml:space="preserve">of the </w:t>
      </w:r>
      <w:r w:rsidR="00886B8C">
        <w:rPr>
          <w:sz w:val="24"/>
          <w:szCs w:val="24"/>
        </w:rPr>
        <w:t>unique</w:t>
      </w:r>
      <w:r w:rsidR="008604AD" w:rsidRPr="00F71AEA">
        <w:rPr>
          <w:sz w:val="24"/>
          <w:szCs w:val="24"/>
        </w:rPr>
        <w:t xml:space="preserve"> </w:t>
      </w:r>
      <w:r w:rsidR="000E0D82" w:rsidRPr="00F71AEA">
        <w:rPr>
          <w:sz w:val="24"/>
          <w:szCs w:val="24"/>
        </w:rPr>
        <w:t>patterns</w:t>
      </w:r>
      <w:r w:rsidR="003B6C7C" w:rsidRPr="00F71AEA">
        <w:rPr>
          <w:sz w:val="24"/>
          <w:szCs w:val="24"/>
        </w:rPr>
        <w:t xml:space="preserve"> in developing </w:t>
      </w:r>
      <w:r w:rsidR="007C6B04" w:rsidRPr="00F71AEA">
        <w:rPr>
          <w:sz w:val="24"/>
          <w:szCs w:val="24"/>
        </w:rPr>
        <w:t xml:space="preserve">organization level </w:t>
      </w:r>
      <w:r w:rsidR="008604AD" w:rsidRPr="00F71AEA">
        <w:rPr>
          <w:sz w:val="24"/>
          <w:szCs w:val="24"/>
        </w:rPr>
        <w:t>application.</w:t>
      </w:r>
      <w:r w:rsidR="00C00434">
        <w:rPr>
          <w:sz w:val="24"/>
          <w:szCs w:val="24"/>
        </w:rPr>
        <w:t xml:space="preserve"> </w:t>
      </w:r>
      <w:r w:rsidR="00D82AC1">
        <w:rPr>
          <w:sz w:val="24"/>
          <w:szCs w:val="24"/>
        </w:rPr>
        <w:t>Repository</w:t>
      </w:r>
      <w:r w:rsidR="008942B3">
        <w:rPr>
          <w:sz w:val="24"/>
          <w:szCs w:val="24"/>
        </w:rPr>
        <w:t xml:space="preserve"> pattern does not allow </w:t>
      </w:r>
      <w:r w:rsidR="000E4BF9">
        <w:rPr>
          <w:sz w:val="24"/>
          <w:szCs w:val="24"/>
        </w:rPr>
        <w:t xml:space="preserve">developers to access the data from database </w:t>
      </w:r>
      <w:r w:rsidR="002033A9">
        <w:rPr>
          <w:sz w:val="24"/>
          <w:szCs w:val="24"/>
        </w:rPr>
        <w:t>straightaway</w:t>
      </w:r>
      <w:r w:rsidR="005B20A7">
        <w:rPr>
          <w:sz w:val="24"/>
          <w:szCs w:val="24"/>
        </w:rPr>
        <w:t xml:space="preserve"> within </w:t>
      </w:r>
      <w:r w:rsidR="00522E8E">
        <w:rPr>
          <w:sz w:val="24"/>
          <w:szCs w:val="24"/>
        </w:rPr>
        <w:t xml:space="preserve">the </w:t>
      </w:r>
      <w:r w:rsidR="005B20A7">
        <w:rPr>
          <w:sz w:val="24"/>
          <w:szCs w:val="24"/>
        </w:rPr>
        <w:t>application</w:t>
      </w:r>
      <w:r w:rsidR="002033A9">
        <w:rPr>
          <w:sz w:val="24"/>
          <w:szCs w:val="24"/>
        </w:rPr>
        <w:t xml:space="preserve">, and it </w:t>
      </w:r>
      <w:r w:rsidR="000859CF">
        <w:rPr>
          <w:sz w:val="24"/>
          <w:szCs w:val="24"/>
        </w:rPr>
        <w:t>force</w:t>
      </w:r>
      <w:r w:rsidR="00886B8C">
        <w:rPr>
          <w:sz w:val="24"/>
          <w:szCs w:val="24"/>
        </w:rPr>
        <w:t>d</w:t>
      </w:r>
      <w:r w:rsidR="000859CF">
        <w:rPr>
          <w:sz w:val="24"/>
          <w:szCs w:val="24"/>
        </w:rPr>
        <w:t xml:space="preserve"> to </w:t>
      </w:r>
      <w:r w:rsidR="00DA37BE">
        <w:rPr>
          <w:sz w:val="24"/>
          <w:szCs w:val="24"/>
        </w:rPr>
        <w:t>add additional layers like database</w:t>
      </w:r>
      <w:r w:rsidR="006B0689">
        <w:rPr>
          <w:sz w:val="24"/>
          <w:szCs w:val="24"/>
        </w:rPr>
        <w:t xml:space="preserve"> layer</w:t>
      </w:r>
      <w:r w:rsidR="00DA37BE">
        <w:rPr>
          <w:sz w:val="24"/>
          <w:szCs w:val="24"/>
        </w:rPr>
        <w:t>, business logic</w:t>
      </w:r>
      <w:r w:rsidR="00AD6658">
        <w:rPr>
          <w:sz w:val="24"/>
          <w:szCs w:val="24"/>
        </w:rPr>
        <w:t xml:space="preserve"> layer</w:t>
      </w:r>
      <w:r w:rsidR="00DA37BE">
        <w:rPr>
          <w:sz w:val="24"/>
          <w:szCs w:val="24"/>
        </w:rPr>
        <w:t>, user interface</w:t>
      </w:r>
      <w:r w:rsidR="00AD6658">
        <w:rPr>
          <w:sz w:val="24"/>
          <w:szCs w:val="24"/>
        </w:rPr>
        <w:t xml:space="preserve"> layer</w:t>
      </w:r>
      <w:r w:rsidR="00FE2D35">
        <w:rPr>
          <w:sz w:val="24"/>
          <w:szCs w:val="24"/>
        </w:rPr>
        <w:t xml:space="preserve"> to access the data</w:t>
      </w:r>
      <w:r w:rsidR="00A22A54">
        <w:rPr>
          <w:sz w:val="24"/>
          <w:szCs w:val="24"/>
        </w:rPr>
        <w:t xml:space="preserve"> </w:t>
      </w:r>
      <w:r w:rsidR="00A22A54">
        <w:rPr>
          <w:sz w:val="24"/>
          <w:szCs w:val="24"/>
        </w:rPr>
        <w:fldChar w:fldCharType="begin"/>
      </w:r>
      <w:r w:rsidR="00A22A54">
        <w:rPr>
          <w:sz w:val="24"/>
          <w:szCs w:val="24"/>
        </w:rPr>
        <w:instrText xml:space="preserve"> ADDIN ZOTERO_ITEM CSL_CITATION {"citationID":"A84WNs8m","properties":{"formattedCitation":"({\\i{}Implement the Repository Pattern}, n.d.)","plainCitation":"(Implement the Repository Pattern, n.d.)","noteIndex":0},"citationItems":[{"id":202,"uris":["http://zotero.org/users/local/SgiQT61J/items/T47HPKHK"],"uri":["http://zotero.org/users/local/SgiQT61J/items/T47HPKHK"],"itemData":{"id":202,"type":"webpage","title":"Implement the Repository Pattern","URL":"https://www.infragistics.com/community/blogs/b/dhananjay_kumar/posts/how-to-implement-the-repository-pattern-in-asp-net-mvc-application","accessed":{"date-parts":[["2020",9,23]]}}}],"schema":"https://github.com/citation-style-language/schema/raw/master/csl-citation.json"} </w:instrText>
      </w:r>
      <w:r w:rsidR="00A22A54">
        <w:rPr>
          <w:sz w:val="24"/>
          <w:szCs w:val="24"/>
        </w:rPr>
        <w:fldChar w:fldCharType="separate"/>
      </w:r>
      <w:r w:rsidR="00A22A54" w:rsidRPr="00A22A54">
        <w:rPr>
          <w:rFonts w:cs="Times New Roman"/>
          <w:sz w:val="24"/>
          <w:szCs w:val="24"/>
        </w:rPr>
        <w:t>(</w:t>
      </w:r>
      <w:r w:rsidR="00A22A54" w:rsidRPr="00886D3F">
        <w:rPr>
          <w:rFonts w:cs="Times New Roman"/>
          <w:sz w:val="24"/>
          <w:szCs w:val="24"/>
        </w:rPr>
        <w:t>Implement the Repository Pattern</w:t>
      </w:r>
      <w:r w:rsidR="00A22A54" w:rsidRPr="00A22A54">
        <w:rPr>
          <w:rFonts w:cs="Times New Roman"/>
          <w:sz w:val="24"/>
          <w:szCs w:val="24"/>
        </w:rPr>
        <w:t>, n.d.)</w:t>
      </w:r>
      <w:r w:rsidR="00A22A54">
        <w:rPr>
          <w:sz w:val="24"/>
          <w:szCs w:val="24"/>
        </w:rPr>
        <w:fldChar w:fldCharType="end"/>
      </w:r>
      <w:r w:rsidR="0042061E">
        <w:rPr>
          <w:sz w:val="24"/>
          <w:szCs w:val="24"/>
        </w:rPr>
        <w:t>.</w:t>
      </w:r>
      <w:r w:rsidR="00A137B4">
        <w:rPr>
          <w:sz w:val="24"/>
          <w:szCs w:val="24"/>
        </w:rPr>
        <w:t xml:space="preserve"> </w:t>
      </w:r>
    </w:p>
    <w:p w14:paraId="13821F21" w14:textId="5312108F" w:rsidR="00260B77" w:rsidRDefault="0008465F" w:rsidP="00B30E39">
      <w:pPr>
        <w:pStyle w:val="Heading1"/>
      </w:pPr>
      <w:bookmarkStart w:id="20" w:name="_Toc51759788"/>
      <w:bookmarkStart w:id="21" w:name="_Toc51970580"/>
      <w:r>
        <w:t>SwiftUI</w:t>
      </w:r>
      <w:bookmarkEnd w:id="20"/>
      <w:bookmarkEnd w:id="21"/>
    </w:p>
    <w:p w14:paraId="51BE7D6E" w14:textId="539BD555" w:rsidR="008C7AAC" w:rsidRPr="00580FF0" w:rsidRDefault="00916C28" w:rsidP="008C7AAC">
      <w:pPr>
        <w:spacing w:line="360" w:lineRule="auto"/>
        <w:rPr>
          <w:sz w:val="24"/>
          <w:szCs w:val="24"/>
        </w:rPr>
      </w:pPr>
      <w:r>
        <w:rPr>
          <w:sz w:val="24"/>
          <w:szCs w:val="24"/>
        </w:rPr>
        <w:t>The article  “</w:t>
      </w:r>
      <w:r w:rsidRPr="00580FF0">
        <w:rPr>
          <w:rFonts w:cs="Times New Roman"/>
          <w:sz w:val="24"/>
          <w:szCs w:val="24"/>
        </w:rPr>
        <w:t>Learn SwiftUI?</w:t>
      </w:r>
      <w:r>
        <w:rPr>
          <w:sz w:val="24"/>
          <w:szCs w:val="24"/>
        </w:rPr>
        <w:t>” (n.d</w:t>
      </w:r>
      <w:r w:rsidR="00911040">
        <w:rPr>
          <w:sz w:val="24"/>
          <w:szCs w:val="24"/>
        </w:rPr>
        <w:t>.</w:t>
      </w:r>
      <w:r>
        <w:rPr>
          <w:sz w:val="24"/>
          <w:szCs w:val="24"/>
        </w:rPr>
        <w:t>)</w:t>
      </w:r>
      <w:r w:rsidR="004B2A7C">
        <w:rPr>
          <w:sz w:val="24"/>
          <w:szCs w:val="24"/>
        </w:rPr>
        <w:t xml:space="preserve"> states that</w:t>
      </w:r>
      <w:r w:rsidR="00260B77" w:rsidRPr="00580FF0">
        <w:rPr>
          <w:sz w:val="24"/>
          <w:szCs w:val="24"/>
        </w:rPr>
        <w:t xml:space="preserve"> </w:t>
      </w:r>
      <w:r w:rsidR="00230B2B" w:rsidRPr="00580FF0">
        <w:rPr>
          <w:sz w:val="24"/>
          <w:szCs w:val="24"/>
        </w:rPr>
        <w:t xml:space="preserve">IOS </w:t>
      </w:r>
      <w:r w:rsidR="00260B77" w:rsidRPr="00580FF0">
        <w:rPr>
          <w:sz w:val="24"/>
          <w:szCs w:val="24"/>
        </w:rPr>
        <w:t xml:space="preserve">developers used storyboard and interface builder to create UIs </w:t>
      </w:r>
      <w:r w:rsidR="00E245EC" w:rsidRPr="00580FF0">
        <w:rPr>
          <w:sz w:val="24"/>
          <w:szCs w:val="24"/>
        </w:rPr>
        <w:t xml:space="preserve">of </w:t>
      </w:r>
      <w:r w:rsidR="00260B77" w:rsidRPr="00580FF0">
        <w:rPr>
          <w:sz w:val="24"/>
          <w:szCs w:val="24"/>
        </w:rPr>
        <w:t>IOS application</w:t>
      </w:r>
      <w:r w:rsidR="006F4263" w:rsidRPr="00580FF0">
        <w:rPr>
          <w:sz w:val="24"/>
          <w:szCs w:val="24"/>
        </w:rPr>
        <w:t xml:space="preserve"> in </w:t>
      </w:r>
      <w:r w:rsidR="003711D6" w:rsidRPr="00580FF0">
        <w:rPr>
          <w:sz w:val="24"/>
          <w:szCs w:val="24"/>
        </w:rPr>
        <w:t>XCode</w:t>
      </w:r>
      <w:r w:rsidR="008B076D" w:rsidRPr="00580FF0">
        <w:rPr>
          <w:sz w:val="24"/>
          <w:szCs w:val="24"/>
        </w:rPr>
        <w:t xml:space="preserve">. </w:t>
      </w:r>
      <w:r w:rsidR="00A02A01" w:rsidRPr="00580FF0">
        <w:rPr>
          <w:sz w:val="24"/>
          <w:szCs w:val="24"/>
        </w:rPr>
        <w:t>Whereas e</w:t>
      </w:r>
      <w:r w:rsidR="00B46341" w:rsidRPr="00580FF0">
        <w:rPr>
          <w:sz w:val="24"/>
          <w:szCs w:val="24"/>
        </w:rPr>
        <w:t xml:space="preserve">very UI </w:t>
      </w:r>
      <w:r w:rsidR="00B5559C" w:rsidRPr="00580FF0">
        <w:rPr>
          <w:sz w:val="24"/>
          <w:szCs w:val="24"/>
        </w:rPr>
        <w:t>component</w:t>
      </w:r>
      <w:r w:rsidR="00B46341" w:rsidRPr="00580FF0">
        <w:rPr>
          <w:sz w:val="24"/>
          <w:szCs w:val="24"/>
        </w:rPr>
        <w:t xml:space="preserve"> like table views, buttons, input text must drag</w:t>
      </w:r>
      <w:r w:rsidR="00B5559C" w:rsidRPr="00580FF0">
        <w:rPr>
          <w:sz w:val="24"/>
          <w:szCs w:val="24"/>
        </w:rPr>
        <w:t xml:space="preserve"> and </w:t>
      </w:r>
      <w:r w:rsidR="00B46341" w:rsidRPr="00580FF0">
        <w:rPr>
          <w:sz w:val="24"/>
          <w:szCs w:val="24"/>
        </w:rPr>
        <w:t xml:space="preserve">drop into </w:t>
      </w:r>
      <w:r w:rsidR="00F75F15" w:rsidRPr="00580FF0">
        <w:rPr>
          <w:sz w:val="24"/>
          <w:szCs w:val="24"/>
        </w:rPr>
        <w:t xml:space="preserve">the </w:t>
      </w:r>
      <w:r w:rsidR="00B46341" w:rsidRPr="00580FF0">
        <w:rPr>
          <w:sz w:val="24"/>
          <w:szCs w:val="24"/>
        </w:rPr>
        <w:t>storyboard and then access those components from the backend side</w:t>
      </w:r>
      <w:r w:rsidR="005D007F" w:rsidRPr="00580FF0">
        <w:rPr>
          <w:sz w:val="24"/>
          <w:szCs w:val="24"/>
        </w:rPr>
        <w:t>.</w:t>
      </w:r>
      <w:r w:rsidR="00576239" w:rsidRPr="00580FF0">
        <w:rPr>
          <w:sz w:val="24"/>
          <w:szCs w:val="24"/>
        </w:rPr>
        <w:t xml:space="preserve"> Although this development process was pretty good that time, </w:t>
      </w:r>
      <w:r w:rsidR="00742FFD" w:rsidRPr="00580FF0">
        <w:rPr>
          <w:sz w:val="24"/>
          <w:szCs w:val="24"/>
        </w:rPr>
        <w:t xml:space="preserve">apple </w:t>
      </w:r>
      <w:r w:rsidR="00576239" w:rsidRPr="00580FF0">
        <w:rPr>
          <w:sz w:val="24"/>
          <w:szCs w:val="24"/>
        </w:rPr>
        <w:t>bring</w:t>
      </w:r>
      <w:r w:rsidR="00E82A25" w:rsidRPr="00580FF0">
        <w:rPr>
          <w:sz w:val="24"/>
          <w:szCs w:val="24"/>
        </w:rPr>
        <w:t>s</w:t>
      </w:r>
      <w:r w:rsidR="00576239" w:rsidRPr="00580FF0">
        <w:rPr>
          <w:sz w:val="24"/>
          <w:szCs w:val="24"/>
        </w:rPr>
        <w:t xml:space="preserve"> </w:t>
      </w:r>
      <w:r w:rsidR="00E16C38" w:rsidRPr="00580FF0">
        <w:rPr>
          <w:sz w:val="24"/>
          <w:szCs w:val="24"/>
        </w:rPr>
        <w:t>Swift UI with IOS 13</w:t>
      </w:r>
      <w:r w:rsidR="00742FFD" w:rsidRPr="00580FF0">
        <w:rPr>
          <w:sz w:val="24"/>
          <w:szCs w:val="24"/>
        </w:rPr>
        <w:t xml:space="preserve"> </w:t>
      </w:r>
      <w:r w:rsidR="00D01102" w:rsidRPr="00580FF0">
        <w:rPr>
          <w:sz w:val="24"/>
          <w:szCs w:val="24"/>
        </w:rPr>
        <w:t xml:space="preserve">together </w:t>
      </w:r>
      <w:r w:rsidR="00742FFD" w:rsidRPr="00580FF0">
        <w:rPr>
          <w:sz w:val="24"/>
          <w:szCs w:val="24"/>
        </w:rPr>
        <w:t xml:space="preserve">to </w:t>
      </w:r>
      <w:r w:rsidR="00F80A6E" w:rsidRPr="00580FF0">
        <w:rPr>
          <w:sz w:val="24"/>
          <w:szCs w:val="24"/>
        </w:rPr>
        <w:t xml:space="preserve">change the </w:t>
      </w:r>
      <w:r w:rsidR="006055D1" w:rsidRPr="00580FF0">
        <w:rPr>
          <w:sz w:val="24"/>
          <w:szCs w:val="24"/>
        </w:rPr>
        <w:t xml:space="preserve">user interface decoration </w:t>
      </w:r>
      <w:r w:rsidR="0004517B" w:rsidRPr="00580FF0">
        <w:rPr>
          <w:sz w:val="24"/>
          <w:szCs w:val="24"/>
        </w:rPr>
        <w:t>of apple application</w:t>
      </w:r>
      <w:r w:rsidR="00212A44" w:rsidRPr="00580FF0">
        <w:rPr>
          <w:sz w:val="24"/>
          <w:szCs w:val="24"/>
        </w:rPr>
        <w:t>s</w:t>
      </w:r>
      <w:r w:rsidR="00B367CE" w:rsidRPr="00580FF0">
        <w:rPr>
          <w:sz w:val="24"/>
          <w:szCs w:val="24"/>
        </w:rPr>
        <w:t xml:space="preserve"> </w:t>
      </w:r>
      <w:r w:rsidR="00B367CE" w:rsidRPr="00580FF0">
        <w:rPr>
          <w:sz w:val="24"/>
          <w:szCs w:val="24"/>
        </w:rPr>
        <w:fldChar w:fldCharType="begin"/>
      </w:r>
      <w:r w:rsidR="002D4492" w:rsidRPr="00580FF0">
        <w:rPr>
          <w:sz w:val="24"/>
          <w:szCs w:val="24"/>
        </w:rPr>
        <w:instrText xml:space="preserve"> ADDIN ZOTERO_ITEM CSL_CITATION {"citationID":"hFUvE1PA","properties":{"formattedCitation":"({\\i{}Learn SwiftUI?}, n.d.)","plainCitation":"(Learn SwiftUI?, n.d.)","noteIndex":0},"citationItems":[{"id":212,"uris":["http://zotero.org/users/local/SgiQT61J/items/NL3PL35T"],"uri":["http://zotero.org/users/local/SgiQT61J/items/NL3PL35T"],"itemData":{"id":212,"type":"webpage","abstract":"Want to learn how to use SwiftUI? Our latest post with app expert Reinder de Vries pulls back the curtain on SwiftUI to show you how to get started. Learn more,","language":"en","title":"Learn SwiftUI","title-short":"Learn SwiftUI?","URL":"https://www.adjust.com/blog/get-started-with-swiftui/","accessed":{"date-parts":[["2020",9,23]]}}}],"schema":"https://github.com/citation-style-language/schema/raw/master/csl-citation.json"} </w:instrText>
      </w:r>
      <w:r w:rsidR="00B367CE" w:rsidRPr="00580FF0">
        <w:rPr>
          <w:sz w:val="24"/>
          <w:szCs w:val="24"/>
        </w:rPr>
        <w:fldChar w:fldCharType="separate"/>
      </w:r>
      <w:r w:rsidR="002D4492" w:rsidRPr="00580FF0">
        <w:rPr>
          <w:rFonts w:cs="Times New Roman"/>
          <w:sz w:val="24"/>
          <w:szCs w:val="24"/>
        </w:rPr>
        <w:t>(Learn SwiftUI?, n.d.)</w:t>
      </w:r>
      <w:r w:rsidR="00B367CE" w:rsidRPr="00580FF0">
        <w:rPr>
          <w:sz w:val="24"/>
          <w:szCs w:val="24"/>
        </w:rPr>
        <w:fldChar w:fldCharType="end"/>
      </w:r>
      <w:r w:rsidR="0004517B" w:rsidRPr="00580FF0">
        <w:rPr>
          <w:sz w:val="24"/>
          <w:szCs w:val="24"/>
        </w:rPr>
        <w:t>.</w:t>
      </w:r>
      <w:r w:rsidR="00742FFD" w:rsidRPr="00580FF0">
        <w:rPr>
          <w:sz w:val="24"/>
          <w:szCs w:val="24"/>
        </w:rPr>
        <w:t xml:space="preserve"> </w:t>
      </w:r>
      <w:r w:rsidR="00576239" w:rsidRPr="00580FF0">
        <w:rPr>
          <w:sz w:val="24"/>
          <w:szCs w:val="24"/>
        </w:rPr>
        <w:t xml:space="preserve"> </w:t>
      </w:r>
    </w:p>
    <w:p w14:paraId="5CFFAD50" w14:textId="7848F11A" w:rsidR="00260B77" w:rsidRPr="00580FF0" w:rsidRDefault="00B42B4B" w:rsidP="00CB7F43">
      <w:pPr>
        <w:spacing w:line="360" w:lineRule="auto"/>
        <w:rPr>
          <w:sz w:val="24"/>
          <w:szCs w:val="24"/>
        </w:rPr>
      </w:pPr>
      <w:r w:rsidRPr="00580FF0">
        <w:rPr>
          <w:sz w:val="24"/>
          <w:szCs w:val="24"/>
        </w:rPr>
        <w:t>Swift</w:t>
      </w:r>
      <w:r w:rsidR="0099141D" w:rsidRPr="00580FF0">
        <w:rPr>
          <w:sz w:val="24"/>
          <w:szCs w:val="24"/>
        </w:rPr>
        <w:t xml:space="preserve"> </w:t>
      </w:r>
      <w:r w:rsidRPr="00580FF0">
        <w:rPr>
          <w:sz w:val="24"/>
          <w:szCs w:val="24"/>
        </w:rPr>
        <w:t>UI is a user interface tools which allow IOS developers to decorate IOS application in a declarative approach</w:t>
      </w:r>
      <w:r w:rsidR="00366B91" w:rsidRPr="00580FF0">
        <w:rPr>
          <w:sz w:val="24"/>
          <w:szCs w:val="24"/>
        </w:rPr>
        <w:t xml:space="preserve"> </w:t>
      </w:r>
      <w:r w:rsidR="00366B91" w:rsidRPr="00580FF0">
        <w:rPr>
          <w:sz w:val="24"/>
          <w:szCs w:val="24"/>
        </w:rPr>
        <w:fldChar w:fldCharType="begin"/>
      </w:r>
      <w:r w:rsidR="00366B91" w:rsidRPr="00580FF0">
        <w:rPr>
          <w:sz w:val="24"/>
          <w:szCs w:val="24"/>
        </w:rPr>
        <w:instrText xml:space="preserve"> ADDIN ZOTERO_ITEM CSL_CITATION {"citationID":"KfIBVKfr","properties":{"formattedCitation":"({\\i{}A Free SwiftUI}, n.d.)","plainCitation":"(A Free SwiftUI, n.d.)","noteIndex":0},"citationItems":[{"id":214,"uris":["http://zotero.org/users/local/SgiQT61J/items/KXWEH5HN"],"uri":["http://zotero.org/users/local/SgiQT61J/items/KXWEH5HN"],"itemData":{"id":214,"type":"webpage","title":"A free SwiftUI","URL":"https://www.hackingwithswift.com/quick-start/swiftui/what-is-swiftui","accessed":{"date-parts":[["2020",9,23]]}}}],"schema":"https://github.com/citation-style-language/schema/raw/master/csl-citation.json"} </w:instrText>
      </w:r>
      <w:r w:rsidR="00366B91" w:rsidRPr="00580FF0">
        <w:rPr>
          <w:sz w:val="24"/>
          <w:szCs w:val="24"/>
        </w:rPr>
        <w:fldChar w:fldCharType="separate"/>
      </w:r>
      <w:r w:rsidR="00366B91" w:rsidRPr="00580FF0">
        <w:rPr>
          <w:rFonts w:cs="Times New Roman"/>
          <w:sz w:val="24"/>
          <w:szCs w:val="24"/>
        </w:rPr>
        <w:t>(A Free SwiftUI, n.d.)</w:t>
      </w:r>
      <w:r w:rsidR="00366B91" w:rsidRPr="00580FF0">
        <w:rPr>
          <w:sz w:val="24"/>
          <w:szCs w:val="24"/>
        </w:rPr>
        <w:fldChar w:fldCharType="end"/>
      </w:r>
      <w:r w:rsidRPr="00580FF0">
        <w:rPr>
          <w:sz w:val="24"/>
          <w:szCs w:val="24"/>
        </w:rPr>
        <w:t>.</w:t>
      </w:r>
      <w:r w:rsidR="00585049" w:rsidRPr="00580FF0">
        <w:rPr>
          <w:sz w:val="24"/>
          <w:szCs w:val="24"/>
        </w:rPr>
        <w:t xml:space="preserve"> </w:t>
      </w:r>
    </w:p>
    <w:p w14:paraId="5916F30B" w14:textId="0716F6D6" w:rsidR="007E72A7" w:rsidRDefault="002E0995" w:rsidP="000A6045">
      <w:pPr>
        <w:spacing w:line="360" w:lineRule="auto"/>
        <w:rPr>
          <w:sz w:val="24"/>
          <w:szCs w:val="24"/>
        </w:rPr>
      </w:pPr>
      <w:r w:rsidRPr="00580FF0">
        <w:rPr>
          <w:sz w:val="24"/>
          <w:szCs w:val="24"/>
        </w:rPr>
        <w:t xml:space="preserve">Starting </w:t>
      </w:r>
      <w:r w:rsidR="00C1490F" w:rsidRPr="00580FF0">
        <w:rPr>
          <w:sz w:val="24"/>
          <w:szCs w:val="24"/>
        </w:rPr>
        <w:t>from</w:t>
      </w:r>
      <w:r w:rsidRPr="00580FF0">
        <w:rPr>
          <w:sz w:val="24"/>
          <w:szCs w:val="24"/>
        </w:rPr>
        <w:t xml:space="preserve"> IOS 13</w:t>
      </w:r>
      <w:r w:rsidR="00AB48B2" w:rsidRPr="00580FF0">
        <w:rPr>
          <w:sz w:val="24"/>
          <w:szCs w:val="24"/>
        </w:rPr>
        <w:t>, Apple allow</w:t>
      </w:r>
      <w:r w:rsidR="00CC0FC4" w:rsidRPr="00580FF0">
        <w:rPr>
          <w:sz w:val="24"/>
          <w:szCs w:val="24"/>
        </w:rPr>
        <w:t>s</w:t>
      </w:r>
      <w:r w:rsidR="00AB48B2" w:rsidRPr="00580FF0">
        <w:rPr>
          <w:sz w:val="24"/>
          <w:szCs w:val="24"/>
        </w:rPr>
        <w:t xml:space="preserve"> developers </w:t>
      </w:r>
      <w:r w:rsidR="009E25AC" w:rsidRPr="00580FF0">
        <w:rPr>
          <w:sz w:val="24"/>
          <w:szCs w:val="24"/>
        </w:rPr>
        <w:t xml:space="preserve">to </w:t>
      </w:r>
      <w:r w:rsidR="0080244B" w:rsidRPr="00580FF0">
        <w:rPr>
          <w:sz w:val="24"/>
          <w:szCs w:val="24"/>
        </w:rPr>
        <w:t>develop</w:t>
      </w:r>
      <w:r w:rsidR="00AB48B2" w:rsidRPr="00580FF0">
        <w:rPr>
          <w:sz w:val="24"/>
          <w:szCs w:val="24"/>
        </w:rPr>
        <w:t xml:space="preserve"> user interface</w:t>
      </w:r>
      <w:r w:rsidR="00386B2F" w:rsidRPr="00580FF0">
        <w:rPr>
          <w:sz w:val="24"/>
          <w:szCs w:val="24"/>
        </w:rPr>
        <w:t xml:space="preserve"> </w:t>
      </w:r>
      <w:r w:rsidR="00AB48B2" w:rsidRPr="00580FF0">
        <w:rPr>
          <w:sz w:val="24"/>
          <w:szCs w:val="24"/>
        </w:rPr>
        <w:t xml:space="preserve">(UI) </w:t>
      </w:r>
      <w:r w:rsidR="00CC2DF1" w:rsidRPr="00580FF0">
        <w:rPr>
          <w:sz w:val="24"/>
          <w:szCs w:val="24"/>
        </w:rPr>
        <w:t xml:space="preserve">entirely </w:t>
      </w:r>
      <w:r w:rsidR="00C609C6" w:rsidRPr="00580FF0">
        <w:rPr>
          <w:sz w:val="24"/>
          <w:szCs w:val="24"/>
        </w:rPr>
        <w:t xml:space="preserve">with Swift UI </w:t>
      </w:r>
      <w:r w:rsidR="00657286" w:rsidRPr="00580FF0">
        <w:rPr>
          <w:sz w:val="24"/>
          <w:szCs w:val="24"/>
        </w:rPr>
        <w:t xml:space="preserve">using swift code </w:t>
      </w:r>
      <w:r w:rsidR="00AB48B2" w:rsidRPr="00580FF0">
        <w:rPr>
          <w:sz w:val="24"/>
          <w:szCs w:val="24"/>
        </w:rPr>
        <w:t>from the backend</w:t>
      </w:r>
      <w:r w:rsidR="00FE35C1" w:rsidRPr="00580FF0">
        <w:rPr>
          <w:sz w:val="24"/>
          <w:szCs w:val="24"/>
        </w:rPr>
        <w:t xml:space="preserve"> </w:t>
      </w:r>
      <w:r w:rsidR="00610102" w:rsidRPr="00580FF0">
        <w:rPr>
          <w:sz w:val="24"/>
          <w:szCs w:val="24"/>
        </w:rPr>
        <w:t>for IOS application.</w:t>
      </w:r>
      <w:r w:rsidR="00E92849" w:rsidRPr="00580FF0">
        <w:rPr>
          <w:sz w:val="24"/>
          <w:szCs w:val="24"/>
        </w:rPr>
        <w:t xml:space="preserve"> </w:t>
      </w:r>
      <w:r w:rsidR="001B7C1D" w:rsidRPr="00580FF0">
        <w:rPr>
          <w:sz w:val="24"/>
          <w:szCs w:val="24"/>
        </w:rPr>
        <w:t xml:space="preserve"> Moreover, </w:t>
      </w:r>
      <w:r w:rsidR="00802815" w:rsidRPr="00580FF0">
        <w:rPr>
          <w:sz w:val="24"/>
          <w:szCs w:val="24"/>
        </w:rPr>
        <w:t>IOS</w:t>
      </w:r>
      <w:r w:rsidR="00F01688" w:rsidRPr="00580FF0">
        <w:rPr>
          <w:sz w:val="24"/>
          <w:szCs w:val="24"/>
        </w:rPr>
        <w:t xml:space="preserve"> </w:t>
      </w:r>
      <w:r w:rsidR="001B7C1D" w:rsidRPr="00580FF0">
        <w:rPr>
          <w:sz w:val="24"/>
          <w:szCs w:val="24"/>
        </w:rPr>
        <w:t xml:space="preserve">developers can </w:t>
      </w:r>
      <w:r w:rsidR="007E16E2" w:rsidRPr="00580FF0">
        <w:rPr>
          <w:sz w:val="24"/>
          <w:szCs w:val="24"/>
        </w:rPr>
        <w:t xml:space="preserve">use Swift UI </w:t>
      </w:r>
      <w:r w:rsidR="00E906D3" w:rsidRPr="00580FF0">
        <w:rPr>
          <w:sz w:val="24"/>
          <w:szCs w:val="24"/>
        </w:rPr>
        <w:t xml:space="preserve">and </w:t>
      </w:r>
      <w:r w:rsidR="001B7C1D" w:rsidRPr="00580FF0">
        <w:rPr>
          <w:sz w:val="24"/>
          <w:szCs w:val="24"/>
        </w:rPr>
        <w:t>develop</w:t>
      </w:r>
      <w:r w:rsidR="00024028" w:rsidRPr="00580FF0">
        <w:rPr>
          <w:sz w:val="24"/>
          <w:szCs w:val="24"/>
        </w:rPr>
        <w:t xml:space="preserve"> </w:t>
      </w:r>
      <w:r w:rsidR="004F3CDB" w:rsidRPr="00580FF0">
        <w:rPr>
          <w:sz w:val="24"/>
          <w:szCs w:val="24"/>
        </w:rPr>
        <w:t>user interfaces (</w:t>
      </w:r>
      <w:r w:rsidR="00F37F67" w:rsidRPr="00580FF0">
        <w:rPr>
          <w:sz w:val="24"/>
          <w:szCs w:val="24"/>
        </w:rPr>
        <w:t>UI) on</w:t>
      </w:r>
      <w:r w:rsidR="00714927" w:rsidRPr="00580FF0">
        <w:rPr>
          <w:sz w:val="24"/>
          <w:szCs w:val="24"/>
        </w:rPr>
        <w:t xml:space="preserve"> </w:t>
      </w:r>
      <w:r w:rsidR="00024028" w:rsidRPr="00580FF0">
        <w:rPr>
          <w:sz w:val="24"/>
          <w:szCs w:val="24"/>
        </w:rPr>
        <w:t xml:space="preserve">various apple </w:t>
      </w:r>
      <w:r w:rsidR="00CE4FBF" w:rsidRPr="00580FF0">
        <w:rPr>
          <w:sz w:val="24"/>
          <w:szCs w:val="24"/>
        </w:rPr>
        <w:t xml:space="preserve">operating system </w:t>
      </w:r>
      <w:r w:rsidR="00D728CF" w:rsidRPr="00580FF0">
        <w:rPr>
          <w:sz w:val="24"/>
          <w:szCs w:val="24"/>
        </w:rPr>
        <w:t>like macOS, watchOS and IOS</w:t>
      </w:r>
      <w:r w:rsidR="005732C4" w:rsidRPr="00580FF0">
        <w:rPr>
          <w:sz w:val="24"/>
          <w:szCs w:val="24"/>
        </w:rPr>
        <w:t xml:space="preserve"> </w:t>
      </w:r>
      <w:r w:rsidR="005732C4" w:rsidRPr="00580FF0">
        <w:rPr>
          <w:sz w:val="24"/>
          <w:szCs w:val="24"/>
        </w:rPr>
        <w:fldChar w:fldCharType="begin"/>
      </w:r>
      <w:r w:rsidR="00A30B47" w:rsidRPr="00580FF0">
        <w:rPr>
          <w:sz w:val="24"/>
          <w:szCs w:val="24"/>
        </w:rPr>
        <w:instrText xml:space="preserve"> ADDIN ZOTERO_ITEM CSL_CITATION {"citationID":"ezz2ST6y","properties":{"formattedCitation":"({\\i{}Learn SwiftUI?}, n.d.)","plainCitation":"(Learn SwiftUI?, n.d.)","noteIndex":0},"citationItems":[{"id":212,"uris":["http://zotero.org/users/local/SgiQT61J/items/NL3PL35T"],"uri":["http://zotero.org/users/local/SgiQT61J/items/NL3PL35T"],"itemData":{"id":212,"type":"webpage","abstract":"Want to learn how to use SwiftUI? Our latest post with app expert Reinder de Vries pulls back the curtain on SwiftUI to show you how to get started. Learn more,","language":"en","title":"Learn SwiftUI","title-short":"Learn SwiftUI?","URL":"https://www.adjust.com/blog/get-started-with-swiftui/","accessed":{"date-parts":[["2020",9,23]]}}}],"schema":"https://github.com/citation-style-language/schema/raw/master/csl-citation.json"} </w:instrText>
      </w:r>
      <w:r w:rsidR="005732C4" w:rsidRPr="00580FF0">
        <w:rPr>
          <w:sz w:val="24"/>
          <w:szCs w:val="24"/>
        </w:rPr>
        <w:fldChar w:fldCharType="separate"/>
      </w:r>
      <w:r w:rsidR="005732C4" w:rsidRPr="00580FF0">
        <w:rPr>
          <w:rFonts w:cs="Times New Roman"/>
          <w:sz w:val="24"/>
          <w:szCs w:val="24"/>
        </w:rPr>
        <w:t>(Learn SwiftUI?, n.d.)</w:t>
      </w:r>
      <w:r w:rsidR="005732C4" w:rsidRPr="00580FF0">
        <w:rPr>
          <w:sz w:val="24"/>
          <w:szCs w:val="24"/>
        </w:rPr>
        <w:fldChar w:fldCharType="end"/>
      </w:r>
      <w:r w:rsidR="0001169B" w:rsidRPr="00580FF0">
        <w:rPr>
          <w:sz w:val="24"/>
          <w:szCs w:val="24"/>
        </w:rPr>
        <w:t>.</w:t>
      </w:r>
      <w:r w:rsidR="00FA2B4C" w:rsidRPr="00580FF0">
        <w:rPr>
          <w:sz w:val="24"/>
          <w:szCs w:val="24"/>
        </w:rPr>
        <w:t xml:space="preserve"> </w:t>
      </w:r>
    </w:p>
    <w:p w14:paraId="759AC908" w14:textId="7915C444" w:rsidR="00B964D1" w:rsidRDefault="00B964D1" w:rsidP="002E08CE">
      <w:pPr>
        <w:pStyle w:val="Heading1"/>
      </w:pPr>
      <w:bookmarkStart w:id="22" w:name="_Toc51759789"/>
      <w:bookmarkStart w:id="23" w:name="_Toc51970581"/>
      <w:r w:rsidRPr="002E08CE">
        <w:t>Test-driven development (TDD)</w:t>
      </w:r>
      <w:bookmarkEnd w:id="22"/>
      <w:bookmarkEnd w:id="23"/>
    </w:p>
    <w:p w14:paraId="531754A5" w14:textId="4F1B3802" w:rsidR="000A0FE5" w:rsidRPr="004D6415" w:rsidRDefault="005B3DE6" w:rsidP="00D80719">
      <w:pPr>
        <w:spacing w:line="360" w:lineRule="auto"/>
        <w:rPr>
          <w:rFonts w:cs="Times New Roman"/>
          <w:b/>
          <w:sz w:val="24"/>
          <w:szCs w:val="24"/>
        </w:rPr>
      </w:pPr>
      <w:r>
        <w:rPr>
          <w:rFonts w:cs="Times New Roman"/>
          <w:sz w:val="24"/>
          <w:szCs w:val="24"/>
        </w:rPr>
        <w:t>The article “</w:t>
      </w:r>
      <w:r w:rsidRPr="004D6415">
        <w:rPr>
          <w:rFonts w:cs="Times New Roman"/>
          <w:sz w:val="24"/>
          <w:szCs w:val="24"/>
        </w:rPr>
        <w:t>Test Driven Development (TDD)</w:t>
      </w:r>
      <w:r>
        <w:rPr>
          <w:rFonts w:cs="Times New Roman"/>
          <w:sz w:val="24"/>
          <w:szCs w:val="24"/>
        </w:rPr>
        <w:t xml:space="preserve">” (n.d.) defines </w:t>
      </w:r>
      <w:r w:rsidR="000A0FE5" w:rsidRPr="004D6415">
        <w:rPr>
          <w:sz w:val="24"/>
          <w:szCs w:val="24"/>
        </w:rPr>
        <w:t xml:space="preserve">TDD </w:t>
      </w:r>
      <w:r w:rsidR="00DE08ED" w:rsidRPr="004D6415">
        <w:rPr>
          <w:sz w:val="24"/>
          <w:szCs w:val="24"/>
        </w:rPr>
        <w:t xml:space="preserve">is </w:t>
      </w:r>
      <w:r w:rsidR="00ED1B2F" w:rsidRPr="004D6415">
        <w:rPr>
          <w:sz w:val="24"/>
          <w:szCs w:val="24"/>
        </w:rPr>
        <w:t>a</w:t>
      </w:r>
      <w:r w:rsidR="00DE59C6" w:rsidRPr="004D6415">
        <w:rPr>
          <w:sz w:val="24"/>
          <w:szCs w:val="24"/>
        </w:rPr>
        <w:t xml:space="preserve"> </w:t>
      </w:r>
      <w:r w:rsidR="00A3436C" w:rsidRPr="004D6415">
        <w:rPr>
          <w:sz w:val="24"/>
          <w:szCs w:val="24"/>
        </w:rPr>
        <w:t xml:space="preserve">program </w:t>
      </w:r>
      <w:r w:rsidR="00367765" w:rsidRPr="004D6415">
        <w:rPr>
          <w:sz w:val="24"/>
          <w:szCs w:val="24"/>
        </w:rPr>
        <w:t>development method</w:t>
      </w:r>
      <w:r w:rsidR="00CC0FC4" w:rsidRPr="004D6415">
        <w:rPr>
          <w:sz w:val="24"/>
          <w:szCs w:val="24"/>
        </w:rPr>
        <w:t>,</w:t>
      </w:r>
      <w:r w:rsidR="00367765" w:rsidRPr="004D6415">
        <w:rPr>
          <w:sz w:val="24"/>
          <w:szCs w:val="24"/>
        </w:rPr>
        <w:t xml:space="preserve"> whereas </w:t>
      </w:r>
      <w:r w:rsidR="00BB1DB1" w:rsidRPr="004D6415">
        <w:rPr>
          <w:sz w:val="24"/>
          <w:szCs w:val="24"/>
        </w:rPr>
        <w:t>test</w:t>
      </w:r>
      <w:r w:rsidR="005600B7" w:rsidRPr="004D6415">
        <w:rPr>
          <w:sz w:val="24"/>
          <w:szCs w:val="24"/>
        </w:rPr>
        <w:t xml:space="preserve"> </w:t>
      </w:r>
      <w:r w:rsidR="00E40985" w:rsidRPr="004D6415">
        <w:rPr>
          <w:sz w:val="24"/>
          <w:szCs w:val="24"/>
        </w:rPr>
        <w:t xml:space="preserve">functions </w:t>
      </w:r>
      <w:r w:rsidR="001D49AD" w:rsidRPr="004D6415">
        <w:rPr>
          <w:sz w:val="24"/>
          <w:szCs w:val="24"/>
        </w:rPr>
        <w:t xml:space="preserve">are created to </w:t>
      </w:r>
      <w:r w:rsidR="00162704" w:rsidRPr="004D6415">
        <w:rPr>
          <w:sz w:val="24"/>
          <w:szCs w:val="24"/>
        </w:rPr>
        <w:t>check</w:t>
      </w:r>
      <w:r w:rsidR="001D49AD" w:rsidRPr="004D6415">
        <w:rPr>
          <w:sz w:val="24"/>
          <w:szCs w:val="24"/>
        </w:rPr>
        <w:t xml:space="preserve"> and verify the functionality of the code. In other words, </w:t>
      </w:r>
      <w:r w:rsidR="005600B7" w:rsidRPr="004D6415">
        <w:rPr>
          <w:sz w:val="24"/>
          <w:szCs w:val="24"/>
        </w:rPr>
        <w:t>te</w:t>
      </w:r>
      <w:r w:rsidR="001261A6" w:rsidRPr="004D6415">
        <w:rPr>
          <w:sz w:val="24"/>
          <w:szCs w:val="24"/>
        </w:rPr>
        <w:t xml:space="preserve">sting procedures are developed for individual functions and examined the </w:t>
      </w:r>
      <w:r w:rsidR="00250E05" w:rsidRPr="004D6415">
        <w:rPr>
          <w:sz w:val="24"/>
          <w:szCs w:val="24"/>
        </w:rPr>
        <w:t xml:space="preserve">functions. </w:t>
      </w:r>
      <w:r w:rsidR="007405BC" w:rsidRPr="004D6415">
        <w:rPr>
          <w:sz w:val="24"/>
          <w:szCs w:val="24"/>
        </w:rPr>
        <w:t xml:space="preserve">When </w:t>
      </w:r>
      <w:r w:rsidR="00CC0FC4" w:rsidRPr="004D6415">
        <w:rPr>
          <w:sz w:val="24"/>
          <w:szCs w:val="24"/>
        </w:rPr>
        <w:t xml:space="preserve">the </w:t>
      </w:r>
      <w:r w:rsidR="00F97319" w:rsidRPr="004D6415">
        <w:rPr>
          <w:sz w:val="24"/>
          <w:szCs w:val="24"/>
        </w:rPr>
        <w:t xml:space="preserve">functional test is failed, </w:t>
      </w:r>
      <w:r w:rsidR="00CC0FC4" w:rsidRPr="004D6415">
        <w:rPr>
          <w:sz w:val="24"/>
          <w:szCs w:val="24"/>
        </w:rPr>
        <w:t xml:space="preserve">the </w:t>
      </w:r>
      <w:r w:rsidR="00F97319" w:rsidRPr="004D6415">
        <w:rPr>
          <w:sz w:val="24"/>
          <w:szCs w:val="24"/>
        </w:rPr>
        <w:t>developer fix</w:t>
      </w:r>
      <w:r w:rsidR="00AA4812" w:rsidRPr="004D6415">
        <w:rPr>
          <w:sz w:val="24"/>
          <w:szCs w:val="24"/>
        </w:rPr>
        <w:t>es</w:t>
      </w:r>
      <w:r w:rsidR="00F97319" w:rsidRPr="004D6415">
        <w:rPr>
          <w:sz w:val="24"/>
          <w:szCs w:val="24"/>
        </w:rPr>
        <w:t xml:space="preserve"> the code and </w:t>
      </w:r>
      <w:r w:rsidR="00C83FC4" w:rsidRPr="004D6415">
        <w:rPr>
          <w:sz w:val="24"/>
          <w:szCs w:val="24"/>
        </w:rPr>
        <w:t xml:space="preserve">retest until </w:t>
      </w:r>
      <w:r w:rsidR="00E53FDB" w:rsidRPr="004D6415">
        <w:rPr>
          <w:sz w:val="24"/>
          <w:szCs w:val="24"/>
        </w:rPr>
        <w:t xml:space="preserve">the </w:t>
      </w:r>
      <w:r w:rsidR="00F54E0F" w:rsidRPr="004D6415">
        <w:rPr>
          <w:sz w:val="24"/>
          <w:szCs w:val="24"/>
        </w:rPr>
        <w:t>functional test is passed.</w:t>
      </w:r>
      <w:r w:rsidR="00F06E28" w:rsidRPr="004D6415">
        <w:rPr>
          <w:sz w:val="24"/>
          <w:szCs w:val="24"/>
        </w:rPr>
        <w:t xml:space="preserve"> The objective of TDD is to provide </w:t>
      </w:r>
      <w:r w:rsidR="00F85896" w:rsidRPr="004D6415">
        <w:rPr>
          <w:sz w:val="24"/>
          <w:szCs w:val="24"/>
        </w:rPr>
        <w:t xml:space="preserve">efficient and </w:t>
      </w:r>
      <w:r w:rsidR="00F06E28" w:rsidRPr="004D6415">
        <w:rPr>
          <w:sz w:val="24"/>
          <w:szCs w:val="24"/>
        </w:rPr>
        <w:t>error</w:t>
      </w:r>
      <w:r w:rsidR="00AA4812" w:rsidRPr="004D6415">
        <w:rPr>
          <w:sz w:val="24"/>
          <w:szCs w:val="24"/>
        </w:rPr>
        <w:t>-</w:t>
      </w:r>
      <w:r w:rsidR="00F06E28" w:rsidRPr="004D6415">
        <w:rPr>
          <w:sz w:val="24"/>
          <w:szCs w:val="24"/>
        </w:rPr>
        <w:t>free code</w:t>
      </w:r>
      <w:r w:rsidR="00A30B47" w:rsidRPr="004D6415">
        <w:rPr>
          <w:sz w:val="24"/>
          <w:szCs w:val="24"/>
        </w:rPr>
        <w:t xml:space="preserve"> </w:t>
      </w:r>
      <w:r w:rsidR="00A30B47" w:rsidRPr="004D6415">
        <w:rPr>
          <w:sz w:val="24"/>
          <w:szCs w:val="24"/>
        </w:rPr>
        <w:fldChar w:fldCharType="begin"/>
      </w:r>
      <w:r w:rsidR="00A30B47" w:rsidRPr="004D6415">
        <w:rPr>
          <w:sz w:val="24"/>
          <w:szCs w:val="24"/>
        </w:rPr>
        <w:instrText xml:space="preserve"> ADDIN ZOTERO_ITEM CSL_CITATION {"citationID":"S0AAbezU","properties":{"formattedCitation":"({\\i{}Test Driven Development (TDD)}, n.d.)","plainCitation":"(Test Driven Development (TDD), n.d.)","noteIndex":0},"citationItems":[{"id":218,"uris":["http://zotero.org/users/local/SgiQT61J/items/MLS7BS7W"],"uri":["http://zotero.org/users/local/SgiQT61J/items/MLS7BS7W"],"itemData":{"id":218,"type":"webpage","title":"Test Driven Development (TDD)","URL":"https://www.guru99.com/test-driven-development.html","accessed":{"date-parts":[["2020",9,23]]}}}],"schema":"https://github.com/citation-style-language/schema/raw/master/csl-citation.json"} </w:instrText>
      </w:r>
      <w:r w:rsidR="00A30B47" w:rsidRPr="004D6415">
        <w:rPr>
          <w:sz w:val="24"/>
          <w:szCs w:val="24"/>
        </w:rPr>
        <w:fldChar w:fldCharType="separate"/>
      </w:r>
      <w:r w:rsidR="00A30B47" w:rsidRPr="004D6415">
        <w:rPr>
          <w:rFonts w:cs="Times New Roman"/>
          <w:sz w:val="24"/>
          <w:szCs w:val="24"/>
        </w:rPr>
        <w:t>(Test Driven Development (TDD), n.d.)</w:t>
      </w:r>
      <w:r w:rsidR="00A30B47" w:rsidRPr="004D6415">
        <w:rPr>
          <w:sz w:val="24"/>
          <w:szCs w:val="24"/>
        </w:rPr>
        <w:fldChar w:fldCharType="end"/>
      </w:r>
      <w:r w:rsidR="001E0A6D" w:rsidRPr="004D6415">
        <w:rPr>
          <w:sz w:val="24"/>
          <w:szCs w:val="24"/>
        </w:rPr>
        <w:t xml:space="preserve"> </w:t>
      </w:r>
      <w:r w:rsidR="00F06E28" w:rsidRPr="004D6415">
        <w:rPr>
          <w:sz w:val="24"/>
          <w:szCs w:val="24"/>
        </w:rPr>
        <w:t>.</w:t>
      </w:r>
      <w:r w:rsidR="00370CD9" w:rsidRPr="004D6415">
        <w:rPr>
          <w:rFonts w:cs="Times New Roman"/>
          <w:b/>
          <w:sz w:val="24"/>
          <w:szCs w:val="24"/>
        </w:rPr>
        <w:t xml:space="preserve"> </w:t>
      </w:r>
    </w:p>
    <w:p w14:paraId="670FA5C9" w14:textId="4C65B3AB" w:rsidR="00CA32FF" w:rsidRPr="004D6415" w:rsidRDefault="00B73156" w:rsidP="00D80719">
      <w:pPr>
        <w:spacing w:line="360" w:lineRule="auto"/>
        <w:rPr>
          <w:rFonts w:cs="Times New Roman"/>
          <w:b/>
          <w:sz w:val="24"/>
          <w:szCs w:val="24"/>
        </w:rPr>
      </w:pPr>
      <w:r>
        <w:rPr>
          <w:sz w:val="24"/>
          <w:szCs w:val="24"/>
        </w:rPr>
        <w:t>The article indicates t</w:t>
      </w:r>
      <w:r w:rsidR="002038DA" w:rsidRPr="004D6415">
        <w:rPr>
          <w:sz w:val="24"/>
          <w:szCs w:val="24"/>
        </w:rPr>
        <w:t>he first step of TDD method is designing and building test functions</w:t>
      </w:r>
      <w:r w:rsidR="00754CB7" w:rsidRPr="004D6415">
        <w:rPr>
          <w:sz w:val="24"/>
          <w:szCs w:val="24"/>
        </w:rPr>
        <w:t xml:space="preserve"> or unit tests to check and verify every </w:t>
      </w:r>
      <w:r w:rsidR="00461845" w:rsidRPr="004D6415">
        <w:rPr>
          <w:sz w:val="24"/>
          <w:szCs w:val="24"/>
        </w:rPr>
        <w:t xml:space="preserve">single </w:t>
      </w:r>
      <w:r w:rsidR="00754CB7" w:rsidRPr="004D6415">
        <w:rPr>
          <w:sz w:val="24"/>
          <w:szCs w:val="24"/>
        </w:rPr>
        <w:t>function of the applications.</w:t>
      </w:r>
      <w:r w:rsidR="00934440" w:rsidRPr="004D6415">
        <w:rPr>
          <w:sz w:val="24"/>
          <w:szCs w:val="24"/>
        </w:rPr>
        <w:t xml:space="preserve"> </w:t>
      </w:r>
      <w:r w:rsidR="008D5889" w:rsidRPr="004D6415">
        <w:rPr>
          <w:sz w:val="24"/>
          <w:szCs w:val="24"/>
        </w:rPr>
        <w:t xml:space="preserve">In </w:t>
      </w:r>
      <w:r w:rsidR="000B2CC9" w:rsidRPr="004D6415">
        <w:rPr>
          <w:sz w:val="24"/>
          <w:szCs w:val="24"/>
        </w:rPr>
        <w:t>t</w:t>
      </w:r>
      <w:r w:rsidR="008D5889" w:rsidRPr="004D6415">
        <w:rPr>
          <w:sz w:val="24"/>
          <w:szCs w:val="24"/>
        </w:rPr>
        <w:t>est</w:t>
      </w:r>
      <w:r w:rsidR="00886336" w:rsidRPr="004D6415">
        <w:rPr>
          <w:sz w:val="24"/>
          <w:szCs w:val="24"/>
        </w:rPr>
        <w:t>-</w:t>
      </w:r>
      <w:r w:rsidR="008D5889" w:rsidRPr="004D6415">
        <w:rPr>
          <w:sz w:val="24"/>
          <w:szCs w:val="24"/>
        </w:rPr>
        <w:t xml:space="preserve">driven development method, </w:t>
      </w:r>
      <w:r w:rsidR="00D74BD0" w:rsidRPr="004D6415">
        <w:rPr>
          <w:sz w:val="24"/>
          <w:szCs w:val="24"/>
        </w:rPr>
        <w:t xml:space="preserve">software </w:t>
      </w:r>
      <w:r w:rsidR="00934440" w:rsidRPr="004D6415">
        <w:rPr>
          <w:sz w:val="24"/>
          <w:szCs w:val="24"/>
        </w:rPr>
        <w:t xml:space="preserve">engineer </w:t>
      </w:r>
      <w:r w:rsidR="00042F8B" w:rsidRPr="004D6415">
        <w:rPr>
          <w:sz w:val="24"/>
          <w:szCs w:val="24"/>
        </w:rPr>
        <w:t xml:space="preserve">does not require </w:t>
      </w:r>
      <w:r w:rsidR="007536C5" w:rsidRPr="004D6415">
        <w:rPr>
          <w:sz w:val="24"/>
          <w:szCs w:val="24"/>
        </w:rPr>
        <w:t xml:space="preserve">to </w:t>
      </w:r>
      <w:r w:rsidR="00042F8B" w:rsidRPr="004D6415">
        <w:rPr>
          <w:sz w:val="24"/>
          <w:szCs w:val="24"/>
        </w:rPr>
        <w:t xml:space="preserve">add additional </w:t>
      </w:r>
      <w:r w:rsidR="00325C2B" w:rsidRPr="004D6415">
        <w:rPr>
          <w:sz w:val="24"/>
          <w:szCs w:val="24"/>
        </w:rPr>
        <w:t xml:space="preserve">code </w:t>
      </w:r>
      <w:r w:rsidR="00042F8B" w:rsidRPr="004D6415">
        <w:rPr>
          <w:sz w:val="24"/>
          <w:szCs w:val="24"/>
        </w:rPr>
        <w:t>every time</w:t>
      </w:r>
      <w:r w:rsidR="00684546" w:rsidRPr="004D6415">
        <w:rPr>
          <w:sz w:val="24"/>
          <w:szCs w:val="24"/>
        </w:rPr>
        <w:t xml:space="preserve"> except the time</w:t>
      </w:r>
      <w:r w:rsidR="00C52CA1" w:rsidRPr="004D6415">
        <w:rPr>
          <w:sz w:val="24"/>
          <w:szCs w:val="24"/>
        </w:rPr>
        <w:t xml:space="preserve"> </w:t>
      </w:r>
      <w:r w:rsidR="00934440" w:rsidRPr="004D6415">
        <w:rPr>
          <w:sz w:val="24"/>
          <w:szCs w:val="24"/>
        </w:rPr>
        <w:t xml:space="preserve">when </w:t>
      </w:r>
      <w:r w:rsidR="00596C2D" w:rsidRPr="004D6415">
        <w:rPr>
          <w:sz w:val="24"/>
          <w:szCs w:val="24"/>
        </w:rPr>
        <w:t>the</w:t>
      </w:r>
      <w:r w:rsidR="00934440" w:rsidRPr="004D6415">
        <w:rPr>
          <w:sz w:val="24"/>
          <w:szCs w:val="24"/>
        </w:rPr>
        <w:t xml:space="preserve"> </w:t>
      </w:r>
      <w:r w:rsidR="001D43EB" w:rsidRPr="004D6415">
        <w:rPr>
          <w:sz w:val="24"/>
          <w:szCs w:val="24"/>
        </w:rPr>
        <w:t>automated</w:t>
      </w:r>
      <w:r w:rsidR="007E49A1" w:rsidRPr="004D6415">
        <w:rPr>
          <w:sz w:val="24"/>
          <w:szCs w:val="24"/>
        </w:rPr>
        <w:t xml:space="preserve"> checking </w:t>
      </w:r>
      <w:r w:rsidR="00934440" w:rsidRPr="004D6415">
        <w:rPr>
          <w:sz w:val="24"/>
          <w:szCs w:val="24"/>
        </w:rPr>
        <w:t>is failed.</w:t>
      </w:r>
      <w:r w:rsidR="00FC423B" w:rsidRPr="004D6415">
        <w:rPr>
          <w:sz w:val="24"/>
          <w:szCs w:val="24"/>
        </w:rPr>
        <w:t xml:space="preserve"> </w:t>
      </w:r>
      <w:r w:rsidR="00F953D5" w:rsidRPr="004D6415">
        <w:rPr>
          <w:sz w:val="24"/>
          <w:szCs w:val="24"/>
        </w:rPr>
        <w:t xml:space="preserve">Therefore, </w:t>
      </w:r>
      <w:r w:rsidR="00E53FDB" w:rsidRPr="004D6415">
        <w:rPr>
          <w:sz w:val="24"/>
          <w:szCs w:val="24"/>
        </w:rPr>
        <w:t xml:space="preserve">the </w:t>
      </w:r>
      <w:r w:rsidR="00E73A72" w:rsidRPr="004D6415">
        <w:rPr>
          <w:sz w:val="24"/>
          <w:szCs w:val="24"/>
        </w:rPr>
        <w:t xml:space="preserve">developer </w:t>
      </w:r>
      <w:r w:rsidR="00221BE3" w:rsidRPr="004D6415">
        <w:rPr>
          <w:sz w:val="24"/>
          <w:szCs w:val="24"/>
        </w:rPr>
        <w:t xml:space="preserve">initially </w:t>
      </w:r>
      <w:r w:rsidR="00E73A72" w:rsidRPr="004D6415">
        <w:rPr>
          <w:sz w:val="24"/>
          <w:szCs w:val="24"/>
        </w:rPr>
        <w:t>modif</w:t>
      </w:r>
      <w:r w:rsidR="00886336" w:rsidRPr="004D6415">
        <w:rPr>
          <w:sz w:val="24"/>
          <w:szCs w:val="24"/>
        </w:rPr>
        <w:t>ies</w:t>
      </w:r>
      <w:r w:rsidR="00E73A72" w:rsidRPr="004D6415">
        <w:rPr>
          <w:sz w:val="24"/>
          <w:szCs w:val="24"/>
        </w:rPr>
        <w:t xml:space="preserve"> the code </w:t>
      </w:r>
      <w:r w:rsidR="007E1EEA" w:rsidRPr="004D6415">
        <w:rPr>
          <w:sz w:val="24"/>
          <w:szCs w:val="24"/>
        </w:rPr>
        <w:t xml:space="preserve">when </w:t>
      </w:r>
      <w:r w:rsidR="0019291F" w:rsidRPr="004D6415">
        <w:rPr>
          <w:sz w:val="24"/>
          <w:szCs w:val="24"/>
        </w:rPr>
        <w:t xml:space="preserve">the code is failed during the test. </w:t>
      </w:r>
      <w:r w:rsidR="00FC423B" w:rsidRPr="004D6415">
        <w:rPr>
          <w:sz w:val="24"/>
          <w:szCs w:val="24"/>
        </w:rPr>
        <w:t xml:space="preserve">This practice will </w:t>
      </w:r>
      <w:r w:rsidR="00430A1A" w:rsidRPr="004D6415">
        <w:rPr>
          <w:sz w:val="24"/>
          <w:szCs w:val="24"/>
        </w:rPr>
        <w:t>protect</w:t>
      </w:r>
      <w:r w:rsidR="00584102" w:rsidRPr="004D6415">
        <w:rPr>
          <w:sz w:val="24"/>
          <w:szCs w:val="24"/>
        </w:rPr>
        <w:t xml:space="preserve"> from writing </w:t>
      </w:r>
      <w:r w:rsidR="005845A5" w:rsidRPr="004D6415">
        <w:rPr>
          <w:sz w:val="24"/>
          <w:szCs w:val="24"/>
        </w:rPr>
        <w:t xml:space="preserve">the </w:t>
      </w:r>
      <w:r w:rsidR="00584102" w:rsidRPr="004D6415">
        <w:rPr>
          <w:sz w:val="24"/>
          <w:szCs w:val="24"/>
        </w:rPr>
        <w:t>same code</w:t>
      </w:r>
      <w:r w:rsidR="00D56720" w:rsidRPr="004D6415">
        <w:rPr>
          <w:sz w:val="24"/>
          <w:szCs w:val="24"/>
        </w:rPr>
        <w:t xml:space="preserve">, reduce </w:t>
      </w:r>
      <w:r w:rsidR="00E53FDB" w:rsidRPr="004D6415">
        <w:rPr>
          <w:sz w:val="24"/>
          <w:szCs w:val="24"/>
        </w:rPr>
        <w:t xml:space="preserve">the </w:t>
      </w:r>
      <w:r w:rsidR="00D56720" w:rsidRPr="004D6415">
        <w:rPr>
          <w:sz w:val="24"/>
          <w:szCs w:val="24"/>
        </w:rPr>
        <w:t>line of codes</w:t>
      </w:r>
      <w:r w:rsidR="006A2323" w:rsidRPr="004D6415">
        <w:rPr>
          <w:sz w:val="24"/>
          <w:szCs w:val="24"/>
        </w:rPr>
        <w:t xml:space="preserve"> and solid the </w:t>
      </w:r>
      <w:r w:rsidR="00D56720" w:rsidRPr="004D6415">
        <w:rPr>
          <w:sz w:val="24"/>
          <w:szCs w:val="24"/>
        </w:rPr>
        <w:t xml:space="preserve">structure of </w:t>
      </w:r>
      <w:r w:rsidR="006A2323" w:rsidRPr="004D6415">
        <w:rPr>
          <w:sz w:val="24"/>
          <w:szCs w:val="24"/>
        </w:rPr>
        <w:t>code in the application</w:t>
      </w:r>
      <w:r w:rsidR="005C7F93" w:rsidRPr="004D6415">
        <w:rPr>
          <w:sz w:val="24"/>
          <w:szCs w:val="24"/>
        </w:rPr>
        <w:t xml:space="preserve"> </w:t>
      </w:r>
      <w:r w:rsidR="005C7F93" w:rsidRPr="004D6415">
        <w:rPr>
          <w:sz w:val="24"/>
          <w:szCs w:val="24"/>
        </w:rPr>
        <w:fldChar w:fldCharType="begin"/>
      </w:r>
      <w:r w:rsidR="006B66A8" w:rsidRPr="004D6415">
        <w:rPr>
          <w:sz w:val="24"/>
          <w:szCs w:val="24"/>
        </w:rPr>
        <w:instrText xml:space="preserve"> ADDIN ZOTERO_ITEM CSL_CITATION {"citationID":"kL5ioIR6","properties":{"formattedCitation":"({\\i{}Test Driven Development (TDD)}, n.d.)","plainCitation":"(Test Driven Development (TDD), n.d.)","noteIndex":0},"citationItems":[{"id":218,"uris":["http://zotero.org/users/local/SgiQT61J/items/MLS7BS7W"],"uri":["http://zotero.org/users/local/SgiQT61J/items/MLS7BS7W"],"itemData":{"id":218,"type":"webpage","title":"Test Driven Development (TDD)","URL":"https://www.guru99.com/test-driven-development.html","accessed":{"date-parts":[["2020",9,23]]}}}],"schema":"https://github.com/citation-style-language/schema/raw/master/csl-citation.json"} </w:instrText>
      </w:r>
      <w:r w:rsidR="005C7F93" w:rsidRPr="004D6415">
        <w:rPr>
          <w:sz w:val="24"/>
          <w:szCs w:val="24"/>
        </w:rPr>
        <w:fldChar w:fldCharType="separate"/>
      </w:r>
      <w:r w:rsidR="005C7F93" w:rsidRPr="004D6415">
        <w:rPr>
          <w:rFonts w:cs="Times New Roman"/>
          <w:sz w:val="24"/>
          <w:szCs w:val="24"/>
        </w:rPr>
        <w:t>(Test Driven Development (TDD), n.d.)</w:t>
      </w:r>
      <w:r w:rsidR="005C7F93" w:rsidRPr="004D6415">
        <w:rPr>
          <w:sz w:val="24"/>
          <w:szCs w:val="24"/>
        </w:rPr>
        <w:fldChar w:fldCharType="end"/>
      </w:r>
      <w:r w:rsidR="00FC423B" w:rsidRPr="004D6415">
        <w:rPr>
          <w:sz w:val="24"/>
          <w:szCs w:val="24"/>
        </w:rPr>
        <w:t>.</w:t>
      </w:r>
      <w:r w:rsidR="00397431" w:rsidRPr="004D6415">
        <w:rPr>
          <w:rFonts w:cs="Times New Roman"/>
          <w:b/>
          <w:sz w:val="24"/>
          <w:szCs w:val="24"/>
        </w:rPr>
        <w:t xml:space="preserve"> </w:t>
      </w:r>
    </w:p>
    <w:p w14:paraId="02904D98" w14:textId="0E1C8A88" w:rsidR="00CA32FF" w:rsidRPr="004D6415" w:rsidRDefault="00CA32FF" w:rsidP="00D80719">
      <w:pPr>
        <w:spacing w:line="360" w:lineRule="auto"/>
        <w:rPr>
          <w:rFonts w:cs="Times New Roman"/>
          <w:b/>
          <w:sz w:val="24"/>
          <w:szCs w:val="24"/>
        </w:rPr>
      </w:pPr>
      <w:r w:rsidRPr="004D6415">
        <w:rPr>
          <w:rFonts w:cs="Times New Roman"/>
          <w:sz w:val="24"/>
          <w:szCs w:val="24"/>
        </w:rPr>
        <w:t xml:space="preserve">TDD </w:t>
      </w:r>
      <w:r w:rsidR="00F54456" w:rsidRPr="004D6415">
        <w:rPr>
          <w:rFonts w:cs="Times New Roman"/>
          <w:sz w:val="24"/>
          <w:szCs w:val="24"/>
        </w:rPr>
        <w:t xml:space="preserve">can address as </w:t>
      </w:r>
      <w:r w:rsidRPr="004D6415">
        <w:rPr>
          <w:rStyle w:val="Strong"/>
          <w:rFonts w:cs="Times New Roman"/>
          <w:color w:val="222222"/>
          <w:sz w:val="24"/>
          <w:szCs w:val="24"/>
          <w:shd w:val="clear" w:color="auto" w:fill="FFFFFF"/>
        </w:rPr>
        <w:t>Test First Development</w:t>
      </w:r>
      <w:r w:rsidR="00F54456" w:rsidRPr="004D6415">
        <w:rPr>
          <w:rStyle w:val="Strong"/>
          <w:rFonts w:cs="Times New Roman"/>
          <w:color w:val="222222"/>
          <w:sz w:val="24"/>
          <w:szCs w:val="24"/>
          <w:shd w:val="clear" w:color="auto" w:fill="FFFFFF"/>
        </w:rPr>
        <w:t xml:space="preserve"> </w:t>
      </w:r>
      <w:r w:rsidR="0004672E" w:rsidRPr="004D6415">
        <w:rPr>
          <w:rStyle w:val="Strong"/>
          <w:rFonts w:cs="Times New Roman"/>
          <w:b w:val="0"/>
          <w:color w:val="222222"/>
          <w:sz w:val="24"/>
          <w:szCs w:val="24"/>
          <w:shd w:val="clear" w:color="auto" w:fill="FFFFFF"/>
        </w:rPr>
        <w:t>method</w:t>
      </w:r>
      <w:r w:rsidR="0004672E" w:rsidRPr="004D6415">
        <w:rPr>
          <w:rStyle w:val="Strong"/>
          <w:rFonts w:cs="Times New Roman"/>
          <w:color w:val="222222"/>
          <w:sz w:val="24"/>
          <w:szCs w:val="24"/>
          <w:shd w:val="clear" w:color="auto" w:fill="FFFFFF"/>
        </w:rPr>
        <w:t xml:space="preserve"> </w:t>
      </w:r>
      <w:r w:rsidR="00F54456" w:rsidRPr="004D6415">
        <w:rPr>
          <w:rFonts w:cs="Times New Roman"/>
          <w:sz w:val="24"/>
          <w:szCs w:val="24"/>
        </w:rPr>
        <w:t>alternatively</w:t>
      </w:r>
      <w:r w:rsidR="00CB78E3" w:rsidRPr="004D6415">
        <w:rPr>
          <w:rFonts w:cs="Times New Roman"/>
          <w:sz w:val="24"/>
          <w:szCs w:val="24"/>
        </w:rPr>
        <w:t xml:space="preserve"> </w:t>
      </w:r>
      <w:r w:rsidR="000711E3" w:rsidRPr="004D6415">
        <w:rPr>
          <w:rFonts w:cs="Times New Roman"/>
          <w:sz w:val="24"/>
          <w:szCs w:val="24"/>
        </w:rPr>
        <w:t>because</w:t>
      </w:r>
      <w:r w:rsidR="00CB78E3" w:rsidRPr="004D6415">
        <w:rPr>
          <w:rFonts w:cs="Times New Roman"/>
          <w:sz w:val="24"/>
          <w:szCs w:val="24"/>
        </w:rPr>
        <w:t xml:space="preserve"> </w:t>
      </w:r>
      <w:r w:rsidR="0084195B" w:rsidRPr="004D6415">
        <w:rPr>
          <w:rFonts w:cs="Times New Roman"/>
          <w:sz w:val="24"/>
          <w:szCs w:val="24"/>
        </w:rPr>
        <w:t xml:space="preserve">TDD </w:t>
      </w:r>
      <w:r w:rsidR="00CB78E3" w:rsidRPr="004D6415">
        <w:rPr>
          <w:rFonts w:cs="Times New Roman"/>
          <w:sz w:val="24"/>
          <w:szCs w:val="24"/>
        </w:rPr>
        <w:t xml:space="preserve">method </w:t>
      </w:r>
      <w:r w:rsidR="008808CC" w:rsidRPr="004D6415">
        <w:rPr>
          <w:rFonts w:cs="Times New Roman"/>
          <w:sz w:val="24"/>
          <w:szCs w:val="24"/>
        </w:rPr>
        <w:t xml:space="preserve">includes </w:t>
      </w:r>
      <w:r w:rsidR="008232E2" w:rsidRPr="004D6415">
        <w:rPr>
          <w:rFonts w:cs="Times New Roman"/>
          <w:sz w:val="24"/>
          <w:szCs w:val="24"/>
        </w:rPr>
        <w:t xml:space="preserve">the procedure of </w:t>
      </w:r>
      <w:r w:rsidR="006E6666" w:rsidRPr="004D6415">
        <w:rPr>
          <w:rFonts w:cs="Times New Roman"/>
          <w:sz w:val="24"/>
          <w:szCs w:val="24"/>
        </w:rPr>
        <w:t>creating</w:t>
      </w:r>
      <w:r w:rsidR="008232E2" w:rsidRPr="004D6415">
        <w:rPr>
          <w:rFonts w:cs="Times New Roman"/>
          <w:sz w:val="24"/>
          <w:szCs w:val="24"/>
        </w:rPr>
        <w:t xml:space="preserve"> and </w:t>
      </w:r>
      <w:r w:rsidR="006E6666" w:rsidRPr="004D6415">
        <w:rPr>
          <w:rFonts w:cs="Times New Roman"/>
          <w:sz w:val="24"/>
          <w:szCs w:val="24"/>
        </w:rPr>
        <w:t xml:space="preserve">testing </w:t>
      </w:r>
      <w:r w:rsidR="00342385" w:rsidRPr="004D6415">
        <w:rPr>
          <w:rFonts w:cs="Times New Roman"/>
          <w:sz w:val="24"/>
          <w:szCs w:val="24"/>
        </w:rPr>
        <w:t>the code automatically</w:t>
      </w:r>
      <w:r w:rsidR="008502BF" w:rsidRPr="004D6415">
        <w:rPr>
          <w:rFonts w:cs="Times New Roman"/>
          <w:sz w:val="24"/>
          <w:szCs w:val="24"/>
        </w:rPr>
        <w:t xml:space="preserve"> advance</w:t>
      </w:r>
      <w:r w:rsidR="00EF502F" w:rsidRPr="004D6415">
        <w:rPr>
          <w:rFonts w:cs="Times New Roman"/>
          <w:sz w:val="24"/>
          <w:szCs w:val="24"/>
        </w:rPr>
        <w:t xml:space="preserve"> </w:t>
      </w:r>
      <w:r w:rsidR="00CB78E3" w:rsidRPr="004D6415">
        <w:rPr>
          <w:rFonts w:cs="Times New Roman"/>
          <w:sz w:val="24"/>
          <w:szCs w:val="24"/>
        </w:rPr>
        <w:t xml:space="preserve">before starting </w:t>
      </w:r>
      <w:r w:rsidR="00817FF7" w:rsidRPr="004D6415">
        <w:rPr>
          <w:rFonts w:cs="Times New Roman"/>
          <w:sz w:val="24"/>
          <w:szCs w:val="24"/>
        </w:rPr>
        <w:t xml:space="preserve">any </w:t>
      </w:r>
      <w:r w:rsidR="005B696F" w:rsidRPr="004D6415">
        <w:rPr>
          <w:rFonts w:cs="Times New Roman"/>
          <w:sz w:val="24"/>
          <w:szCs w:val="24"/>
        </w:rPr>
        <w:t>real</w:t>
      </w:r>
      <w:r w:rsidR="00CB78E3" w:rsidRPr="004D6415">
        <w:rPr>
          <w:rFonts w:cs="Times New Roman"/>
          <w:sz w:val="24"/>
          <w:szCs w:val="24"/>
        </w:rPr>
        <w:t xml:space="preserve"> development </w:t>
      </w:r>
      <w:r w:rsidR="001B63AC" w:rsidRPr="004D6415">
        <w:rPr>
          <w:rFonts w:cs="Times New Roman"/>
          <w:sz w:val="24"/>
          <w:szCs w:val="24"/>
        </w:rPr>
        <w:t xml:space="preserve">work </w:t>
      </w:r>
      <w:r w:rsidR="004E2BF0" w:rsidRPr="004D6415">
        <w:rPr>
          <w:rFonts w:cs="Times New Roman"/>
          <w:sz w:val="24"/>
          <w:szCs w:val="24"/>
        </w:rPr>
        <w:t xml:space="preserve">of </w:t>
      </w:r>
      <w:r w:rsidR="00CB78E3" w:rsidRPr="004D6415">
        <w:rPr>
          <w:rFonts w:cs="Times New Roman"/>
          <w:sz w:val="24"/>
          <w:szCs w:val="24"/>
        </w:rPr>
        <w:t>the application</w:t>
      </w:r>
      <w:r w:rsidR="00D952CC" w:rsidRPr="004D6415">
        <w:rPr>
          <w:rFonts w:cs="Times New Roman"/>
          <w:sz w:val="24"/>
          <w:szCs w:val="24"/>
        </w:rPr>
        <w:t xml:space="preserve"> </w:t>
      </w:r>
      <w:r w:rsidR="00D952CC" w:rsidRPr="004D6415">
        <w:rPr>
          <w:sz w:val="24"/>
          <w:szCs w:val="24"/>
        </w:rPr>
        <w:fldChar w:fldCharType="begin"/>
      </w:r>
      <w:r w:rsidR="006B66A8" w:rsidRPr="004D6415">
        <w:rPr>
          <w:sz w:val="24"/>
          <w:szCs w:val="24"/>
        </w:rPr>
        <w:instrText xml:space="preserve"> ADDIN ZOTERO_ITEM CSL_CITATION {"citationID":"ybmluRF7","properties":{"formattedCitation":"({\\i{}Test Driven Development (TDD)}, n.d.)","plainCitation":"(Test Driven Development (TDD), n.d.)","noteIndex":0},"citationItems":[{"id":218,"uris":["http://zotero.org/users/local/SgiQT61J/items/MLS7BS7W"],"uri":["http://zotero.org/users/local/SgiQT61J/items/MLS7BS7W"],"itemData":{"id":218,"type":"webpage","title":"Test Driven Development (TDD)","URL":"https://www.guru99.com/test-driven-development.html","accessed":{"date-parts":[["2020",9,23]]}}}],"schema":"https://github.com/citation-style-language/schema/raw/master/csl-citation.json"} </w:instrText>
      </w:r>
      <w:r w:rsidR="00D952CC" w:rsidRPr="004D6415">
        <w:rPr>
          <w:sz w:val="24"/>
          <w:szCs w:val="24"/>
        </w:rPr>
        <w:fldChar w:fldCharType="separate"/>
      </w:r>
      <w:r w:rsidR="00D952CC" w:rsidRPr="004D6415">
        <w:rPr>
          <w:rFonts w:cs="Times New Roman"/>
          <w:sz w:val="24"/>
          <w:szCs w:val="24"/>
        </w:rPr>
        <w:t>(Test Driven Development (TDD), n.d.)</w:t>
      </w:r>
      <w:r w:rsidR="00D952CC" w:rsidRPr="004D6415">
        <w:rPr>
          <w:sz w:val="24"/>
          <w:szCs w:val="24"/>
        </w:rPr>
        <w:fldChar w:fldCharType="end"/>
      </w:r>
      <w:r w:rsidR="00CB78E3" w:rsidRPr="004D6415">
        <w:rPr>
          <w:rFonts w:cs="Times New Roman"/>
          <w:sz w:val="24"/>
          <w:szCs w:val="24"/>
        </w:rPr>
        <w:t>.</w:t>
      </w:r>
      <w:r w:rsidR="009009D2" w:rsidRPr="004D6415">
        <w:rPr>
          <w:rFonts w:cs="Times New Roman"/>
          <w:sz w:val="24"/>
          <w:szCs w:val="24"/>
        </w:rPr>
        <w:t xml:space="preserve"> </w:t>
      </w:r>
    </w:p>
    <w:p w14:paraId="00C0BAFA" w14:textId="0C62770D" w:rsidR="00AA5AFE" w:rsidRDefault="00AA5AFE" w:rsidP="00D80719">
      <w:pPr>
        <w:spacing w:line="360" w:lineRule="auto"/>
        <w:rPr>
          <w:rFonts w:cs="Times New Roman"/>
        </w:rPr>
      </w:pPr>
      <w:r>
        <w:rPr>
          <w:noProof/>
        </w:rPr>
        <w:drawing>
          <wp:inline distT="0" distB="0" distL="0" distR="0" wp14:anchorId="27E749FC" wp14:editId="0F91B834">
            <wp:extent cx="3618865" cy="4810259"/>
            <wp:effectExtent l="0" t="0" r="635" b="9525"/>
            <wp:docPr id="4" name="Picture 4" descr="http://www.agiledata.org/images/tddSte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agiledata.org/images/tddSteps.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19258" cy="4810782"/>
                    </a:xfrm>
                    <a:prstGeom prst="rect">
                      <a:avLst/>
                    </a:prstGeom>
                    <a:noFill/>
                    <a:ln>
                      <a:noFill/>
                    </a:ln>
                  </pic:spPr>
                </pic:pic>
              </a:graphicData>
            </a:graphic>
          </wp:inline>
        </w:drawing>
      </w:r>
      <w:r>
        <w:rPr>
          <w:rFonts w:cs="Times New Roman"/>
        </w:rPr>
        <w:t>s</w:t>
      </w:r>
    </w:p>
    <w:p w14:paraId="7B9A310B" w14:textId="02AFB7E3" w:rsidR="000929BF" w:rsidRPr="007E7B8E" w:rsidRDefault="00347CAB" w:rsidP="000929BF">
      <w:pPr>
        <w:spacing w:line="360" w:lineRule="auto"/>
        <w:ind w:left="720" w:hanging="720"/>
        <w:rPr>
          <w:rFonts w:cs="Times New Roman"/>
          <w:sz w:val="24"/>
          <w:szCs w:val="24"/>
        </w:rPr>
      </w:pPr>
      <w:r w:rsidRPr="00A237AF">
        <w:rPr>
          <w:b/>
          <w:sz w:val="24"/>
          <w:szCs w:val="24"/>
        </w:rPr>
        <w:t>Figure</w:t>
      </w:r>
      <w:r w:rsidR="00A237AF">
        <w:rPr>
          <w:b/>
          <w:sz w:val="24"/>
          <w:szCs w:val="24"/>
        </w:rPr>
        <w:t xml:space="preserve"> </w:t>
      </w:r>
      <w:r w:rsidR="0080332B">
        <w:rPr>
          <w:b/>
          <w:sz w:val="24"/>
          <w:szCs w:val="24"/>
        </w:rPr>
        <w:t>6</w:t>
      </w:r>
      <w:r w:rsidR="00A237AF">
        <w:rPr>
          <w:sz w:val="24"/>
          <w:szCs w:val="24"/>
        </w:rPr>
        <w:t>.</w:t>
      </w:r>
      <w:r w:rsidRPr="00A237AF">
        <w:rPr>
          <w:sz w:val="24"/>
          <w:szCs w:val="24"/>
        </w:rPr>
        <w:t xml:space="preserve"> </w:t>
      </w:r>
      <w:r w:rsidR="002D6047" w:rsidRPr="00A237AF">
        <w:rPr>
          <w:sz w:val="24"/>
          <w:szCs w:val="24"/>
        </w:rPr>
        <w:t>Test-driven development</w:t>
      </w:r>
      <w:r w:rsidR="005063E8">
        <w:rPr>
          <w:sz w:val="24"/>
          <w:szCs w:val="24"/>
        </w:rPr>
        <w:t>. From</w:t>
      </w:r>
      <w:r w:rsidR="00E95A74" w:rsidRPr="00A237AF">
        <w:rPr>
          <w:sz w:val="24"/>
          <w:szCs w:val="24"/>
        </w:rPr>
        <w:t xml:space="preserve"> </w:t>
      </w:r>
      <w:r w:rsidR="000929BF" w:rsidRPr="005C0C90">
        <w:rPr>
          <w:rFonts w:cs="Times New Roman"/>
          <w:i/>
          <w:iCs/>
          <w:sz w:val="24"/>
          <w:szCs w:val="24"/>
        </w:rPr>
        <w:t>Test Driven Development (TDD)</w:t>
      </w:r>
      <w:r w:rsidR="007D0175">
        <w:rPr>
          <w:rFonts w:cs="Times New Roman"/>
          <w:i/>
          <w:iCs/>
          <w:sz w:val="24"/>
          <w:szCs w:val="24"/>
        </w:rPr>
        <w:t>.</w:t>
      </w:r>
      <w:r w:rsidR="007D0175">
        <w:rPr>
          <w:rFonts w:cs="Times New Roman"/>
          <w:sz w:val="24"/>
          <w:szCs w:val="24"/>
        </w:rPr>
        <w:t xml:space="preserve"> </w:t>
      </w:r>
      <w:r w:rsidR="005C0C90">
        <w:rPr>
          <w:rFonts w:cs="Times New Roman"/>
          <w:sz w:val="24"/>
          <w:szCs w:val="24"/>
        </w:rPr>
        <w:t>(</w:t>
      </w:r>
      <w:r w:rsidR="000929BF" w:rsidRPr="007E7B8E">
        <w:rPr>
          <w:rFonts w:cs="Times New Roman"/>
          <w:sz w:val="24"/>
          <w:szCs w:val="24"/>
        </w:rPr>
        <w:t>https://www.guru99.com/test-driven-development.html</w:t>
      </w:r>
      <w:r w:rsidR="005C0C90">
        <w:rPr>
          <w:rFonts w:cs="Times New Roman"/>
          <w:sz w:val="24"/>
          <w:szCs w:val="24"/>
        </w:rPr>
        <w:t>).</w:t>
      </w:r>
    </w:p>
    <w:p w14:paraId="0BD1173D" w14:textId="6558804F" w:rsidR="001D2FAB" w:rsidRPr="00A237AF" w:rsidRDefault="001D2FAB" w:rsidP="00D80719">
      <w:pPr>
        <w:spacing w:line="360" w:lineRule="auto"/>
        <w:rPr>
          <w:rFonts w:cs="Times New Roman"/>
          <w:b/>
          <w:sz w:val="24"/>
          <w:szCs w:val="24"/>
        </w:rPr>
      </w:pPr>
    </w:p>
    <w:p w14:paraId="13033BBC" w14:textId="234B730F" w:rsidR="00F4129C" w:rsidRDefault="00F4129C" w:rsidP="00C61E33">
      <w:pPr>
        <w:spacing w:line="360" w:lineRule="auto"/>
        <w:jc w:val="center"/>
      </w:pPr>
      <w:r>
        <w:rPr>
          <w:noProof/>
        </w:rPr>
        <w:drawing>
          <wp:inline distT="0" distB="0" distL="0" distR="0" wp14:anchorId="1885255E" wp14:editId="010BA6EC">
            <wp:extent cx="4321175" cy="2459990"/>
            <wp:effectExtent l="0" t="0" r="3175" b="0"/>
            <wp:docPr id="3" name="Picture 3" descr="Test Driven Development (TDD): Learn with Exam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st Driven Development (TDD): Learn with Exampl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1175" cy="2459990"/>
                    </a:xfrm>
                    <a:prstGeom prst="rect">
                      <a:avLst/>
                    </a:prstGeom>
                    <a:noFill/>
                    <a:ln>
                      <a:noFill/>
                    </a:ln>
                  </pic:spPr>
                </pic:pic>
              </a:graphicData>
            </a:graphic>
          </wp:inline>
        </w:drawing>
      </w:r>
    </w:p>
    <w:p w14:paraId="5FF0EA1A" w14:textId="7D16253C" w:rsidR="007A3972" w:rsidRPr="008904F5" w:rsidRDefault="000E6795" w:rsidP="007A3972">
      <w:pPr>
        <w:spacing w:line="360" w:lineRule="auto"/>
        <w:rPr>
          <w:rFonts w:cs="Times New Roman"/>
          <w:b/>
          <w:sz w:val="24"/>
          <w:szCs w:val="24"/>
        </w:rPr>
      </w:pPr>
      <w:r w:rsidRPr="008904F5">
        <w:rPr>
          <w:b/>
          <w:sz w:val="24"/>
          <w:szCs w:val="24"/>
        </w:rPr>
        <w:t>Figure</w:t>
      </w:r>
      <w:r w:rsidR="00F674C8" w:rsidRPr="008904F5">
        <w:rPr>
          <w:b/>
          <w:sz w:val="24"/>
          <w:szCs w:val="24"/>
        </w:rPr>
        <w:t xml:space="preserve"> </w:t>
      </w:r>
      <w:r w:rsidR="0080332B">
        <w:rPr>
          <w:b/>
          <w:sz w:val="24"/>
          <w:szCs w:val="24"/>
        </w:rPr>
        <w:t>7</w:t>
      </w:r>
      <w:r w:rsidR="00F674C8" w:rsidRPr="008904F5">
        <w:rPr>
          <w:sz w:val="24"/>
          <w:szCs w:val="24"/>
        </w:rPr>
        <w:t>.</w:t>
      </w:r>
      <w:r w:rsidRPr="008904F5">
        <w:rPr>
          <w:sz w:val="24"/>
          <w:szCs w:val="24"/>
        </w:rPr>
        <w:t xml:space="preserve"> </w:t>
      </w:r>
      <w:r w:rsidR="00AC2A8B" w:rsidRPr="008904F5">
        <w:rPr>
          <w:sz w:val="24"/>
          <w:szCs w:val="24"/>
        </w:rPr>
        <w:t xml:space="preserve">Unit Test with </w:t>
      </w:r>
      <w:r w:rsidRPr="008904F5">
        <w:rPr>
          <w:sz w:val="24"/>
          <w:szCs w:val="24"/>
        </w:rPr>
        <w:t>Test-driven development</w:t>
      </w:r>
      <w:r w:rsidR="00AC0DC1">
        <w:rPr>
          <w:sz w:val="24"/>
          <w:szCs w:val="24"/>
        </w:rPr>
        <w:t>. From</w:t>
      </w:r>
      <w:r w:rsidR="00AC0DC1" w:rsidRPr="00A237AF">
        <w:rPr>
          <w:sz w:val="24"/>
          <w:szCs w:val="24"/>
        </w:rPr>
        <w:t xml:space="preserve"> </w:t>
      </w:r>
      <w:r w:rsidR="00AC0DC1" w:rsidRPr="009B0688">
        <w:rPr>
          <w:rFonts w:cs="Times New Roman"/>
          <w:i/>
          <w:iCs/>
          <w:sz w:val="24"/>
          <w:szCs w:val="24"/>
        </w:rPr>
        <w:t>Test Driven Development (TDD)</w:t>
      </w:r>
      <w:r w:rsidR="009B0688" w:rsidRPr="009B0688">
        <w:rPr>
          <w:rFonts w:cs="Times New Roman"/>
          <w:i/>
          <w:iCs/>
          <w:sz w:val="24"/>
          <w:szCs w:val="24"/>
        </w:rPr>
        <w:t>.</w:t>
      </w:r>
      <w:r w:rsidR="00AC0DC1">
        <w:rPr>
          <w:rFonts w:cs="Times New Roman"/>
          <w:sz w:val="24"/>
          <w:szCs w:val="24"/>
        </w:rPr>
        <w:t xml:space="preserve"> </w:t>
      </w:r>
      <w:r w:rsidR="009B0688">
        <w:rPr>
          <w:rFonts w:cs="Times New Roman"/>
          <w:sz w:val="24"/>
          <w:szCs w:val="24"/>
        </w:rPr>
        <w:t>(</w:t>
      </w:r>
      <w:r w:rsidR="00AC0DC1" w:rsidRPr="007E7B8E">
        <w:rPr>
          <w:rFonts w:cs="Times New Roman"/>
          <w:sz w:val="24"/>
          <w:szCs w:val="24"/>
        </w:rPr>
        <w:t>https://www.guru99.com/test-driven-development.html</w:t>
      </w:r>
      <w:r w:rsidR="009B0688">
        <w:rPr>
          <w:rFonts w:cs="Times New Roman"/>
          <w:b/>
          <w:sz w:val="24"/>
          <w:szCs w:val="24"/>
        </w:rPr>
        <w:t>)</w:t>
      </w:r>
    </w:p>
    <w:p w14:paraId="01B9CC20" w14:textId="38B6AC9A" w:rsidR="00F9120E" w:rsidRPr="00DD1B51" w:rsidRDefault="00544B84" w:rsidP="00843C97">
      <w:pPr>
        <w:pStyle w:val="Heading1"/>
        <w:spacing w:line="360" w:lineRule="auto"/>
        <w:rPr>
          <w:b w:val="0"/>
          <w:sz w:val="24"/>
          <w:szCs w:val="24"/>
        </w:rPr>
      </w:pPr>
      <w:bookmarkStart w:id="24" w:name="_Toc51970582"/>
      <w:r w:rsidRPr="00DD1B51">
        <w:t>Implementation</w:t>
      </w:r>
      <w:bookmarkEnd w:id="24"/>
    </w:p>
    <w:p w14:paraId="530864FD" w14:textId="0DA12D76" w:rsidR="00544B84" w:rsidRPr="00DD1B51" w:rsidRDefault="004238F7" w:rsidP="00843C97">
      <w:pPr>
        <w:pStyle w:val="Heading2"/>
        <w:spacing w:line="360" w:lineRule="auto"/>
        <w:rPr>
          <w:rFonts w:cs="Times New Roman"/>
          <w:b w:val="0"/>
          <w:sz w:val="24"/>
          <w:szCs w:val="24"/>
        </w:rPr>
      </w:pPr>
      <w:bookmarkStart w:id="25" w:name="_Toc51970583"/>
      <w:r w:rsidRPr="00DD1B51">
        <w:t>Asset</w:t>
      </w:r>
      <w:bookmarkEnd w:id="25"/>
    </w:p>
    <w:p w14:paraId="7B59CA40" w14:textId="0D590BAF" w:rsidR="004238F7" w:rsidRPr="00DD1B51" w:rsidRDefault="004238F7" w:rsidP="00843C97">
      <w:pPr>
        <w:spacing w:line="360" w:lineRule="auto"/>
        <w:rPr>
          <w:rFonts w:cs="Times New Roman"/>
          <w:bCs/>
          <w:sz w:val="24"/>
          <w:szCs w:val="24"/>
        </w:rPr>
      </w:pPr>
      <w:r w:rsidRPr="00DD1B51">
        <w:rPr>
          <w:rFonts w:cs="Times New Roman"/>
          <w:bCs/>
          <w:sz w:val="24"/>
          <w:szCs w:val="24"/>
        </w:rPr>
        <w:t xml:space="preserve">To Implement both AR and </w:t>
      </w:r>
      <w:r w:rsidR="00AB635A" w:rsidRPr="00DD1B51">
        <w:rPr>
          <w:rFonts w:cs="Times New Roman"/>
          <w:bCs/>
          <w:sz w:val="24"/>
          <w:szCs w:val="24"/>
        </w:rPr>
        <w:t>non-AR</w:t>
      </w:r>
      <w:r w:rsidRPr="00DD1B51">
        <w:rPr>
          <w:rFonts w:cs="Times New Roman"/>
          <w:bCs/>
          <w:sz w:val="24"/>
          <w:szCs w:val="24"/>
        </w:rPr>
        <w:t xml:space="preserve"> Furniture Shopping applications, </w:t>
      </w:r>
      <w:r w:rsidR="000A1BC2" w:rsidRPr="00DD1B51">
        <w:rPr>
          <w:rFonts w:cs="Times New Roman"/>
          <w:bCs/>
          <w:sz w:val="24"/>
          <w:szCs w:val="24"/>
        </w:rPr>
        <w:t xml:space="preserve">we downloaded </w:t>
      </w:r>
      <w:r w:rsidR="00AD6B1E" w:rsidRPr="00DD1B51">
        <w:rPr>
          <w:rFonts w:cs="Times New Roman"/>
          <w:bCs/>
          <w:sz w:val="24"/>
          <w:szCs w:val="24"/>
        </w:rPr>
        <w:t>different</w:t>
      </w:r>
      <w:r w:rsidR="00772DBA" w:rsidRPr="00DD1B51">
        <w:rPr>
          <w:rFonts w:cs="Times New Roman"/>
          <w:bCs/>
          <w:sz w:val="24"/>
          <w:szCs w:val="24"/>
        </w:rPr>
        <w:t xml:space="preserve"> free</w:t>
      </w:r>
      <w:r w:rsidR="00AD6B1E" w:rsidRPr="00DD1B51">
        <w:rPr>
          <w:rFonts w:cs="Times New Roman"/>
          <w:bCs/>
          <w:sz w:val="24"/>
          <w:szCs w:val="24"/>
        </w:rPr>
        <w:t xml:space="preserve"> resources from the internet:</w:t>
      </w:r>
    </w:p>
    <w:p w14:paraId="7206EEDD" w14:textId="3E1DA8E7" w:rsidR="00AD6B1E" w:rsidRPr="00DD1B51" w:rsidRDefault="003B175B" w:rsidP="00AD6B1E">
      <w:pPr>
        <w:pStyle w:val="ListParagraph"/>
        <w:numPr>
          <w:ilvl w:val="0"/>
          <w:numId w:val="2"/>
        </w:numPr>
        <w:spacing w:line="360" w:lineRule="auto"/>
        <w:rPr>
          <w:rFonts w:cs="Times New Roman"/>
          <w:bCs/>
          <w:sz w:val="24"/>
          <w:szCs w:val="24"/>
        </w:rPr>
      </w:pPr>
      <w:r w:rsidRPr="00DD1B51">
        <w:rPr>
          <w:rFonts w:cs="Times New Roman"/>
          <w:bCs/>
          <w:sz w:val="24"/>
          <w:szCs w:val="24"/>
        </w:rPr>
        <w:t xml:space="preserve">Free 3D Models provided by Apple </w:t>
      </w:r>
      <w:r w:rsidR="00300538" w:rsidRPr="00DD1B51">
        <w:rPr>
          <w:rFonts w:cs="Times New Roman"/>
          <w:bCs/>
          <w:sz w:val="24"/>
          <w:szCs w:val="24"/>
        </w:rPr>
        <w:t>in their</w:t>
      </w:r>
      <w:r w:rsidRPr="00DD1B51">
        <w:rPr>
          <w:rFonts w:cs="Times New Roman"/>
          <w:bCs/>
          <w:sz w:val="24"/>
          <w:szCs w:val="24"/>
        </w:rPr>
        <w:t xml:space="preserve"> ARKit </w:t>
      </w:r>
      <w:r w:rsidR="003D25C8" w:rsidRPr="00DD1B51">
        <w:rPr>
          <w:rFonts w:cs="Times New Roman"/>
          <w:bCs/>
          <w:sz w:val="24"/>
          <w:szCs w:val="24"/>
        </w:rPr>
        <w:t>tutorials</w:t>
      </w:r>
      <w:r w:rsidR="001E5777" w:rsidRPr="00DD1B51">
        <w:rPr>
          <w:rFonts w:cs="Times New Roman"/>
          <w:bCs/>
          <w:sz w:val="24"/>
          <w:szCs w:val="24"/>
        </w:rPr>
        <w:t xml:space="preserve"> (“Placing Objects and Handling 3D Interaction,” n.d)</w:t>
      </w:r>
      <w:r w:rsidRPr="00DD1B51">
        <w:rPr>
          <w:rFonts w:cs="Times New Roman"/>
          <w:bCs/>
          <w:sz w:val="24"/>
          <w:szCs w:val="24"/>
        </w:rPr>
        <w:t>.</w:t>
      </w:r>
    </w:p>
    <w:p w14:paraId="50ED53D0" w14:textId="5C0B6FC0" w:rsidR="00DF5896" w:rsidRPr="00DD1B51" w:rsidRDefault="00A52944" w:rsidP="00AD6B1E">
      <w:pPr>
        <w:pStyle w:val="ListParagraph"/>
        <w:numPr>
          <w:ilvl w:val="0"/>
          <w:numId w:val="2"/>
        </w:numPr>
        <w:spacing w:line="360" w:lineRule="auto"/>
        <w:rPr>
          <w:rFonts w:cs="Times New Roman"/>
          <w:bCs/>
          <w:sz w:val="24"/>
          <w:szCs w:val="24"/>
        </w:rPr>
      </w:pPr>
      <w:r w:rsidRPr="00DD1B51">
        <w:rPr>
          <w:rFonts w:cs="Times New Roman"/>
          <w:bCs/>
          <w:sz w:val="24"/>
          <w:szCs w:val="24"/>
        </w:rPr>
        <w:t>Icons and stickers are downloaded from flaticon.com</w:t>
      </w:r>
      <w:r w:rsidR="00700CC8" w:rsidRPr="00DD1B51">
        <w:rPr>
          <w:rFonts w:cs="Times New Roman"/>
          <w:bCs/>
          <w:sz w:val="24"/>
          <w:szCs w:val="24"/>
        </w:rPr>
        <w:t>.</w:t>
      </w:r>
    </w:p>
    <w:p w14:paraId="3DCB0911" w14:textId="53A94E15" w:rsidR="00700CC8" w:rsidRPr="00DD1B51" w:rsidRDefault="00725BB8" w:rsidP="00AD6B1E">
      <w:pPr>
        <w:pStyle w:val="ListParagraph"/>
        <w:numPr>
          <w:ilvl w:val="0"/>
          <w:numId w:val="2"/>
        </w:numPr>
        <w:spacing w:line="360" w:lineRule="auto"/>
        <w:rPr>
          <w:rFonts w:cs="Times New Roman"/>
          <w:bCs/>
          <w:sz w:val="24"/>
          <w:szCs w:val="24"/>
        </w:rPr>
      </w:pPr>
      <w:r w:rsidRPr="00DD1B51">
        <w:rPr>
          <w:rFonts w:cs="Times New Roman"/>
          <w:bCs/>
          <w:sz w:val="24"/>
          <w:szCs w:val="24"/>
        </w:rPr>
        <w:t>Content, price, images of furniture are downloaded from Google.</w:t>
      </w:r>
    </w:p>
    <w:p w14:paraId="48E3A29D" w14:textId="7320F873" w:rsidR="00A52944" w:rsidRPr="00DD1B51" w:rsidRDefault="00A30239" w:rsidP="006E7C28">
      <w:pPr>
        <w:pStyle w:val="Heading2"/>
        <w:spacing w:line="360" w:lineRule="auto"/>
        <w:rPr>
          <w:rFonts w:cs="Times New Roman"/>
          <w:b w:val="0"/>
          <w:sz w:val="24"/>
          <w:szCs w:val="24"/>
        </w:rPr>
      </w:pPr>
      <w:bookmarkStart w:id="26" w:name="_Toc51970584"/>
      <w:r w:rsidRPr="00DD1B51">
        <w:t>Design Pattern</w:t>
      </w:r>
      <w:bookmarkEnd w:id="26"/>
    </w:p>
    <w:p w14:paraId="39FF1F30" w14:textId="08D24E02" w:rsidR="003B5D7E" w:rsidRPr="00635C92" w:rsidRDefault="00432E1A" w:rsidP="006E7C28">
      <w:pPr>
        <w:pStyle w:val="Heading3"/>
        <w:spacing w:line="360" w:lineRule="auto"/>
        <w:rPr>
          <w:rFonts w:cs="Times New Roman"/>
        </w:rPr>
      </w:pPr>
      <w:bookmarkStart w:id="27" w:name="_Toc51970585"/>
      <w:r w:rsidRPr="00635C92">
        <w:t xml:space="preserve">Model-View-Controller (MVC) and </w:t>
      </w:r>
      <w:r w:rsidR="00173E9A" w:rsidRPr="00635C92">
        <w:rPr>
          <w:rFonts w:cs="Times New Roman"/>
        </w:rPr>
        <w:t>Model-View-ViewModel (</w:t>
      </w:r>
      <w:r w:rsidRPr="00635C92">
        <w:rPr>
          <w:rFonts w:cs="Times New Roman"/>
        </w:rPr>
        <w:t>MVVM</w:t>
      </w:r>
      <w:r w:rsidR="00173E9A" w:rsidRPr="00635C92">
        <w:rPr>
          <w:rFonts w:cs="Times New Roman"/>
        </w:rPr>
        <w:t>)</w:t>
      </w:r>
      <w:bookmarkEnd w:id="27"/>
    </w:p>
    <w:p w14:paraId="412040B1" w14:textId="1E7B2B73" w:rsidR="008255D3" w:rsidRPr="00DD1B51" w:rsidRDefault="003B5D7E" w:rsidP="006E7C28">
      <w:pPr>
        <w:spacing w:line="360" w:lineRule="auto"/>
        <w:rPr>
          <w:rFonts w:cs="Times New Roman"/>
          <w:bCs/>
          <w:sz w:val="24"/>
          <w:szCs w:val="24"/>
        </w:rPr>
      </w:pPr>
      <w:r w:rsidRPr="00DD1B51">
        <w:rPr>
          <w:rFonts w:cs="Times New Roman"/>
          <w:bCs/>
          <w:sz w:val="24"/>
          <w:szCs w:val="24"/>
        </w:rPr>
        <w:t>We combine both MVC and MVVM in the same project</w:t>
      </w:r>
      <w:r w:rsidR="0002513A" w:rsidRPr="00DD1B51">
        <w:rPr>
          <w:rFonts w:cs="Times New Roman"/>
          <w:bCs/>
          <w:sz w:val="24"/>
          <w:szCs w:val="24"/>
        </w:rPr>
        <w:t xml:space="preserve">. Particularly, MVC is to implement </w:t>
      </w:r>
      <w:r w:rsidR="0048026C" w:rsidRPr="00DD1B51">
        <w:rPr>
          <w:rFonts w:cs="Times New Roman"/>
          <w:bCs/>
          <w:sz w:val="24"/>
          <w:szCs w:val="24"/>
        </w:rPr>
        <w:t xml:space="preserve">AR functions, while MVVM is to develop the remaining </w:t>
      </w:r>
      <w:r w:rsidR="00545D94" w:rsidRPr="00DD1B51">
        <w:rPr>
          <w:rFonts w:cs="Times New Roman"/>
          <w:bCs/>
          <w:sz w:val="24"/>
          <w:szCs w:val="24"/>
        </w:rPr>
        <w:t xml:space="preserve">the </w:t>
      </w:r>
      <w:r w:rsidR="0048026C" w:rsidRPr="00DD1B51">
        <w:rPr>
          <w:rFonts w:cs="Times New Roman"/>
          <w:bCs/>
          <w:sz w:val="24"/>
          <w:szCs w:val="24"/>
        </w:rPr>
        <w:t>non</w:t>
      </w:r>
      <w:r w:rsidR="00545D94" w:rsidRPr="00DD1B51">
        <w:rPr>
          <w:rFonts w:cs="Times New Roman"/>
          <w:bCs/>
          <w:sz w:val="24"/>
          <w:szCs w:val="24"/>
        </w:rPr>
        <w:t>-</w:t>
      </w:r>
      <w:r w:rsidR="0048026C" w:rsidRPr="00DD1B51">
        <w:rPr>
          <w:rFonts w:cs="Times New Roman"/>
          <w:bCs/>
          <w:sz w:val="24"/>
          <w:szCs w:val="24"/>
        </w:rPr>
        <w:t>AR functions</w:t>
      </w:r>
      <w:r w:rsidR="004B3461" w:rsidRPr="00DD1B51">
        <w:rPr>
          <w:rFonts w:cs="Times New Roman"/>
          <w:bCs/>
          <w:sz w:val="24"/>
          <w:szCs w:val="24"/>
        </w:rPr>
        <w:t xml:space="preserve">. </w:t>
      </w:r>
    </w:p>
    <w:p w14:paraId="11A0AD3C" w14:textId="2209CF5E" w:rsidR="003A6AE2" w:rsidRPr="00DD1B51" w:rsidRDefault="00892F43" w:rsidP="00C03665">
      <w:pPr>
        <w:spacing w:line="360" w:lineRule="auto"/>
        <w:rPr>
          <w:rFonts w:cs="Times New Roman"/>
          <w:bCs/>
          <w:sz w:val="24"/>
          <w:szCs w:val="24"/>
        </w:rPr>
      </w:pPr>
      <w:r w:rsidRPr="00DD1B51">
        <w:rPr>
          <w:rFonts w:cs="Times New Roman"/>
          <w:bCs/>
          <w:noProof/>
          <w:sz w:val="24"/>
          <w:szCs w:val="24"/>
        </w:rPr>
        <w:drawing>
          <wp:inline distT="0" distB="0" distL="0" distR="0" wp14:anchorId="2DDA53BD" wp14:editId="6090ACF7">
            <wp:extent cx="5943600" cy="2216150"/>
            <wp:effectExtent l="0" t="0" r="0" b="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2216150"/>
                    </a:xfrm>
                    <a:prstGeom prst="rect">
                      <a:avLst/>
                    </a:prstGeom>
                  </pic:spPr>
                </pic:pic>
              </a:graphicData>
            </a:graphic>
          </wp:inline>
        </w:drawing>
      </w:r>
    </w:p>
    <w:p w14:paraId="365B775E" w14:textId="6BC01521" w:rsidR="003A6AE2" w:rsidRPr="00DD1B51" w:rsidRDefault="003A6AE2" w:rsidP="00C03665">
      <w:pPr>
        <w:spacing w:line="360" w:lineRule="auto"/>
        <w:rPr>
          <w:rFonts w:cs="Times New Roman"/>
          <w:bCs/>
          <w:sz w:val="24"/>
          <w:szCs w:val="24"/>
        </w:rPr>
      </w:pPr>
      <w:r w:rsidRPr="00AD4DEF">
        <w:rPr>
          <w:rFonts w:cs="Times New Roman"/>
          <w:b/>
          <w:bCs/>
          <w:sz w:val="24"/>
          <w:szCs w:val="24"/>
        </w:rPr>
        <w:t xml:space="preserve">Figure </w:t>
      </w:r>
      <w:r w:rsidR="00AD4DEF">
        <w:rPr>
          <w:rFonts w:cs="Times New Roman"/>
          <w:b/>
          <w:bCs/>
          <w:sz w:val="24"/>
          <w:szCs w:val="24"/>
        </w:rPr>
        <w:t>8.</w:t>
      </w:r>
      <w:r w:rsidRPr="00DD1B51">
        <w:rPr>
          <w:rFonts w:cs="Times New Roman"/>
          <w:sz w:val="24"/>
          <w:szCs w:val="24"/>
        </w:rPr>
        <w:t xml:space="preserve"> AR Kit </w:t>
      </w:r>
      <w:r w:rsidR="00FB723D" w:rsidRPr="00DD1B51">
        <w:rPr>
          <w:rFonts w:cs="Times New Roman"/>
          <w:sz w:val="24"/>
          <w:szCs w:val="24"/>
        </w:rPr>
        <w:t xml:space="preserve">Furniture </w:t>
      </w:r>
      <w:r w:rsidR="005E7C5E" w:rsidRPr="00DD1B51">
        <w:rPr>
          <w:rFonts w:cs="Times New Roman"/>
          <w:bCs/>
          <w:sz w:val="24"/>
          <w:szCs w:val="24"/>
        </w:rPr>
        <w:t>Model</w:t>
      </w:r>
      <w:r w:rsidR="000A3B8A" w:rsidRPr="00DD1B51">
        <w:rPr>
          <w:rFonts w:cs="Times New Roman"/>
          <w:bCs/>
          <w:sz w:val="24"/>
          <w:szCs w:val="24"/>
        </w:rPr>
        <w:t xml:space="preserve"> </w:t>
      </w:r>
      <w:r w:rsidR="005E7C5E" w:rsidRPr="00DD1B51">
        <w:rPr>
          <w:rFonts w:cs="Times New Roman"/>
          <w:bCs/>
          <w:sz w:val="24"/>
          <w:szCs w:val="24"/>
        </w:rPr>
        <w:t>View</w:t>
      </w:r>
      <w:r w:rsidR="000A3B8A" w:rsidRPr="00DD1B51">
        <w:rPr>
          <w:rFonts w:cs="Times New Roman"/>
          <w:bCs/>
          <w:sz w:val="24"/>
          <w:szCs w:val="24"/>
        </w:rPr>
        <w:t xml:space="preserve"> </w:t>
      </w:r>
      <w:r w:rsidR="005E7C5E" w:rsidRPr="00DD1B51">
        <w:rPr>
          <w:rFonts w:cs="Times New Roman"/>
          <w:bCs/>
          <w:sz w:val="24"/>
          <w:szCs w:val="24"/>
        </w:rPr>
        <w:t>Controller (MVC)</w:t>
      </w:r>
      <w:r w:rsidR="00FB723D" w:rsidRPr="00DD1B51">
        <w:rPr>
          <w:rFonts w:cs="Times New Roman"/>
          <w:bCs/>
          <w:sz w:val="24"/>
          <w:szCs w:val="24"/>
        </w:rPr>
        <w:t xml:space="preserve"> Des</w:t>
      </w:r>
      <w:r w:rsidR="00C1779C" w:rsidRPr="00DD1B51">
        <w:rPr>
          <w:rFonts w:cs="Times New Roman"/>
          <w:bCs/>
          <w:sz w:val="24"/>
          <w:szCs w:val="24"/>
        </w:rPr>
        <w:t>ign</w:t>
      </w:r>
    </w:p>
    <w:p w14:paraId="60AC7FAD" w14:textId="34B02EDE" w:rsidR="00590362" w:rsidRPr="00DD1B51" w:rsidRDefault="00ED00A9" w:rsidP="00C03665">
      <w:pPr>
        <w:spacing w:line="360" w:lineRule="auto"/>
        <w:rPr>
          <w:rFonts w:cs="Times New Roman"/>
          <w:bCs/>
          <w:sz w:val="24"/>
          <w:szCs w:val="24"/>
        </w:rPr>
      </w:pPr>
      <w:r w:rsidRPr="00DD1B51">
        <w:rPr>
          <w:rFonts w:cs="Times New Roman"/>
          <w:bCs/>
          <w:sz w:val="24"/>
          <w:szCs w:val="24"/>
        </w:rPr>
        <w:t>The MVC pattern is</w:t>
      </w:r>
      <w:r w:rsidR="00590362" w:rsidRPr="00DD1B51">
        <w:rPr>
          <w:rFonts w:cs="Times New Roman"/>
          <w:bCs/>
          <w:sz w:val="24"/>
          <w:szCs w:val="24"/>
        </w:rPr>
        <w:t xml:space="preserve"> shown in Figure 8</w:t>
      </w:r>
      <w:r w:rsidRPr="00DD1B51">
        <w:rPr>
          <w:rFonts w:cs="Times New Roman"/>
          <w:bCs/>
          <w:sz w:val="24"/>
          <w:szCs w:val="24"/>
        </w:rPr>
        <w:t>,</w:t>
      </w:r>
      <w:r w:rsidR="00590362" w:rsidRPr="00DD1B51">
        <w:rPr>
          <w:rFonts w:cs="Times New Roman"/>
          <w:bCs/>
          <w:sz w:val="24"/>
          <w:szCs w:val="24"/>
        </w:rPr>
        <w:t xml:space="preserve"> </w:t>
      </w:r>
      <w:r w:rsidR="0020242B" w:rsidRPr="00DD1B51">
        <w:rPr>
          <w:rFonts w:cs="Times New Roman"/>
          <w:bCs/>
          <w:sz w:val="24"/>
          <w:szCs w:val="24"/>
        </w:rPr>
        <w:t xml:space="preserve">class ARFurnitureView </w:t>
      </w:r>
      <w:r w:rsidR="00184129" w:rsidRPr="00DD1B51">
        <w:rPr>
          <w:rFonts w:cs="Times New Roman"/>
          <w:bCs/>
          <w:sz w:val="24"/>
          <w:szCs w:val="24"/>
        </w:rPr>
        <w:t>is to render the ARWorld with 3D objects and planes</w:t>
      </w:r>
      <w:r w:rsidR="00ED2F34" w:rsidRPr="00DD1B51">
        <w:rPr>
          <w:rFonts w:cs="Times New Roman"/>
          <w:bCs/>
          <w:sz w:val="24"/>
          <w:szCs w:val="24"/>
        </w:rPr>
        <w:t>.</w:t>
      </w:r>
      <w:r w:rsidR="00D17044" w:rsidRPr="00DD1B51">
        <w:rPr>
          <w:rFonts w:cs="Times New Roman"/>
          <w:bCs/>
          <w:sz w:val="24"/>
          <w:szCs w:val="24"/>
        </w:rPr>
        <w:t xml:space="preserve"> </w:t>
      </w:r>
      <w:r w:rsidR="00ED2F34" w:rsidRPr="00DD1B51">
        <w:rPr>
          <w:rFonts w:cs="Times New Roman"/>
          <w:bCs/>
          <w:sz w:val="24"/>
          <w:szCs w:val="24"/>
        </w:rPr>
        <w:t>W</w:t>
      </w:r>
      <w:r w:rsidR="00D17044" w:rsidRPr="00DD1B51">
        <w:rPr>
          <w:rFonts w:cs="Times New Roman"/>
          <w:bCs/>
          <w:sz w:val="24"/>
          <w:szCs w:val="24"/>
        </w:rPr>
        <w:t xml:space="preserve">hile </w:t>
      </w:r>
      <w:r w:rsidR="0041259A" w:rsidRPr="00DD1B51">
        <w:rPr>
          <w:rFonts w:cs="Times New Roman"/>
          <w:bCs/>
          <w:sz w:val="24"/>
          <w:szCs w:val="24"/>
        </w:rPr>
        <w:t xml:space="preserve">class ARFurnitureViewController is </w:t>
      </w:r>
      <w:r w:rsidR="00E90C32" w:rsidRPr="00DD1B51">
        <w:rPr>
          <w:rFonts w:cs="Times New Roman"/>
          <w:bCs/>
          <w:sz w:val="24"/>
          <w:szCs w:val="24"/>
        </w:rPr>
        <w:t xml:space="preserve">to </w:t>
      </w:r>
      <w:r w:rsidR="007416B6" w:rsidRPr="00DD1B51">
        <w:rPr>
          <w:rFonts w:cs="Times New Roman"/>
          <w:bCs/>
          <w:sz w:val="24"/>
          <w:szCs w:val="24"/>
        </w:rPr>
        <w:t xml:space="preserve">process business logic, </w:t>
      </w:r>
      <w:r w:rsidR="00CC74AC" w:rsidRPr="00DD1B51">
        <w:rPr>
          <w:rFonts w:cs="Times New Roman"/>
          <w:bCs/>
          <w:sz w:val="24"/>
          <w:szCs w:val="24"/>
        </w:rPr>
        <w:t>send data to view, and listen the event from ARWorld</w:t>
      </w:r>
      <w:r w:rsidR="002C3C79" w:rsidRPr="00DD1B51">
        <w:rPr>
          <w:rFonts w:cs="Times New Roman"/>
          <w:bCs/>
          <w:sz w:val="24"/>
          <w:szCs w:val="24"/>
        </w:rPr>
        <w:t xml:space="preserve">. The class Furniture3DObject </w:t>
      </w:r>
      <w:r w:rsidR="00CE0316" w:rsidRPr="00DD1B51">
        <w:rPr>
          <w:rFonts w:cs="Times New Roman"/>
          <w:bCs/>
          <w:sz w:val="24"/>
          <w:szCs w:val="24"/>
        </w:rPr>
        <w:t xml:space="preserve">is to </w:t>
      </w:r>
      <w:r w:rsidR="00190BEB" w:rsidRPr="00DD1B51">
        <w:rPr>
          <w:rFonts w:cs="Times New Roman"/>
          <w:bCs/>
          <w:sz w:val="24"/>
          <w:szCs w:val="24"/>
        </w:rPr>
        <w:t>contain 3D model information</w:t>
      </w:r>
      <w:r w:rsidR="001E47BE" w:rsidRPr="00DD1B51">
        <w:rPr>
          <w:rFonts w:cs="Times New Roman"/>
          <w:bCs/>
          <w:sz w:val="24"/>
          <w:szCs w:val="24"/>
        </w:rPr>
        <w:t>.</w:t>
      </w:r>
    </w:p>
    <w:p w14:paraId="25AEC83A" w14:textId="7B877024" w:rsidR="00485855" w:rsidRPr="00DD1B51" w:rsidRDefault="00485855" w:rsidP="00C03665">
      <w:pPr>
        <w:spacing w:line="360" w:lineRule="auto"/>
        <w:rPr>
          <w:rFonts w:cs="Times New Roman"/>
          <w:bCs/>
          <w:sz w:val="24"/>
          <w:szCs w:val="24"/>
        </w:rPr>
      </w:pPr>
      <w:r w:rsidRPr="00DD1B51">
        <w:rPr>
          <w:rFonts w:cs="Times New Roman"/>
          <w:bCs/>
          <w:noProof/>
          <w:sz w:val="24"/>
          <w:szCs w:val="24"/>
        </w:rPr>
        <w:drawing>
          <wp:inline distT="0" distB="0" distL="0" distR="0" wp14:anchorId="15E61B21" wp14:editId="77B66B3A">
            <wp:extent cx="5943600" cy="3006090"/>
            <wp:effectExtent l="0" t="0" r="0" b="381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006090"/>
                    </a:xfrm>
                    <a:prstGeom prst="rect">
                      <a:avLst/>
                    </a:prstGeom>
                  </pic:spPr>
                </pic:pic>
              </a:graphicData>
            </a:graphic>
          </wp:inline>
        </w:drawing>
      </w:r>
    </w:p>
    <w:p w14:paraId="6FF481D9" w14:textId="573A3991" w:rsidR="003E16A1" w:rsidRPr="00DD1B51" w:rsidRDefault="003E16A1" w:rsidP="00631E9E">
      <w:pPr>
        <w:spacing w:line="360" w:lineRule="auto"/>
        <w:rPr>
          <w:rFonts w:cs="Times New Roman"/>
          <w:sz w:val="24"/>
          <w:szCs w:val="24"/>
        </w:rPr>
      </w:pPr>
      <w:r w:rsidRPr="00631E9E">
        <w:rPr>
          <w:rFonts w:cs="Times New Roman"/>
          <w:b/>
          <w:bCs/>
          <w:sz w:val="24"/>
          <w:szCs w:val="24"/>
        </w:rPr>
        <w:t xml:space="preserve">Figure </w:t>
      </w:r>
      <w:r w:rsidR="00AC4048" w:rsidRPr="00631E9E">
        <w:rPr>
          <w:rFonts w:cs="Times New Roman"/>
          <w:b/>
          <w:bCs/>
          <w:sz w:val="24"/>
          <w:szCs w:val="24"/>
        </w:rPr>
        <w:t>9</w:t>
      </w:r>
      <w:r w:rsidR="00631E9E">
        <w:rPr>
          <w:rFonts w:cs="Times New Roman"/>
          <w:sz w:val="24"/>
          <w:szCs w:val="24"/>
        </w:rPr>
        <w:t>.</w:t>
      </w:r>
      <w:r w:rsidRPr="00DD1B51">
        <w:rPr>
          <w:rFonts w:cs="Times New Roman"/>
          <w:sz w:val="24"/>
          <w:szCs w:val="24"/>
        </w:rPr>
        <w:t xml:space="preserve"> AR Kit Furniture Repository Pattern</w:t>
      </w:r>
    </w:p>
    <w:p w14:paraId="20EE91DD" w14:textId="138568F0" w:rsidR="00124024" w:rsidRPr="00DD1B51" w:rsidRDefault="009D624F" w:rsidP="00C03665">
      <w:pPr>
        <w:spacing w:line="360" w:lineRule="auto"/>
        <w:rPr>
          <w:rFonts w:cs="Times New Roman"/>
          <w:bCs/>
          <w:sz w:val="24"/>
          <w:szCs w:val="24"/>
        </w:rPr>
      </w:pPr>
      <w:r w:rsidRPr="00DD1B51">
        <w:rPr>
          <w:rFonts w:cs="Times New Roman"/>
          <w:bCs/>
          <w:sz w:val="24"/>
          <w:szCs w:val="24"/>
        </w:rPr>
        <w:t>The MVVM pattern is</w:t>
      </w:r>
      <w:r w:rsidR="001E47BE" w:rsidRPr="00DD1B51">
        <w:rPr>
          <w:rFonts w:cs="Times New Roman"/>
          <w:bCs/>
          <w:sz w:val="24"/>
          <w:szCs w:val="24"/>
        </w:rPr>
        <w:t xml:space="preserve"> shown in Figure 9, </w:t>
      </w:r>
      <w:r w:rsidR="00622EF4" w:rsidRPr="00DD1B51">
        <w:rPr>
          <w:rFonts w:cs="Times New Roman"/>
          <w:bCs/>
          <w:sz w:val="24"/>
          <w:szCs w:val="24"/>
        </w:rPr>
        <w:t>each view has</w:t>
      </w:r>
      <w:r w:rsidR="003E3B2E" w:rsidRPr="00DD1B51">
        <w:rPr>
          <w:rFonts w:cs="Times New Roman"/>
          <w:bCs/>
          <w:sz w:val="24"/>
          <w:szCs w:val="24"/>
        </w:rPr>
        <w:t xml:space="preserve"> corresponding view models</w:t>
      </w:r>
      <w:r w:rsidR="00A444C5" w:rsidRPr="00DD1B51">
        <w:rPr>
          <w:rFonts w:cs="Times New Roman"/>
          <w:bCs/>
          <w:sz w:val="24"/>
          <w:szCs w:val="24"/>
        </w:rPr>
        <w:t xml:space="preserve"> </w:t>
      </w:r>
      <w:r w:rsidR="00E44E14" w:rsidRPr="00DD1B51">
        <w:rPr>
          <w:rFonts w:cs="Times New Roman"/>
          <w:bCs/>
          <w:sz w:val="24"/>
          <w:szCs w:val="24"/>
        </w:rPr>
        <w:t>to</w:t>
      </w:r>
      <w:r w:rsidR="00A444C5" w:rsidRPr="00DD1B51">
        <w:rPr>
          <w:rFonts w:cs="Times New Roman"/>
          <w:bCs/>
          <w:sz w:val="24"/>
          <w:szCs w:val="24"/>
        </w:rPr>
        <w:t xml:space="preserve"> listen notifications of data changes</w:t>
      </w:r>
      <w:r w:rsidR="00E44E14" w:rsidRPr="00DD1B51">
        <w:rPr>
          <w:rFonts w:cs="Times New Roman"/>
          <w:bCs/>
          <w:sz w:val="24"/>
          <w:szCs w:val="24"/>
        </w:rPr>
        <w:t xml:space="preserve">, and </w:t>
      </w:r>
      <w:r w:rsidR="00A444C5" w:rsidRPr="00DD1B51">
        <w:rPr>
          <w:rFonts w:cs="Times New Roman"/>
          <w:bCs/>
          <w:sz w:val="24"/>
          <w:szCs w:val="24"/>
        </w:rPr>
        <w:t xml:space="preserve"> </w:t>
      </w:r>
      <w:r w:rsidR="00E44E14" w:rsidRPr="00DD1B51">
        <w:rPr>
          <w:rFonts w:cs="Times New Roman"/>
          <w:bCs/>
          <w:sz w:val="24"/>
          <w:szCs w:val="24"/>
        </w:rPr>
        <w:t>send actions</w:t>
      </w:r>
      <w:r w:rsidR="0053799C" w:rsidRPr="00DD1B51">
        <w:rPr>
          <w:rFonts w:cs="Times New Roman"/>
          <w:bCs/>
          <w:sz w:val="24"/>
          <w:szCs w:val="24"/>
        </w:rPr>
        <w:t xml:space="preserve">. </w:t>
      </w:r>
      <w:r w:rsidR="00E44E14" w:rsidRPr="00DD1B51">
        <w:rPr>
          <w:rFonts w:cs="Times New Roman"/>
          <w:bCs/>
          <w:sz w:val="24"/>
          <w:szCs w:val="24"/>
        </w:rPr>
        <w:t>For example</w:t>
      </w:r>
      <w:r w:rsidR="0053799C" w:rsidRPr="00DD1B51">
        <w:rPr>
          <w:rFonts w:cs="Times New Roman"/>
          <w:bCs/>
          <w:sz w:val="24"/>
          <w:szCs w:val="24"/>
        </w:rPr>
        <w:t xml:space="preserve">, </w:t>
      </w:r>
      <w:r w:rsidR="00BB2E24" w:rsidRPr="00DD1B51">
        <w:rPr>
          <w:rFonts w:cs="Times New Roman"/>
          <w:bCs/>
          <w:sz w:val="24"/>
          <w:szCs w:val="24"/>
        </w:rPr>
        <w:t xml:space="preserve">DetailContentView is to show furniture detail, and </w:t>
      </w:r>
      <w:r w:rsidR="00ED29C4" w:rsidRPr="00DD1B51">
        <w:rPr>
          <w:rFonts w:cs="Times New Roman"/>
          <w:bCs/>
          <w:sz w:val="24"/>
          <w:szCs w:val="24"/>
        </w:rPr>
        <w:t>it listens to</w:t>
      </w:r>
      <w:r w:rsidR="009E2471" w:rsidRPr="00DD1B51">
        <w:rPr>
          <w:rFonts w:cs="Times New Roman"/>
          <w:bCs/>
          <w:sz w:val="24"/>
          <w:szCs w:val="24"/>
        </w:rPr>
        <w:t xml:space="preserve"> FurnitureDetailViewModel </w:t>
      </w:r>
      <w:r w:rsidR="00ED29C4" w:rsidRPr="00DD1B51">
        <w:rPr>
          <w:rFonts w:cs="Times New Roman"/>
          <w:bCs/>
          <w:sz w:val="24"/>
          <w:szCs w:val="24"/>
        </w:rPr>
        <w:t>for any data change events</w:t>
      </w:r>
      <w:r w:rsidR="003435C4" w:rsidRPr="00DD1B51">
        <w:rPr>
          <w:rFonts w:cs="Times New Roman"/>
          <w:bCs/>
          <w:sz w:val="24"/>
          <w:szCs w:val="24"/>
        </w:rPr>
        <w:t>. Also, when users click Add To Cart</w:t>
      </w:r>
      <w:r w:rsidR="00B21552" w:rsidRPr="00DD1B51">
        <w:rPr>
          <w:rFonts w:cs="Times New Roman"/>
          <w:bCs/>
          <w:sz w:val="24"/>
          <w:szCs w:val="24"/>
        </w:rPr>
        <w:t>, DetailContentView will dispatch an action to FurnitureDetailViewModel</w:t>
      </w:r>
      <w:r w:rsidR="004E7DCC" w:rsidRPr="00DD1B51">
        <w:rPr>
          <w:rFonts w:cs="Times New Roman"/>
          <w:bCs/>
          <w:sz w:val="24"/>
          <w:szCs w:val="24"/>
        </w:rPr>
        <w:t xml:space="preserve">. </w:t>
      </w:r>
      <w:r w:rsidR="0043398B" w:rsidRPr="00DD1B51">
        <w:rPr>
          <w:rFonts w:cs="Times New Roman"/>
          <w:bCs/>
          <w:sz w:val="24"/>
          <w:szCs w:val="24"/>
        </w:rPr>
        <w:t xml:space="preserve">The model </w:t>
      </w:r>
      <w:r w:rsidR="0049057B" w:rsidRPr="00DD1B51">
        <w:rPr>
          <w:rFonts w:cs="Times New Roman"/>
          <w:bCs/>
          <w:sz w:val="24"/>
          <w:szCs w:val="24"/>
        </w:rPr>
        <w:t>class Furniture</w:t>
      </w:r>
      <w:r w:rsidR="0043398B" w:rsidRPr="00DD1B51">
        <w:rPr>
          <w:rFonts w:cs="Times New Roman"/>
          <w:bCs/>
          <w:sz w:val="24"/>
          <w:szCs w:val="24"/>
        </w:rPr>
        <w:t xml:space="preserve"> </w:t>
      </w:r>
      <w:r w:rsidR="0049057B" w:rsidRPr="00DD1B51">
        <w:rPr>
          <w:rFonts w:cs="Times New Roman"/>
          <w:bCs/>
          <w:sz w:val="24"/>
          <w:szCs w:val="24"/>
        </w:rPr>
        <w:t xml:space="preserve">is only to contain </w:t>
      </w:r>
      <w:r w:rsidR="003D6D28" w:rsidRPr="00DD1B51">
        <w:rPr>
          <w:rFonts w:cs="Times New Roman"/>
          <w:bCs/>
          <w:sz w:val="24"/>
          <w:szCs w:val="24"/>
        </w:rPr>
        <w:t>furniture detail information.</w:t>
      </w:r>
    </w:p>
    <w:p w14:paraId="4A4713B5" w14:textId="2B24E237" w:rsidR="00B75199" w:rsidRDefault="008255D3" w:rsidP="001830DD">
      <w:pPr>
        <w:pStyle w:val="Heading3"/>
      </w:pPr>
      <w:bookmarkStart w:id="28" w:name="_Toc51970586"/>
      <w:r w:rsidRPr="00DD1B51">
        <w:t>Repository Pattern</w:t>
      </w:r>
      <w:bookmarkEnd w:id="28"/>
      <w:r w:rsidR="00C51B20" w:rsidRPr="00DD1B51">
        <w:t xml:space="preserve"> </w:t>
      </w:r>
    </w:p>
    <w:p w14:paraId="007BB4E1" w14:textId="77777777" w:rsidR="00F93F0C" w:rsidRPr="00F93F0C" w:rsidRDefault="00F93F0C" w:rsidP="00F93F0C"/>
    <w:p w14:paraId="3C126501" w14:textId="6A67914A" w:rsidR="00F439C3" w:rsidRPr="00DD1B51" w:rsidRDefault="009830B4" w:rsidP="00C03665">
      <w:pPr>
        <w:spacing w:line="360" w:lineRule="auto"/>
        <w:rPr>
          <w:rFonts w:cs="Times New Roman"/>
          <w:sz w:val="24"/>
          <w:szCs w:val="24"/>
        </w:rPr>
      </w:pPr>
      <w:r w:rsidRPr="00DD1B51">
        <w:rPr>
          <w:rFonts w:cs="Times New Roman"/>
          <w:noProof/>
          <w:sz w:val="24"/>
          <w:szCs w:val="24"/>
        </w:rPr>
        <w:drawing>
          <wp:inline distT="0" distB="0" distL="0" distR="0" wp14:anchorId="37B64440" wp14:editId="4F99FC76">
            <wp:extent cx="5943415" cy="5427345"/>
            <wp:effectExtent l="0" t="0" r="635"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7">
                      <a:extLst>
                        <a:ext uri="{28A0092B-C50C-407E-A947-70E740481C1C}">
                          <a14:useLocalDpi xmlns:a14="http://schemas.microsoft.com/office/drawing/2010/main" val="0"/>
                        </a:ext>
                      </a:extLst>
                    </a:blip>
                    <a:stretch>
                      <a:fillRect/>
                    </a:stretch>
                  </pic:blipFill>
                  <pic:spPr>
                    <a:xfrm>
                      <a:off x="0" y="0"/>
                      <a:ext cx="5943415" cy="5427345"/>
                    </a:xfrm>
                    <a:prstGeom prst="rect">
                      <a:avLst/>
                    </a:prstGeom>
                  </pic:spPr>
                </pic:pic>
              </a:graphicData>
            </a:graphic>
          </wp:inline>
        </w:drawing>
      </w:r>
    </w:p>
    <w:p w14:paraId="09786F4E" w14:textId="3FDF13A5" w:rsidR="00F439C3" w:rsidRPr="00DD1B51" w:rsidRDefault="00DC396E" w:rsidP="00422BF1">
      <w:pPr>
        <w:spacing w:line="360" w:lineRule="auto"/>
        <w:rPr>
          <w:rFonts w:cs="Times New Roman"/>
          <w:sz w:val="24"/>
          <w:szCs w:val="24"/>
        </w:rPr>
      </w:pPr>
      <w:r w:rsidRPr="00422BF1">
        <w:rPr>
          <w:rFonts w:cs="Times New Roman"/>
          <w:b/>
          <w:bCs/>
          <w:sz w:val="24"/>
          <w:szCs w:val="24"/>
        </w:rPr>
        <w:t>Figure 10</w:t>
      </w:r>
      <w:r w:rsidR="00422BF1">
        <w:rPr>
          <w:rFonts w:cs="Times New Roman"/>
          <w:sz w:val="24"/>
          <w:szCs w:val="24"/>
        </w:rPr>
        <w:t>.</w:t>
      </w:r>
      <w:r w:rsidRPr="00DD1B51">
        <w:rPr>
          <w:rFonts w:cs="Times New Roman"/>
          <w:sz w:val="24"/>
          <w:szCs w:val="24"/>
        </w:rPr>
        <w:t xml:space="preserve"> AR Kit Furniture Repository Pattern</w:t>
      </w:r>
    </w:p>
    <w:p w14:paraId="0205F967" w14:textId="0FD93C54" w:rsidR="00C742CC" w:rsidRPr="00DD1B51" w:rsidRDefault="00581821" w:rsidP="00C03665">
      <w:pPr>
        <w:spacing w:line="360" w:lineRule="auto"/>
        <w:rPr>
          <w:rFonts w:cs="Times New Roman"/>
          <w:bCs/>
          <w:sz w:val="24"/>
          <w:szCs w:val="24"/>
        </w:rPr>
      </w:pPr>
      <w:r w:rsidRPr="00DD1B51">
        <w:rPr>
          <w:rFonts w:cs="Times New Roman"/>
          <w:bCs/>
          <w:sz w:val="24"/>
          <w:szCs w:val="24"/>
        </w:rPr>
        <w:t xml:space="preserve">As shown in Figure 10, </w:t>
      </w:r>
      <w:r w:rsidR="00CE7291" w:rsidRPr="00DD1B51">
        <w:rPr>
          <w:rFonts w:cs="Times New Roman"/>
          <w:bCs/>
          <w:sz w:val="24"/>
          <w:szCs w:val="24"/>
        </w:rPr>
        <w:t>both controllers and view models</w:t>
      </w:r>
      <w:r w:rsidR="00F83930" w:rsidRPr="00DD1B51">
        <w:rPr>
          <w:rFonts w:cs="Times New Roman"/>
          <w:bCs/>
          <w:sz w:val="24"/>
          <w:szCs w:val="24"/>
        </w:rPr>
        <w:t xml:space="preserve"> interact to Data Storages by </w:t>
      </w:r>
      <w:bookmarkStart w:id="29" w:name="OLE_LINK3"/>
      <w:bookmarkStart w:id="30" w:name="OLE_LINK4"/>
      <w:r w:rsidR="00F83930" w:rsidRPr="00DD1B51">
        <w:rPr>
          <w:rFonts w:cs="Times New Roman"/>
          <w:bCs/>
          <w:sz w:val="24"/>
          <w:szCs w:val="24"/>
        </w:rPr>
        <w:t xml:space="preserve">FurnitureRepository </w:t>
      </w:r>
      <w:bookmarkEnd w:id="29"/>
      <w:bookmarkEnd w:id="30"/>
      <w:r w:rsidR="00F83930" w:rsidRPr="00DD1B51">
        <w:rPr>
          <w:rFonts w:cs="Times New Roman"/>
          <w:bCs/>
          <w:sz w:val="24"/>
          <w:szCs w:val="24"/>
        </w:rPr>
        <w:t xml:space="preserve">and </w:t>
      </w:r>
      <w:bookmarkStart w:id="31" w:name="OLE_LINK5"/>
      <w:bookmarkStart w:id="32" w:name="OLE_LINK6"/>
      <w:r w:rsidR="00F83930" w:rsidRPr="00DD1B51">
        <w:rPr>
          <w:rFonts w:cs="Times New Roman"/>
          <w:bCs/>
          <w:sz w:val="24"/>
          <w:szCs w:val="24"/>
        </w:rPr>
        <w:t>OrderRepository</w:t>
      </w:r>
      <w:bookmarkEnd w:id="31"/>
      <w:bookmarkEnd w:id="32"/>
      <w:r w:rsidR="00F83930" w:rsidRPr="00DD1B51">
        <w:rPr>
          <w:rFonts w:cs="Times New Roman"/>
          <w:bCs/>
          <w:sz w:val="24"/>
          <w:szCs w:val="24"/>
        </w:rPr>
        <w:t xml:space="preserve">. Particularly, </w:t>
      </w:r>
      <w:r w:rsidR="005A094D" w:rsidRPr="00DD1B51">
        <w:rPr>
          <w:rFonts w:cs="Times New Roman"/>
          <w:bCs/>
          <w:sz w:val="24"/>
          <w:szCs w:val="24"/>
        </w:rPr>
        <w:t xml:space="preserve">FurnitureRepository </w:t>
      </w:r>
      <w:r w:rsidR="007F2F93" w:rsidRPr="00DD1B51">
        <w:rPr>
          <w:rFonts w:cs="Times New Roman"/>
          <w:bCs/>
          <w:sz w:val="24"/>
          <w:szCs w:val="24"/>
        </w:rPr>
        <w:t>has both local and remote data sources</w:t>
      </w:r>
      <w:r w:rsidR="009B60A1" w:rsidRPr="00DD1B51">
        <w:rPr>
          <w:rFonts w:cs="Times New Roman"/>
          <w:bCs/>
          <w:sz w:val="24"/>
          <w:szCs w:val="24"/>
        </w:rPr>
        <w:t>, while OrderRepository</w:t>
      </w:r>
      <w:r w:rsidR="009D1B13" w:rsidRPr="00DD1B51">
        <w:rPr>
          <w:rFonts w:cs="Times New Roman"/>
          <w:bCs/>
          <w:sz w:val="24"/>
          <w:szCs w:val="24"/>
        </w:rPr>
        <w:t xml:space="preserve"> only </w:t>
      </w:r>
      <w:r w:rsidR="00E16EB5" w:rsidRPr="00DD1B51">
        <w:rPr>
          <w:rFonts w:cs="Times New Roman"/>
          <w:bCs/>
          <w:sz w:val="24"/>
          <w:szCs w:val="24"/>
        </w:rPr>
        <w:t>has local data source</w:t>
      </w:r>
      <w:r w:rsidR="00BA5B19" w:rsidRPr="00DD1B51">
        <w:rPr>
          <w:rFonts w:cs="Times New Roman"/>
          <w:bCs/>
          <w:sz w:val="24"/>
          <w:szCs w:val="24"/>
        </w:rPr>
        <w:t>.</w:t>
      </w:r>
      <w:r w:rsidR="007F2F93" w:rsidRPr="00DD1B51">
        <w:rPr>
          <w:rFonts w:cs="Times New Roman"/>
          <w:bCs/>
          <w:sz w:val="24"/>
          <w:szCs w:val="24"/>
        </w:rPr>
        <w:t xml:space="preserve"> </w:t>
      </w:r>
      <w:r w:rsidR="00BA5B19" w:rsidRPr="00DD1B51">
        <w:rPr>
          <w:rFonts w:cs="Times New Roman"/>
          <w:bCs/>
          <w:sz w:val="24"/>
          <w:szCs w:val="24"/>
        </w:rPr>
        <w:t>Furthermore,</w:t>
      </w:r>
      <w:r w:rsidR="007F2F93" w:rsidRPr="00DD1B51">
        <w:rPr>
          <w:rFonts w:cs="Times New Roman"/>
          <w:bCs/>
          <w:sz w:val="24"/>
          <w:szCs w:val="24"/>
        </w:rPr>
        <w:t xml:space="preserve"> these data sources interact to </w:t>
      </w:r>
      <w:r w:rsidR="00BA5B19" w:rsidRPr="00DD1B51">
        <w:rPr>
          <w:rFonts w:cs="Times New Roman"/>
          <w:bCs/>
          <w:sz w:val="24"/>
          <w:szCs w:val="24"/>
        </w:rPr>
        <w:t>remote database by FirestoreDataService, and</w:t>
      </w:r>
      <w:r w:rsidR="000245CB" w:rsidRPr="00DD1B51">
        <w:rPr>
          <w:rFonts w:cs="Times New Roman"/>
          <w:bCs/>
          <w:sz w:val="24"/>
          <w:szCs w:val="24"/>
        </w:rPr>
        <w:t xml:space="preserve"> local database by CoreDataService</w:t>
      </w:r>
      <w:r w:rsidR="00E51487" w:rsidRPr="00DD1B51">
        <w:rPr>
          <w:rFonts w:cs="Times New Roman"/>
          <w:bCs/>
          <w:sz w:val="24"/>
          <w:szCs w:val="24"/>
        </w:rPr>
        <w:t>.</w:t>
      </w:r>
    </w:p>
    <w:p w14:paraId="56AEC62D" w14:textId="19B10F49" w:rsidR="00C03665" w:rsidRPr="00DD1B51" w:rsidRDefault="00C377AE" w:rsidP="00A659A7">
      <w:pPr>
        <w:pStyle w:val="Heading2"/>
        <w:spacing w:line="360" w:lineRule="auto"/>
      </w:pPr>
      <w:bookmarkStart w:id="33" w:name="_Toc51970587"/>
      <w:r w:rsidRPr="00DD1B51">
        <w:t>Test Driven Development</w:t>
      </w:r>
      <w:bookmarkEnd w:id="33"/>
    </w:p>
    <w:p w14:paraId="441EC48F" w14:textId="422DE002" w:rsidR="008B458F" w:rsidRPr="00DD1B51" w:rsidRDefault="00E51487" w:rsidP="00A659A7">
      <w:pPr>
        <w:spacing w:line="360" w:lineRule="auto"/>
        <w:rPr>
          <w:rFonts w:cs="Times New Roman"/>
          <w:bCs/>
          <w:sz w:val="24"/>
          <w:szCs w:val="24"/>
        </w:rPr>
      </w:pPr>
      <w:r w:rsidRPr="00DD1B51">
        <w:rPr>
          <w:rFonts w:cs="Times New Roman"/>
          <w:bCs/>
          <w:sz w:val="24"/>
          <w:szCs w:val="24"/>
        </w:rPr>
        <w:t xml:space="preserve">We follow TDD in most of </w:t>
      </w:r>
      <w:r w:rsidR="00545D94" w:rsidRPr="00DD1B51">
        <w:rPr>
          <w:rFonts w:cs="Times New Roman"/>
          <w:bCs/>
          <w:sz w:val="24"/>
          <w:szCs w:val="24"/>
        </w:rPr>
        <w:t xml:space="preserve">the </w:t>
      </w:r>
      <w:r w:rsidRPr="00DD1B51">
        <w:rPr>
          <w:rFonts w:cs="Times New Roman"/>
          <w:bCs/>
          <w:sz w:val="24"/>
          <w:szCs w:val="24"/>
        </w:rPr>
        <w:t>non</w:t>
      </w:r>
      <w:r w:rsidR="00545D94" w:rsidRPr="00DD1B51">
        <w:rPr>
          <w:rFonts w:cs="Times New Roman"/>
          <w:bCs/>
          <w:sz w:val="24"/>
          <w:szCs w:val="24"/>
        </w:rPr>
        <w:t>-</w:t>
      </w:r>
      <w:r w:rsidRPr="00DD1B51">
        <w:rPr>
          <w:rFonts w:cs="Times New Roman"/>
          <w:bCs/>
          <w:sz w:val="24"/>
          <w:szCs w:val="24"/>
        </w:rPr>
        <w:t>AR functions</w:t>
      </w:r>
      <w:r w:rsidR="008227FF" w:rsidRPr="00DD1B51">
        <w:rPr>
          <w:rFonts w:cs="Times New Roman"/>
          <w:bCs/>
          <w:sz w:val="24"/>
          <w:szCs w:val="24"/>
        </w:rPr>
        <w:t xml:space="preserve"> but</w:t>
      </w:r>
      <w:r w:rsidR="00EB31B4" w:rsidRPr="00DD1B51">
        <w:rPr>
          <w:rFonts w:cs="Times New Roman"/>
          <w:bCs/>
          <w:sz w:val="24"/>
          <w:szCs w:val="24"/>
        </w:rPr>
        <w:t xml:space="preserve"> not AR </w:t>
      </w:r>
      <w:r w:rsidR="002E1F06" w:rsidRPr="00DD1B51">
        <w:rPr>
          <w:rFonts w:cs="Times New Roman"/>
          <w:bCs/>
          <w:sz w:val="24"/>
          <w:szCs w:val="24"/>
        </w:rPr>
        <w:t>features</w:t>
      </w:r>
      <w:r w:rsidR="008227FF" w:rsidRPr="00DD1B51">
        <w:rPr>
          <w:rFonts w:cs="Times New Roman"/>
          <w:bCs/>
          <w:sz w:val="24"/>
          <w:szCs w:val="24"/>
        </w:rPr>
        <w:t xml:space="preserve"> </w:t>
      </w:r>
      <w:r w:rsidR="000F58D6" w:rsidRPr="00DD1B51">
        <w:rPr>
          <w:rFonts w:cs="Times New Roman"/>
          <w:bCs/>
          <w:sz w:val="24"/>
          <w:szCs w:val="24"/>
        </w:rPr>
        <w:t>because</w:t>
      </w:r>
      <w:r w:rsidR="008227FF" w:rsidRPr="00DD1B51">
        <w:rPr>
          <w:rFonts w:cs="Times New Roman"/>
          <w:bCs/>
          <w:sz w:val="24"/>
          <w:szCs w:val="24"/>
        </w:rPr>
        <w:t xml:space="preserve"> </w:t>
      </w:r>
      <w:r w:rsidR="000F58D6" w:rsidRPr="00DD1B51">
        <w:rPr>
          <w:rFonts w:cs="Times New Roman"/>
          <w:bCs/>
          <w:sz w:val="24"/>
          <w:szCs w:val="24"/>
        </w:rPr>
        <w:t>of</w:t>
      </w:r>
      <w:r w:rsidR="00EB31B4" w:rsidRPr="00DD1B51">
        <w:rPr>
          <w:rFonts w:cs="Times New Roman"/>
          <w:bCs/>
          <w:sz w:val="24"/>
          <w:szCs w:val="24"/>
        </w:rPr>
        <w:t xml:space="preserve"> the </w:t>
      </w:r>
      <w:r w:rsidR="00107816" w:rsidRPr="00DD1B51">
        <w:rPr>
          <w:rFonts w:cs="Times New Roman"/>
          <w:bCs/>
          <w:sz w:val="24"/>
          <w:szCs w:val="24"/>
        </w:rPr>
        <w:t>ARKit complexity</w:t>
      </w:r>
      <w:r w:rsidR="002E1F06" w:rsidRPr="00DD1B51">
        <w:rPr>
          <w:rFonts w:cs="Times New Roman"/>
          <w:bCs/>
          <w:sz w:val="24"/>
          <w:szCs w:val="24"/>
        </w:rPr>
        <w:t xml:space="preserve"> in writing unit test</w:t>
      </w:r>
      <w:r w:rsidR="00FE05B6" w:rsidRPr="00DD1B51">
        <w:rPr>
          <w:rFonts w:cs="Times New Roman"/>
          <w:bCs/>
          <w:sz w:val="24"/>
          <w:szCs w:val="24"/>
        </w:rPr>
        <w:t xml:space="preserve">. Mainly, </w:t>
      </w:r>
      <w:r w:rsidR="001D20CE" w:rsidRPr="00DD1B51">
        <w:rPr>
          <w:rFonts w:cs="Times New Roman"/>
          <w:bCs/>
          <w:sz w:val="24"/>
          <w:szCs w:val="24"/>
        </w:rPr>
        <w:t>before implementing a feature</w:t>
      </w:r>
      <w:r w:rsidR="00BB4440" w:rsidRPr="00DD1B51">
        <w:rPr>
          <w:rFonts w:cs="Times New Roman"/>
          <w:bCs/>
          <w:sz w:val="24"/>
          <w:szCs w:val="24"/>
        </w:rPr>
        <w:t xml:space="preserve">, </w:t>
      </w:r>
      <w:r w:rsidR="00FE2350" w:rsidRPr="00DD1B51">
        <w:rPr>
          <w:rFonts w:cs="Times New Roman"/>
          <w:bCs/>
          <w:sz w:val="24"/>
          <w:szCs w:val="24"/>
        </w:rPr>
        <w:t xml:space="preserve">we prepare few unit tests to cover </w:t>
      </w:r>
      <w:r w:rsidR="00E70000" w:rsidRPr="00DD1B51">
        <w:rPr>
          <w:rFonts w:cs="Times New Roman"/>
          <w:bCs/>
          <w:sz w:val="24"/>
          <w:szCs w:val="24"/>
        </w:rPr>
        <w:t xml:space="preserve">its </w:t>
      </w:r>
      <w:r w:rsidR="00ED4AFC" w:rsidRPr="00DD1B51">
        <w:rPr>
          <w:rFonts w:cs="Times New Roman"/>
          <w:bCs/>
          <w:sz w:val="24"/>
          <w:szCs w:val="24"/>
        </w:rPr>
        <w:t>scenarios</w:t>
      </w:r>
      <w:r w:rsidR="00E70000" w:rsidRPr="00DD1B51">
        <w:rPr>
          <w:rFonts w:cs="Times New Roman"/>
          <w:bCs/>
          <w:sz w:val="24"/>
          <w:szCs w:val="24"/>
        </w:rPr>
        <w:t xml:space="preserve"> as much as possible. After that</w:t>
      </w:r>
      <w:r w:rsidR="009F23A8" w:rsidRPr="00DD1B51">
        <w:rPr>
          <w:rFonts w:cs="Times New Roman"/>
          <w:bCs/>
          <w:sz w:val="24"/>
          <w:szCs w:val="24"/>
        </w:rPr>
        <w:t xml:space="preserve">, the code is added to </w:t>
      </w:r>
      <w:r w:rsidR="00266820" w:rsidRPr="00DD1B51">
        <w:rPr>
          <w:rFonts w:cs="Times New Roman"/>
          <w:bCs/>
          <w:sz w:val="24"/>
          <w:szCs w:val="24"/>
        </w:rPr>
        <w:t>pass</w:t>
      </w:r>
      <w:r w:rsidR="009F23A8" w:rsidRPr="00DD1B51">
        <w:rPr>
          <w:rFonts w:cs="Times New Roman"/>
          <w:bCs/>
          <w:sz w:val="24"/>
          <w:szCs w:val="24"/>
        </w:rPr>
        <w:t xml:space="preserve"> those unit tests</w:t>
      </w:r>
      <w:r w:rsidR="007B102B" w:rsidRPr="00DD1B51">
        <w:rPr>
          <w:rFonts w:cs="Times New Roman"/>
          <w:bCs/>
          <w:sz w:val="24"/>
          <w:szCs w:val="24"/>
        </w:rPr>
        <w:t>.</w:t>
      </w:r>
      <w:r w:rsidR="008531BF" w:rsidRPr="00DD1B51">
        <w:rPr>
          <w:rFonts w:cs="Times New Roman"/>
          <w:bCs/>
          <w:sz w:val="24"/>
          <w:szCs w:val="24"/>
        </w:rPr>
        <w:t xml:space="preserve"> While writing unit tests, we created mock functions and instances to avoid dependencies</w:t>
      </w:r>
      <w:r w:rsidR="00FA5457" w:rsidRPr="00DD1B51">
        <w:rPr>
          <w:rFonts w:cs="Times New Roman"/>
          <w:bCs/>
          <w:sz w:val="24"/>
          <w:szCs w:val="24"/>
        </w:rPr>
        <w:t xml:space="preserve">. As shown in Figure 11, </w:t>
      </w:r>
      <w:r w:rsidR="00B563B7" w:rsidRPr="00DD1B51">
        <w:rPr>
          <w:rFonts w:cs="Times New Roman"/>
          <w:bCs/>
          <w:sz w:val="24"/>
          <w:szCs w:val="24"/>
        </w:rPr>
        <w:t xml:space="preserve">a unit test for </w:t>
      </w:r>
      <w:r w:rsidR="00BE09DE" w:rsidRPr="00DD1B51">
        <w:rPr>
          <w:rFonts w:cs="Times New Roman"/>
          <w:bCs/>
          <w:sz w:val="24"/>
          <w:szCs w:val="24"/>
        </w:rPr>
        <w:t>testing the number of items in Cart after clicking Add To Cart</w:t>
      </w:r>
      <w:r w:rsidR="00AA2096" w:rsidRPr="00DD1B51">
        <w:rPr>
          <w:rFonts w:cs="Times New Roman"/>
          <w:bCs/>
          <w:sz w:val="24"/>
          <w:szCs w:val="24"/>
        </w:rPr>
        <w:t xml:space="preserve">. We create a fake SwiftUI view </w:t>
      </w:r>
      <w:r w:rsidR="005229BB" w:rsidRPr="00DD1B51">
        <w:rPr>
          <w:rFonts w:cs="Times New Roman"/>
          <w:bCs/>
          <w:sz w:val="24"/>
          <w:szCs w:val="24"/>
        </w:rPr>
        <w:t>of DetailBodyView class, and its fake model view fakeFurnitureDetailModel</w:t>
      </w:r>
      <w:r w:rsidR="001C6BA1" w:rsidRPr="00DD1B51">
        <w:rPr>
          <w:rFonts w:cs="Times New Roman"/>
          <w:bCs/>
          <w:sz w:val="24"/>
          <w:szCs w:val="24"/>
        </w:rPr>
        <w:t>. After that we use the ViewInspector</w:t>
      </w:r>
      <w:r w:rsidR="0006722C" w:rsidRPr="00DD1B51">
        <w:rPr>
          <w:rFonts w:cs="Times New Roman"/>
          <w:bCs/>
          <w:sz w:val="24"/>
          <w:szCs w:val="24"/>
        </w:rPr>
        <w:t xml:space="preserve"> framework</w:t>
      </w:r>
      <w:r w:rsidR="001C6BA1" w:rsidRPr="00DD1B51">
        <w:rPr>
          <w:rFonts w:cs="Times New Roman"/>
          <w:bCs/>
          <w:sz w:val="24"/>
          <w:szCs w:val="24"/>
        </w:rPr>
        <w:t xml:space="preserve"> to </w:t>
      </w:r>
      <w:r w:rsidR="002424C5" w:rsidRPr="00DD1B51">
        <w:rPr>
          <w:rFonts w:cs="Times New Roman"/>
          <w:bCs/>
          <w:sz w:val="24"/>
          <w:szCs w:val="24"/>
        </w:rPr>
        <w:t>simulate a click event</w:t>
      </w:r>
      <w:r w:rsidR="003C4572" w:rsidRPr="00DD1B51">
        <w:rPr>
          <w:rFonts w:cs="Times New Roman"/>
          <w:bCs/>
          <w:sz w:val="24"/>
          <w:szCs w:val="24"/>
        </w:rPr>
        <w:t>. Finally, we check local database to compare the number of ordered items</w:t>
      </w:r>
      <w:r w:rsidR="00973D30" w:rsidRPr="00DD1B51">
        <w:rPr>
          <w:rFonts w:cs="Times New Roman"/>
          <w:bCs/>
          <w:sz w:val="24"/>
          <w:szCs w:val="24"/>
        </w:rPr>
        <w:t xml:space="preserve"> with the number in fakeFurnitureDetailModel.</w:t>
      </w:r>
    </w:p>
    <w:p w14:paraId="38A42263" w14:textId="26016B48" w:rsidR="00E51487" w:rsidRPr="00DD1B51" w:rsidRDefault="008B458F" w:rsidP="00C03665">
      <w:pPr>
        <w:spacing w:line="360" w:lineRule="auto"/>
        <w:rPr>
          <w:rFonts w:cs="Times New Roman"/>
          <w:bCs/>
          <w:sz w:val="24"/>
          <w:szCs w:val="24"/>
        </w:rPr>
      </w:pPr>
      <w:r w:rsidRPr="00DD1B51">
        <w:rPr>
          <w:rFonts w:cs="Times New Roman"/>
          <w:bCs/>
          <w:noProof/>
          <w:sz w:val="24"/>
          <w:szCs w:val="24"/>
        </w:rPr>
        <w:drawing>
          <wp:inline distT="0" distB="0" distL="0" distR="0" wp14:anchorId="6D7B999C" wp14:editId="6B69B542">
            <wp:extent cx="5943600" cy="2204085"/>
            <wp:effectExtent l="0" t="0" r="0" b="5715"/>
            <wp:docPr id="8" name="Picture 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 application, email&#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2204085"/>
                    </a:xfrm>
                    <a:prstGeom prst="rect">
                      <a:avLst/>
                    </a:prstGeom>
                  </pic:spPr>
                </pic:pic>
              </a:graphicData>
            </a:graphic>
          </wp:inline>
        </w:drawing>
      </w:r>
    </w:p>
    <w:p w14:paraId="1F7D70A4" w14:textId="69B5418A" w:rsidR="00A266A5" w:rsidRPr="00DD1B51" w:rsidRDefault="00A266A5" w:rsidP="00C03665">
      <w:pPr>
        <w:spacing w:line="360" w:lineRule="auto"/>
        <w:rPr>
          <w:rFonts w:cs="Times New Roman"/>
          <w:bCs/>
          <w:sz w:val="24"/>
          <w:szCs w:val="24"/>
        </w:rPr>
      </w:pPr>
      <w:r w:rsidRPr="004B12C1">
        <w:rPr>
          <w:rFonts w:cs="Times New Roman"/>
          <w:b/>
          <w:sz w:val="24"/>
          <w:szCs w:val="24"/>
        </w:rPr>
        <w:t>Figure 11</w:t>
      </w:r>
      <w:r w:rsidRPr="00DD1B51">
        <w:rPr>
          <w:rFonts w:cs="Times New Roman"/>
          <w:bCs/>
          <w:sz w:val="24"/>
          <w:szCs w:val="24"/>
        </w:rPr>
        <w:t xml:space="preserve">. </w:t>
      </w:r>
      <w:r w:rsidR="00CB64EB">
        <w:rPr>
          <w:rFonts w:cs="Times New Roman"/>
          <w:bCs/>
          <w:sz w:val="24"/>
          <w:szCs w:val="24"/>
        </w:rPr>
        <w:t>An</w:t>
      </w:r>
      <w:r w:rsidRPr="00DD1B51">
        <w:rPr>
          <w:rFonts w:cs="Times New Roman"/>
          <w:bCs/>
          <w:sz w:val="24"/>
          <w:szCs w:val="24"/>
        </w:rPr>
        <w:t xml:space="preserve"> unit test</w:t>
      </w:r>
      <w:r w:rsidR="0091681D" w:rsidRPr="00DD1B51">
        <w:rPr>
          <w:rFonts w:cs="Times New Roman"/>
          <w:bCs/>
          <w:sz w:val="24"/>
          <w:szCs w:val="24"/>
        </w:rPr>
        <w:t xml:space="preserve"> for Add To Cart.</w:t>
      </w:r>
    </w:p>
    <w:p w14:paraId="1B865FAE" w14:textId="431D2C8F" w:rsidR="0091681D" w:rsidRPr="00DD1B51" w:rsidRDefault="007C03F0" w:rsidP="00C03665">
      <w:pPr>
        <w:spacing w:line="360" w:lineRule="auto"/>
        <w:rPr>
          <w:rFonts w:cs="Times New Roman"/>
          <w:bCs/>
          <w:sz w:val="24"/>
          <w:szCs w:val="24"/>
        </w:rPr>
      </w:pPr>
      <w:r w:rsidRPr="00DD1B51">
        <w:rPr>
          <w:rFonts w:cs="Times New Roman"/>
          <w:bCs/>
          <w:sz w:val="24"/>
          <w:szCs w:val="24"/>
        </w:rPr>
        <w:t>As shown in Figure 12, we finished total 48 unit tests and all of them passed.</w:t>
      </w:r>
    </w:p>
    <w:p w14:paraId="5143437D" w14:textId="7563B021" w:rsidR="007C03F0" w:rsidRPr="00DD1B51" w:rsidRDefault="00D63134" w:rsidP="00C03665">
      <w:pPr>
        <w:spacing w:line="360" w:lineRule="auto"/>
        <w:rPr>
          <w:rFonts w:cs="Times New Roman"/>
          <w:bCs/>
          <w:sz w:val="24"/>
          <w:szCs w:val="24"/>
        </w:rPr>
      </w:pPr>
      <w:r w:rsidRPr="00DD1B51">
        <w:rPr>
          <w:rFonts w:cs="Times New Roman"/>
          <w:bCs/>
          <w:noProof/>
          <w:sz w:val="24"/>
          <w:szCs w:val="24"/>
        </w:rPr>
        <w:drawing>
          <wp:inline distT="0" distB="0" distL="0" distR="0" wp14:anchorId="75FA7788" wp14:editId="35296255">
            <wp:extent cx="1824445" cy="3648888"/>
            <wp:effectExtent l="0" t="0" r="4445" b="0"/>
            <wp:docPr id="9" name="Picture 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43131" cy="3686260"/>
                    </a:xfrm>
                    <a:prstGeom prst="rect">
                      <a:avLst/>
                    </a:prstGeom>
                  </pic:spPr>
                </pic:pic>
              </a:graphicData>
            </a:graphic>
          </wp:inline>
        </w:drawing>
      </w:r>
    </w:p>
    <w:p w14:paraId="0C68C92B" w14:textId="0F3C7181" w:rsidR="00D63134" w:rsidRPr="00DD1B51" w:rsidRDefault="00D63134" w:rsidP="00C03665">
      <w:pPr>
        <w:spacing w:line="360" w:lineRule="auto"/>
        <w:rPr>
          <w:rFonts w:cs="Times New Roman"/>
          <w:bCs/>
          <w:sz w:val="24"/>
          <w:szCs w:val="24"/>
        </w:rPr>
      </w:pPr>
      <w:r w:rsidRPr="00410F1E">
        <w:rPr>
          <w:rFonts w:cs="Times New Roman"/>
          <w:b/>
          <w:sz w:val="24"/>
          <w:szCs w:val="24"/>
        </w:rPr>
        <w:t>Figure 12</w:t>
      </w:r>
      <w:r w:rsidRPr="00DD1B51">
        <w:rPr>
          <w:rFonts w:cs="Times New Roman"/>
          <w:bCs/>
          <w:sz w:val="24"/>
          <w:szCs w:val="24"/>
        </w:rPr>
        <w:t>. The number of unit tests in project.</w:t>
      </w:r>
    </w:p>
    <w:p w14:paraId="2F326123" w14:textId="349FBBA5" w:rsidR="008E0A3D" w:rsidRPr="00DD1B51" w:rsidRDefault="008E0A3D" w:rsidP="00387723">
      <w:pPr>
        <w:pStyle w:val="Heading2"/>
        <w:spacing w:line="360" w:lineRule="auto"/>
      </w:pPr>
      <w:bookmarkStart w:id="34" w:name="_Toc51970588"/>
      <w:r w:rsidRPr="00DD1B51">
        <w:t>Load 3D model</w:t>
      </w:r>
      <w:bookmarkEnd w:id="34"/>
    </w:p>
    <w:p w14:paraId="6EEE767D" w14:textId="763D1522" w:rsidR="008E0A3D" w:rsidRPr="00DD1B51" w:rsidRDefault="008E0A3D" w:rsidP="00387723">
      <w:pPr>
        <w:spacing w:line="360" w:lineRule="auto"/>
        <w:rPr>
          <w:rFonts w:cs="Times New Roman"/>
          <w:bCs/>
          <w:sz w:val="24"/>
          <w:szCs w:val="24"/>
        </w:rPr>
      </w:pPr>
      <w:r w:rsidRPr="00DD1B51">
        <w:rPr>
          <w:rFonts w:cs="Times New Roman"/>
          <w:bCs/>
          <w:sz w:val="24"/>
          <w:szCs w:val="24"/>
        </w:rPr>
        <w:t>As shown in Figure 13, 3D models are placed</w:t>
      </w:r>
      <w:r w:rsidR="0039003D" w:rsidRPr="00DD1B51">
        <w:rPr>
          <w:rFonts w:cs="Times New Roman"/>
          <w:bCs/>
          <w:sz w:val="24"/>
          <w:szCs w:val="24"/>
        </w:rPr>
        <w:t xml:space="preserve"> on remote database (Firestore). They are </w:t>
      </w:r>
      <w:r w:rsidR="00D10BE8" w:rsidRPr="00DD1B51">
        <w:rPr>
          <w:rFonts w:cs="Times New Roman"/>
          <w:bCs/>
          <w:sz w:val="24"/>
          <w:szCs w:val="24"/>
        </w:rPr>
        <w:t>zip files that contain a scn file (3D virtual object) and a JSON file t</w:t>
      </w:r>
      <w:r w:rsidR="00EA0463" w:rsidRPr="00DD1B51">
        <w:rPr>
          <w:rFonts w:cs="Times New Roman"/>
          <w:bCs/>
          <w:sz w:val="24"/>
          <w:szCs w:val="24"/>
        </w:rPr>
        <w:t xml:space="preserve">o describe model properties. </w:t>
      </w:r>
    </w:p>
    <w:p w14:paraId="2060A001" w14:textId="6A0E8520" w:rsidR="007E4C22" w:rsidRPr="00DD1B51" w:rsidRDefault="00E43F13" w:rsidP="00C03665">
      <w:pPr>
        <w:spacing w:line="360" w:lineRule="auto"/>
        <w:rPr>
          <w:rFonts w:cs="Times New Roman"/>
          <w:bCs/>
          <w:sz w:val="24"/>
          <w:szCs w:val="24"/>
        </w:rPr>
      </w:pPr>
      <w:r w:rsidRPr="00DD1B51">
        <w:rPr>
          <w:rFonts w:cs="Times New Roman"/>
          <w:bCs/>
          <w:noProof/>
          <w:sz w:val="24"/>
          <w:szCs w:val="24"/>
        </w:rPr>
        <w:drawing>
          <wp:inline distT="0" distB="0" distL="0" distR="0" wp14:anchorId="7950AB45" wp14:editId="36C97807">
            <wp:extent cx="5943600" cy="1219835"/>
            <wp:effectExtent l="0" t="0" r="0" b="0"/>
            <wp:docPr id="11" name="Picture 11"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applicatio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1219835"/>
                    </a:xfrm>
                    <a:prstGeom prst="rect">
                      <a:avLst/>
                    </a:prstGeom>
                  </pic:spPr>
                </pic:pic>
              </a:graphicData>
            </a:graphic>
          </wp:inline>
        </w:drawing>
      </w:r>
    </w:p>
    <w:p w14:paraId="4A15FBA2" w14:textId="75EB649A" w:rsidR="00E43F13" w:rsidRPr="00DD1B51" w:rsidRDefault="00E43F13" w:rsidP="00C03665">
      <w:pPr>
        <w:spacing w:line="360" w:lineRule="auto"/>
        <w:rPr>
          <w:rFonts w:cs="Times New Roman"/>
          <w:bCs/>
          <w:sz w:val="24"/>
          <w:szCs w:val="24"/>
        </w:rPr>
      </w:pPr>
      <w:r w:rsidRPr="00433525">
        <w:rPr>
          <w:rFonts w:cs="Times New Roman"/>
          <w:b/>
          <w:sz w:val="24"/>
          <w:szCs w:val="24"/>
        </w:rPr>
        <w:t>Figure 13</w:t>
      </w:r>
      <w:r w:rsidRPr="00DD1B51">
        <w:rPr>
          <w:rFonts w:cs="Times New Roman"/>
          <w:bCs/>
          <w:sz w:val="24"/>
          <w:szCs w:val="24"/>
        </w:rPr>
        <w:t>. 3D models on Firestore.</w:t>
      </w:r>
    </w:p>
    <w:p w14:paraId="161B1F36" w14:textId="54D8B3BB" w:rsidR="00A1045E" w:rsidRPr="00DD1B51" w:rsidRDefault="00A1045E" w:rsidP="00C03665">
      <w:pPr>
        <w:spacing w:line="360" w:lineRule="auto"/>
        <w:rPr>
          <w:rFonts w:cs="Times New Roman"/>
          <w:bCs/>
          <w:sz w:val="24"/>
          <w:szCs w:val="24"/>
        </w:rPr>
      </w:pPr>
      <w:r w:rsidRPr="00DD1B51">
        <w:rPr>
          <w:rFonts w:cs="Times New Roman"/>
          <w:bCs/>
          <w:sz w:val="24"/>
          <w:szCs w:val="24"/>
        </w:rPr>
        <w:t xml:space="preserve">As shown in Figure 14, we </w:t>
      </w:r>
      <w:r w:rsidR="0061069C" w:rsidRPr="00DD1B51">
        <w:rPr>
          <w:rFonts w:cs="Times New Roman"/>
          <w:bCs/>
          <w:sz w:val="24"/>
          <w:szCs w:val="24"/>
        </w:rPr>
        <w:t>use Firebase’s</w:t>
      </w:r>
      <w:r w:rsidR="00754555" w:rsidRPr="00DD1B51">
        <w:rPr>
          <w:rFonts w:cs="Times New Roman"/>
          <w:bCs/>
          <w:sz w:val="24"/>
          <w:szCs w:val="24"/>
        </w:rPr>
        <w:t xml:space="preserve"> Storage service</w:t>
      </w:r>
      <w:r w:rsidR="0061069C" w:rsidRPr="00DD1B51">
        <w:rPr>
          <w:rFonts w:cs="Times New Roman"/>
          <w:bCs/>
          <w:sz w:val="24"/>
          <w:szCs w:val="24"/>
        </w:rPr>
        <w:t xml:space="preserve"> to download zip files then unzip </w:t>
      </w:r>
      <w:r w:rsidR="006E4A0F" w:rsidRPr="00DD1B51">
        <w:rPr>
          <w:rFonts w:cs="Times New Roman"/>
          <w:bCs/>
          <w:sz w:val="24"/>
          <w:szCs w:val="24"/>
        </w:rPr>
        <w:t xml:space="preserve">by </w:t>
      </w:r>
      <w:r w:rsidR="0076103F" w:rsidRPr="00DD1B51">
        <w:rPr>
          <w:rFonts w:cs="Times New Roman"/>
          <w:bCs/>
          <w:sz w:val="24"/>
          <w:szCs w:val="24"/>
        </w:rPr>
        <w:t xml:space="preserve">ZipFoundation framework in Figure </w:t>
      </w:r>
      <w:r w:rsidR="00544C4D" w:rsidRPr="00DD1B51">
        <w:rPr>
          <w:rFonts w:cs="Times New Roman"/>
          <w:bCs/>
          <w:sz w:val="24"/>
          <w:szCs w:val="24"/>
        </w:rPr>
        <w:t>15.</w:t>
      </w:r>
    </w:p>
    <w:p w14:paraId="627F5DE1" w14:textId="5F1A5717" w:rsidR="00553E73" w:rsidRPr="00DD1B51" w:rsidRDefault="007D3EF2" w:rsidP="00C03665">
      <w:pPr>
        <w:spacing w:line="360" w:lineRule="auto"/>
        <w:rPr>
          <w:rFonts w:cs="Times New Roman"/>
          <w:bCs/>
          <w:sz w:val="24"/>
          <w:szCs w:val="24"/>
        </w:rPr>
      </w:pPr>
      <w:r w:rsidRPr="00DD1B51">
        <w:rPr>
          <w:rFonts w:cs="Times New Roman"/>
          <w:bCs/>
          <w:noProof/>
          <w:sz w:val="24"/>
          <w:szCs w:val="24"/>
        </w:rPr>
        <w:drawing>
          <wp:inline distT="0" distB="0" distL="0" distR="0" wp14:anchorId="108C077E" wp14:editId="24D49790">
            <wp:extent cx="4532400" cy="2671985"/>
            <wp:effectExtent l="0" t="0" r="1905" b="0"/>
            <wp:docPr id="13" name="Picture 1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 application, email&#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51278" cy="2683114"/>
                    </a:xfrm>
                    <a:prstGeom prst="rect">
                      <a:avLst/>
                    </a:prstGeom>
                  </pic:spPr>
                </pic:pic>
              </a:graphicData>
            </a:graphic>
          </wp:inline>
        </w:drawing>
      </w:r>
    </w:p>
    <w:p w14:paraId="31C50777" w14:textId="36673139" w:rsidR="00544C4D" w:rsidRPr="00DD1B51" w:rsidRDefault="00544C4D" w:rsidP="00C03665">
      <w:pPr>
        <w:spacing w:line="360" w:lineRule="auto"/>
        <w:rPr>
          <w:rFonts w:cs="Times New Roman"/>
          <w:bCs/>
          <w:sz w:val="24"/>
          <w:szCs w:val="24"/>
        </w:rPr>
      </w:pPr>
      <w:r w:rsidRPr="00433525">
        <w:rPr>
          <w:rFonts w:cs="Times New Roman"/>
          <w:b/>
          <w:sz w:val="24"/>
          <w:szCs w:val="24"/>
        </w:rPr>
        <w:t>Figure 14</w:t>
      </w:r>
      <w:r w:rsidRPr="00DD1B51">
        <w:rPr>
          <w:rFonts w:cs="Times New Roman"/>
          <w:bCs/>
          <w:sz w:val="24"/>
          <w:szCs w:val="24"/>
        </w:rPr>
        <w:t>. Download 3D Model zip files.</w:t>
      </w:r>
    </w:p>
    <w:p w14:paraId="1348012A" w14:textId="498BEA05" w:rsidR="00544C4D" w:rsidRPr="00DD1B51" w:rsidRDefault="002E649E" w:rsidP="00C03665">
      <w:pPr>
        <w:spacing w:line="360" w:lineRule="auto"/>
        <w:rPr>
          <w:rFonts w:cs="Times New Roman"/>
          <w:bCs/>
          <w:sz w:val="24"/>
          <w:szCs w:val="24"/>
        </w:rPr>
      </w:pPr>
      <w:r w:rsidRPr="00DD1B51">
        <w:rPr>
          <w:rFonts w:cs="Times New Roman"/>
          <w:bCs/>
          <w:noProof/>
          <w:sz w:val="24"/>
          <w:szCs w:val="24"/>
        </w:rPr>
        <w:drawing>
          <wp:inline distT="0" distB="0" distL="0" distR="0" wp14:anchorId="179DA8C5" wp14:editId="6294346D">
            <wp:extent cx="5943600" cy="1572895"/>
            <wp:effectExtent l="0" t="0" r="0" b="1905"/>
            <wp:docPr id="14" name="Picture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 email&#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1572895"/>
                    </a:xfrm>
                    <a:prstGeom prst="rect">
                      <a:avLst/>
                    </a:prstGeom>
                  </pic:spPr>
                </pic:pic>
              </a:graphicData>
            </a:graphic>
          </wp:inline>
        </w:drawing>
      </w:r>
    </w:p>
    <w:p w14:paraId="0D4084EE" w14:textId="13088D55" w:rsidR="001E1377" w:rsidRPr="00DD1B51" w:rsidRDefault="001E1377" w:rsidP="00C03665">
      <w:pPr>
        <w:spacing w:line="360" w:lineRule="auto"/>
        <w:rPr>
          <w:rFonts w:cs="Times New Roman"/>
          <w:bCs/>
          <w:sz w:val="24"/>
          <w:szCs w:val="24"/>
        </w:rPr>
      </w:pPr>
      <w:r w:rsidRPr="00433525">
        <w:rPr>
          <w:rFonts w:cs="Times New Roman"/>
          <w:b/>
          <w:sz w:val="24"/>
          <w:szCs w:val="24"/>
        </w:rPr>
        <w:t>Figure 15</w:t>
      </w:r>
      <w:r w:rsidRPr="00DD1B51">
        <w:rPr>
          <w:rFonts w:cs="Times New Roman"/>
          <w:bCs/>
          <w:sz w:val="24"/>
          <w:szCs w:val="24"/>
        </w:rPr>
        <w:t>. Unzip a file.</w:t>
      </w:r>
    </w:p>
    <w:p w14:paraId="2FFD4167" w14:textId="1A82F8D1" w:rsidR="00C6102B" w:rsidRPr="00DD1B51" w:rsidRDefault="00EA685F" w:rsidP="00C03665">
      <w:pPr>
        <w:spacing w:line="360" w:lineRule="auto"/>
        <w:rPr>
          <w:rFonts w:cs="Times New Roman"/>
          <w:bCs/>
          <w:sz w:val="24"/>
          <w:szCs w:val="24"/>
        </w:rPr>
      </w:pPr>
      <w:r w:rsidRPr="00DD1B51">
        <w:rPr>
          <w:rFonts w:cs="Times New Roman"/>
          <w:bCs/>
          <w:sz w:val="24"/>
          <w:szCs w:val="24"/>
        </w:rPr>
        <w:t xml:space="preserve">As shown in Figure 16, we load </w:t>
      </w:r>
      <w:r w:rsidR="00696452" w:rsidRPr="00DD1B51">
        <w:rPr>
          <w:rFonts w:cs="Times New Roman"/>
          <w:bCs/>
          <w:sz w:val="24"/>
          <w:szCs w:val="24"/>
        </w:rPr>
        <w:t xml:space="preserve">the 3D virtual object </w:t>
      </w:r>
      <w:r w:rsidR="006533F9" w:rsidRPr="00DD1B51">
        <w:rPr>
          <w:rFonts w:cs="Times New Roman"/>
          <w:bCs/>
          <w:sz w:val="24"/>
          <w:szCs w:val="24"/>
        </w:rPr>
        <w:t xml:space="preserve">from downloaded file by </w:t>
      </w:r>
      <w:r w:rsidR="00C6102B" w:rsidRPr="00DD1B51">
        <w:rPr>
          <w:rFonts w:cs="Times New Roman"/>
          <w:bCs/>
          <w:sz w:val="24"/>
          <w:szCs w:val="24"/>
        </w:rPr>
        <w:t>allocating an instance of Furniture3DObject</w:t>
      </w:r>
      <w:r w:rsidR="009F2B96" w:rsidRPr="00DD1B51">
        <w:rPr>
          <w:rFonts w:cs="Times New Roman"/>
          <w:bCs/>
          <w:sz w:val="24"/>
          <w:szCs w:val="24"/>
        </w:rPr>
        <w:t xml:space="preserve"> then </w:t>
      </w:r>
      <w:r w:rsidR="00AA50D5" w:rsidRPr="00DD1B51">
        <w:rPr>
          <w:rFonts w:cs="Times New Roman"/>
          <w:bCs/>
          <w:sz w:val="24"/>
          <w:szCs w:val="24"/>
        </w:rPr>
        <w:t>we assign properties from JSON to this instance</w:t>
      </w:r>
      <w:r w:rsidR="008D1538" w:rsidRPr="00DD1B51">
        <w:rPr>
          <w:rFonts w:cs="Times New Roman"/>
          <w:bCs/>
          <w:sz w:val="24"/>
          <w:szCs w:val="24"/>
        </w:rPr>
        <w:t xml:space="preserve"> such as name, body, placeholder, and size.</w:t>
      </w:r>
    </w:p>
    <w:p w14:paraId="2890BD08" w14:textId="6C345DBE" w:rsidR="00BB1292" w:rsidRPr="00DD1B51" w:rsidRDefault="00E4006A" w:rsidP="00C03665">
      <w:pPr>
        <w:spacing w:line="360" w:lineRule="auto"/>
        <w:rPr>
          <w:rFonts w:cs="Times New Roman"/>
          <w:bCs/>
          <w:sz w:val="24"/>
          <w:szCs w:val="24"/>
        </w:rPr>
      </w:pPr>
      <w:r w:rsidRPr="00DD1B51">
        <w:rPr>
          <w:rFonts w:cs="Times New Roman"/>
          <w:bCs/>
          <w:sz w:val="24"/>
          <w:szCs w:val="24"/>
        </w:rPr>
        <w:t xml:space="preserve"> </w:t>
      </w:r>
      <w:r w:rsidR="003E21DE" w:rsidRPr="00DD1B51">
        <w:rPr>
          <w:rFonts w:cs="Times New Roman"/>
          <w:bCs/>
          <w:noProof/>
          <w:sz w:val="24"/>
          <w:szCs w:val="24"/>
        </w:rPr>
        <w:drawing>
          <wp:inline distT="0" distB="0" distL="0" distR="0" wp14:anchorId="31D4BE75" wp14:editId="4CF8337B">
            <wp:extent cx="3517200" cy="1944982"/>
            <wp:effectExtent l="0" t="0" r="1270" b="0"/>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529128" cy="1951578"/>
                    </a:xfrm>
                    <a:prstGeom prst="rect">
                      <a:avLst/>
                    </a:prstGeom>
                  </pic:spPr>
                </pic:pic>
              </a:graphicData>
            </a:graphic>
          </wp:inline>
        </w:drawing>
      </w:r>
    </w:p>
    <w:p w14:paraId="0A0FDA47" w14:textId="41DF1E8F" w:rsidR="00477092" w:rsidRPr="00DD1B51" w:rsidRDefault="00477092" w:rsidP="00C03665">
      <w:pPr>
        <w:spacing w:line="360" w:lineRule="auto"/>
        <w:rPr>
          <w:rFonts w:cs="Times New Roman"/>
          <w:bCs/>
          <w:sz w:val="24"/>
          <w:szCs w:val="24"/>
        </w:rPr>
      </w:pPr>
      <w:r w:rsidRPr="00AB60F5">
        <w:rPr>
          <w:rFonts w:cs="Times New Roman"/>
          <w:b/>
          <w:sz w:val="24"/>
          <w:szCs w:val="24"/>
        </w:rPr>
        <w:t>Figure 16</w:t>
      </w:r>
      <w:r w:rsidRPr="00DD1B51">
        <w:rPr>
          <w:rFonts w:cs="Times New Roman"/>
          <w:bCs/>
          <w:sz w:val="24"/>
          <w:szCs w:val="24"/>
        </w:rPr>
        <w:t xml:space="preserve">. </w:t>
      </w:r>
      <w:r w:rsidR="00AB60F5">
        <w:rPr>
          <w:rFonts w:cs="Times New Roman"/>
          <w:bCs/>
          <w:sz w:val="24"/>
          <w:szCs w:val="24"/>
        </w:rPr>
        <w:t>L</w:t>
      </w:r>
      <w:r w:rsidR="00F66550" w:rsidRPr="00DD1B51">
        <w:rPr>
          <w:rFonts w:cs="Times New Roman"/>
          <w:bCs/>
          <w:sz w:val="24"/>
          <w:szCs w:val="24"/>
        </w:rPr>
        <w:t>oad a furniture 3D model.</w:t>
      </w:r>
    </w:p>
    <w:p w14:paraId="1C1B7528" w14:textId="39F9091E" w:rsidR="00F66550" w:rsidRPr="00DD1B51" w:rsidRDefault="007C5A63" w:rsidP="00C03665">
      <w:pPr>
        <w:spacing w:line="360" w:lineRule="auto"/>
        <w:rPr>
          <w:rFonts w:cs="Times New Roman"/>
          <w:bCs/>
          <w:sz w:val="24"/>
          <w:szCs w:val="24"/>
        </w:rPr>
      </w:pPr>
      <w:r w:rsidRPr="00DD1B51">
        <w:rPr>
          <w:rFonts w:cs="Times New Roman"/>
          <w:bCs/>
          <w:sz w:val="24"/>
          <w:szCs w:val="24"/>
        </w:rPr>
        <w:t xml:space="preserve">As shown in Figure 17, Furniture3DObject inherits from </w:t>
      </w:r>
      <w:r w:rsidR="00223844" w:rsidRPr="00DD1B51">
        <w:rPr>
          <w:rFonts w:cs="Times New Roman"/>
          <w:bCs/>
          <w:sz w:val="24"/>
          <w:szCs w:val="24"/>
        </w:rPr>
        <w:t xml:space="preserve">Scenekit ‘s </w:t>
      </w:r>
      <w:r w:rsidR="006C09AE" w:rsidRPr="00DD1B51">
        <w:rPr>
          <w:rFonts w:cs="Times New Roman"/>
          <w:bCs/>
          <w:sz w:val="24"/>
          <w:szCs w:val="24"/>
        </w:rPr>
        <w:t xml:space="preserve">SCNReferenceNode </w:t>
      </w:r>
      <w:r w:rsidR="003325E6" w:rsidRPr="00DD1B51">
        <w:rPr>
          <w:rFonts w:cs="Times New Roman"/>
          <w:bCs/>
          <w:sz w:val="24"/>
          <w:szCs w:val="24"/>
        </w:rPr>
        <w:t>to render virtual object</w:t>
      </w:r>
      <w:r w:rsidR="005C5630" w:rsidRPr="00DD1B51">
        <w:rPr>
          <w:rFonts w:cs="Times New Roman"/>
          <w:bCs/>
          <w:sz w:val="24"/>
          <w:szCs w:val="24"/>
        </w:rPr>
        <w:t>.</w:t>
      </w:r>
    </w:p>
    <w:p w14:paraId="37D1E1D9" w14:textId="0CAE36C9" w:rsidR="0088393C" w:rsidRPr="00DD1B51" w:rsidRDefault="0088393C" w:rsidP="00C03665">
      <w:pPr>
        <w:spacing w:line="360" w:lineRule="auto"/>
        <w:rPr>
          <w:rFonts w:cs="Times New Roman"/>
          <w:bCs/>
          <w:sz w:val="24"/>
          <w:szCs w:val="24"/>
        </w:rPr>
      </w:pPr>
      <w:r w:rsidRPr="00DD1B51">
        <w:rPr>
          <w:rFonts w:cs="Times New Roman"/>
          <w:bCs/>
          <w:noProof/>
          <w:sz w:val="24"/>
          <w:szCs w:val="24"/>
        </w:rPr>
        <w:drawing>
          <wp:inline distT="0" distB="0" distL="0" distR="0" wp14:anchorId="7EB4F02E" wp14:editId="2CC427F8">
            <wp:extent cx="2893555" cy="1899977"/>
            <wp:effectExtent l="0" t="0" r="2540" b="5080"/>
            <wp:docPr id="16" name="Picture 1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text, applicatio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12090" cy="1912148"/>
                    </a:xfrm>
                    <a:prstGeom prst="rect">
                      <a:avLst/>
                    </a:prstGeom>
                  </pic:spPr>
                </pic:pic>
              </a:graphicData>
            </a:graphic>
          </wp:inline>
        </w:drawing>
      </w:r>
    </w:p>
    <w:p w14:paraId="0DBD0547" w14:textId="7CD4BB24" w:rsidR="0088393C" w:rsidRPr="00DD1B51" w:rsidRDefault="0088393C" w:rsidP="00C03665">
      <w:pPr>
        <w:spacing w:line="360" w:lineRule="auto"/>
        <w:rPr>
          <w:rFonts w:cs="Times New Roman"/>
          <w:bCs/>
          <w:sz w:val="24"/>
          <w:szCs w:val="24"/>
        </w:rPr>
      </w:pPr>
      <w:r w:rsidRPr="00433525">
        <w:rPr>
          <w:rFonts w:cs="Times New Roman"/>
          <w:b/>
          <w:sz w:val="24"/>
          <w:szCs w:val="24"/>
        </w:rPr>
        <w:t>Figure 17</w:t>
      </w:r>
      <w:r w:rsidRPr="00DD1B51">
        <w:rPr>
          <w:rFonts w:cs="Times New Roman"/>
          <w:bCs/>
          <w:sz w:val="24"/>
          <w:szCs w:val="24"/>
        </w:rPr>
        <w:t xml:space="preserve">. </w:t>
      </w:r>
      <w:r w:rsidR="001167AE" w:rsidRPr="00DD1B51">
        <w:rPr>
          <w:rFonts w:cs="Times New Roman"/>
          <w:bCs/>
          <w:sz w:val="24"/>
          <w:szCs w:val="24"/>
        </w:rPr>
        <w:t>Furniture3DObject</w:t>
      </w:r>
      <w:r w:rsidR="004D419E" w:rsidRPr="00DD1B51">
        <w:rPr>
          <w:rFonts w:cs="Times New Roman"/>
          <w:bCs/>
          <w:sz w:val="24"/>
          <w:szCs w:val="24"/>
        </w:rPr>
        <w:t>.</w:t>
      </w:r>
    </w:p>
    <w:p w14:paraId="7F6B3A73" w14:textId="0E5DEA4B" w:rsidR="008621DA" w:rsidRPr="00DD1B51" w:rsidRDefault="008621DA" w:rsidP="00C03665">
      <w:pPr>
        <w:spacing w:line="360" w:lineRule="auto"/>
        <w:rPr>
          <w:rFonts w:cs="Times New Roman"/>
          <w:bCs/>
          <w:sz w:val="24"/>
          <w:szCs w:val="24"/>
        </w:rPr>
      </w:pPr>
      <w:r w:rsidRPr="00DD1B51">
        <w:rPr>
          <w:rFonts w:cs="Times New Roman"/>
          <w:bCs/>
          <w:sz w:val="24"/>
          <w:szCs w:val="24"/>
        </w:rPr>
        <w:t xml:space="preserve">As shown in Figure 18, </w:t>
      </w:r>
      <w:r w:rsidR="00802A4F" w:rsidRPr="00DD1B51">
        <w:rPr>
          <w:rFonts w:cs="Times New Roman"/>
          <w:bCs/>
          <w:sz w:val="24"/>
          <w:szCs w:val="24"/>
        </w:rPr>
        <w:t xml:space="preserve">we add the Furniture3DObject to </w:t>
      </w:r>
      <w:r w:rsidR="000F6EF7" w:rsidRPr="00DD1B51">
        <w:rPr>
          <w:rFonts w:cs="Times New Roman"/>
          <w:bCs/>
          <w:sz w:val="24"/>
          <w:szCs w:val="24"/>
        </w:rPr>
        <w:t xml:space="preserve">the scene to </w:t>
      </w:r>
      <w:r w:rsidR="00C90C52" w:rsidRPr="00DD1B51">
        <w:rPr>
          <w:rFonts w:cs="Times New Roman"/>
          <w:bCs/>
          <w:sz w:val="24"/>
          <w:szCs w:val="24"/>
        </w:rPr>
        <w:t>display it on devices.</w:t>
      </w:r>
    </w:p>
    <w:p w14:paraId="3F8CDA7D" w14:textId="206B36D0" w:rsidR="004D419E" w:rsidRPr="00DD1B51" w:rsidRDefault="008621DA" w:rsidP="00C03665">
      <w:pPr>
        <w:spacing w:line="360" w:lineRule="auto"/>
        <w:rPr>
          <w:rFonts w:cs="Times New Roman"/>
          <w:bCs/>
          <w:sz w:val="24"/>
          <w:szCs w:val="24"/>
        </w:rPr>
      </w:pPr>
      <w:r w:rsidRPr="00DD1B51">
        <w:rPr>
          <w:rFonts w:cs="Times New Roman"/>
          <w:bCs/>
          <w:noProof/>
          <w:sz w:val="24"/>
          <w:szCs w:val="24"/>
        </w:rPr>
        <w:drawing>
          <wp:inline distT="0" distB="0" distL="0" distR="0" wp14:anchorId="4C2289B3" wp14:editId="79286F0F">
            <wp:extent cx="5943600" cy="981710"/>
            <wp:effectExtent l="0" t="0" r="0" b="0"/>
            <wp:docPr id="17" name="Picture 17" descr="A picture containing 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graphical user interface, tex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943600" cy="981710"/>
                    </a:xfrm>
                    <a:prstGeom prst="rect">
                      <a:avLst/>
                    </a:prstGeom>
                  </pic:spPr>
                </pic:pic>
              </a:graphicData>
            </a:graphic>
          </wp:inline>
        </w:drawing>
      </w:r>
    </w:p>
    <w:p w14:paraId="271938F0" w14:textId="7CEC9C52" w:rsidR="00343AC1" w:rsidRPr="00DD1B51" w:rsidRDefault="00343AC1" w:rsidP="00C03665">
      <w:pPr>
        <w:spacing w:line="360" w:lineRule="auto"/>
        <w:rPr>
          <w:rFonts w:cs="Times New Roman"/>
          <w:bCs/>
          <w:sz w:val="24"/>
          <w:szCs w:val="24"/>
        </w:rPr>
      </w:pPr>
      <w:r w:rsidRPr="00433525">
        <w:rPr>
          <w:rFonts w:cs="Times New Roman"/>
          <w:b/>
          <w:sz w:val="24"/>
          <w:szCs w:val="24"/>
        </w:rPr>
        <w:t>Figure 18</w:t>
      </w:r>
      <w:r w:rsidRPr="00DD1B51">
        <w:rPr>
          <w:rFonts w:cs="Times New Roman"/>
          <w:bCs/>
          <w:sz w:val="24"/>
          <w:szCs w:val="24"/>
        </w:rPr>
        <w:t>. Add 3D model to scene.</w:t>
      </w:r>
    </w:p>
    <w:p w14:paraId="39F368B9" w14:textId="2FAB5F4A" w:rsidR="005A4CDA" w:rsidRPr="00DD1B51" w:rsidRDefault="005A4CDA" w:rsidP="00BC0B7B">
      <w:pPr>
        <w:pStyle w:val="Heading2"/>
        <w:spacing w:line="360" w:lineRule="auto"/>
      </w:pPr>
      <w:bookmarkStart w:id="35" w:name="_Toc51970589"/>
      <w:r w:rsidRPr="00DD1B51">
        <w:t>Move</w:t>
      </w:r>
      <w:r w:rsidR="003A3D66">
        <w:t xml:space="preserve"> and Rotate</w:t>
      </w:r>
      <w:r w:rsidRPr="00DD1B51">
        <w:t xml:space="preserve"> 3D model</w:t>
      </w:r>
      <w:bookmarkEnd w:id="35"/>
    </w:p>
    <w:p w14:paraId="7A90E127" w14:textId="75F2986B" w:rsidR="008A5F5A" w:rsidRPr="00DD1B51" w:rsidRDefault="008A5F5A" w:rsidP="00BC0B7B">
      <w:pPr>
        <w:spacing w:line="360" w:lineRule="auto"/>
        <w:rPr>
          <w:rFonts w:cs="Times New Roman"/>
          <w:bCs/>
          <w:sz w:val="24"/>
          <w:szCs w:val="24"/>
        </w:rPr>
      </w:pPr>
      <w:r w:rsidRPr="00DD1B51">
        <w:rPr>
          <w:rFonts w:cs="Times New Roman"/>
          <w:bCs/>
          <w:sz w:val="24"/>
          <w:szCs w:val="24"/>
        </w:rPr>
        <w:t>As shown in Figure 19, we monitor the Pan Gesture</w:t>
      </w:r>
      <w:r w:rsidR="005F6ECD" w:rsidRPr="00DD1B51">
        <w:rPr>
          <w:rFonts w:cs="Times New Roman"/>
          <w:bCs/>
          <w:sz w:val="24"/>
          <w:szCs w:val="24"/>
        </w:rPr>
        <w:t xml:space="preserve"> to calculate the new</w:t>
      </w:r>
      <w:r w:rsidR="003D5306" w:rsidRPr="00DD1B51">
        <w:rPr>
          <w:rFonts w:cs="Times New Roman"/>
          <w:bCs/>
          <w:sz w:val="24"/>
          <w:szCs w:val="24"/>
        </w:rPr>
        <w:t xml:space="preserve"> position on 2D screen. </w:t>
      </w:r>
      <w:r w:rsidR="00524EF0" w:rsidRPr="00DD1B51">
        <w:rPr>
          <w:rFonts w:cs="Times New Roman"/>
          <w:bCs/>
          <w:sz w:val="24"/>
          <w:szCs w:val="24"/>
        </w:rPr>
        <w:t xml:space="preserve">Then we </w:t>
      </w:r>
      <w:r w:rsidR="00684E52" w:rsidRPr="00DD1B51">
        <w:rPr>
          <w:rFonts w:cs="Times New Roman"/>
          <w:bCs/>
          <w:sz w:val="24"/>
          <w:szCs w:val="24"/>
        </w:rPr>
        <w:t xml:space="preserve">map 2D position to 3D position in ARWorld by creating a </w:t>
      </w:r>
      <w:r w:rsidR="00F74C6C" w:rsidRPr="00DD1B51">
        <w:rPr>
          <w:rFonts w:cs="Times New Roman"/>
          <w:bCs/>
          <w:sz w:val="24"/>
          <w:szCs w:val="24"/>
        </w:rPr>
        <w:t>ARRay</w:t>
      </w:r>
      <w:r w:rsidR="00AA73CF" w:rsidRPr="00DD1B51">
        <w:rPr>
          <w:rFonts w:cs="Times New Roman"/>
          <w:bCs/>
          <w:sz w:val="24"/>
          <w:szCs w:val="24"/>
        </w:rPr>
        <w:t>castQuery as shown in Figure 20.</w:t>
      </w:r>
      <w:r w:rsidR="00E40914" w:rsidRPr="00DD1B51">
        <w:rPr>
          <w:rFonts w:cs="Times New Roman"/>
          <w:bCs/>
          <w:sz w:val="24"/>
          <w:szCs w:val="24"/>
        </w:rPr>
        <w:t xml:space="preserve"> After that we update the simWorldPosition and simWorldOrientation of the virtual object for moving</w:t>
      </w:r>
      <w:r w:rsidR="0077039F" w:rsidRPr="00DD1B51">
        <w:rPr>
          <w:rFonts w:cs="Times New Roman"/>
          <w:bCs/>
          <w:sz w:val="24"/>
          <w:szCs w:val="24"/>
        </w:rPr>
        <w:t xml:space="preserve"> (Figure 21).</w:t>
      </w:r>
    </w:p>
    <w:p w14:paraId="44A26B0A" w14:textId="47C81F4B" w:rsidR="00EA1AC4" w:rsidRPr="00DD1B51" w:rsidRDefault="00195925" w:rsidP="00C03665">
      <w:pPr>
        <w:spacing w:line="360" w:lineRule="auto"/>
        <w:rPr>
          <w:rFonts w:cs="Times New Roman"/>
          <w:bCs/>
          <w:sz w:val="24"/>
          <w:szCs w:val="24"/>
        </w:rPr>
      </w:pPr>
      <w:r w:rsidRPr="00DD1B51">
        <w:rPr>
          <w:rFonts w:cs="Times New Roman"/>
          <w:bCs/>
          <w:noProof/>
          <w:sz w:val="24"/>
          <w:szCs w:val="24"/>
        </w:rPr>
        <w:drawing>
          <wp:inline distT="0" distB="0" distL="0" distR="0" wp14:anchorId="636566AC" wp14:editId="7D45AA8F">
            <wp:extent cx="4306695" cy="2988000"/>
            <wp:effectExtent l="0" t="0" r="0" b="0"/>
            <wp:docPr id="18" name="Picture 1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334618" cy="3007373"/>
                    </a:xfrm>
                    <a:prstGeom prst="rect">
                      <a:avLst/>
                    </a:prstGeom>
                  </pic:spPr>
                </pic:pic>
              </a:graphicData>
            </a:graphic>
          </wp:inline>
        </w:drawing>
      </w:r>
    </w:p>
    <w:p w14:paraId="4FAD155F" w14:textId="26D29162" w:rsidR="00AA73CF" w:rsidRPr="00DD1B51" w:rsidRDefault="00AA73CF" w:rsidP="00C03665">
      <w:pPr>
        <w:spacing w:line="360" w:lineRule="auto"/>
        <w:rPr>
          <w:rFonts w:cs="Times New Roman"/>
          <w:bCs/>
          <w:sz w:val="24"/>
          <w:szCs w:val="24"/>
        </w:rPr>
      </w:pPr>
      <w:r w:rsidRPr="003653AE">
        <w:rPr>
          <w:rFonts w:cs="Times New Roman"/>
          <w:b/>
          <w:sz w:val="24"/>
          <w:szCs w:val="24"/>
        </w:rPr>
        <w:t>Figure 19</w:t>
      </w:r>
      <w:r w:rsidRPr="00DD1B51">
        <w:rPr>
          <w:rFonts w:cs="Times New Roman"/>
          <w:bCs/>
          <w:sz w:val="24"/>
          <w:szCs w:val="24"/>
        </w:rPr>
        <w:t xml:space="preserve">. </w:t>
      </w:r>
      <w:r w:rsidR="003F592A" w:rsidRPr="00DD1B51">
        <w:rPr>
          <w:rFonts w:cs="Times New Roman"/>
          <w:bCs/>
          <w:sz w:val="24"/>
          <w:szCs w:val="24"/>
        </w:rPr>
        <w:t>Monitor Pan Guesture.</w:t>
      </w:r>
    </w:p>
    <w:p w14:paraId="295F8407" w14:textId="6D651FD7" w:rsidR="003F592A" w:rsidRPr="00DD1B51" w:rsidRDefault="0039130B" w:rsidP="00C03665">
      <w:pPr>
        <w:spacing w:line="360" w:lineRule="auto"/>
        <w:rPr>
          <w:rFonts w:cs="Times New Roman"/>
          <w:bCs/>
          <w:sz w:val="24"/>
          <w:szCs w:val="24"/>
        </w:rPr>
      </w:pPr>
      <w:r w:rsidRPr="00DD1B51">
        <w:rPr>
          <w:rFonts w:cs="Times New Roman"/>
          <w:bCs/>
          <w:noProof/>
          <w:sz w:val="24"/>
          <w:szCs w:val="24"/>
        </w:rPr>
        <w:drawing>
          <wp:inline distT="0" distB="0" distL="0" distR="0" wp14:anchorId="06C16A0C" wp14:editId="253DF745">
            <wp:extent cx="5943600" cy="780415"/>
            <wp:effectExtent l="0" t="0" r="0" b="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780415"/>
                    </a:xfrm>
                    <a:prstGeom prst="rect">
                      <a:avLst/>
                    </a:prstGeom>
                  </pic:spPr>
                </pic:pic>
              </a:graphicData>
            </a:graphic>
          </wp:inline>
        </w:drawing>
      </w:r>
    </w:p>
    <w:p w14:paraId="46EB6C1A" w14:textId="67B99AFA" w:rsidR="00355DD1" w:rsidRPr="00DD1B51" w:rsidRDefault="00355DD1" w:rsidP="00C03665">
      <w:pPr>
        <w:spacing w:line="360" w:lineRule="auto"/>
        <w:rPr>
          <w:rFonts w:cs="Times New Roman"/>
          <w:bCs/>
          <w:sz w:val="24"/>
          <w:szCs w:val="24"/>
        </w:rPr>
      </w:pPr>
      <w:r w:rsidRPr="003653AE">
        <w:rPr>
          <w:rFonts w:cs="Times New Roman"/>
          <w:b/>
          <w:sz w:val="24"/>
          <w:szCs w:val="24"/>
        </w:rPr>
        <w:t>Figure 20.</w:t>
      </w:r>
      <w:r w:rsidRPr="00DD1B51">
        <w:rPr>
          <w:rFonts w:cs="Times New Roman"/>
          <w:bCs/>
          <w:sz w:val="24"/>
          <w:szCs w:val="24"/>
        </w:rPr>
        <w:t xml:space="preserve"> </w:t>
      </w:r>
      <w:r w:rsidR="008455F6" w:rsidRPr="00DD1B51">
        <w:rPr>
          <w:rFonts w:cs="Times New Roman"/>
          <w:bCs/>
          <w:sz w:val="24"/>
          <w:szCs w:val="24"/>
        </w:rPr>
        <w:t>Map 2D to 3D position.</w:t>
      </w:r>
    </w:p>
    <w:p w14:paraId="1C68736A" w14:textId="58BCE95B" w:rsidR="009A1E57" w:rsidRPr="00DD1B51" w:rsidRDefault="006F3AFF" w:rsidP="00C03665">
      <w:pPr>
        <w:spacing w:line="360" w:lineRule="auto"/>
        <w:rPr>
          <w:rFonts w:cs="Times New Roman"/>
          <w:bCs/>
          <w:sz w:val="24"/>
          <w:szCs w:val="24"/>
        </w:rPr>
      </w:pPr>
      <w:r w:rsidRPr="00DD1B51">
        <w:rPr>
          <w:rFonts w:cs="Times New Roman"/>
          <w:bCs/>
          <w:noProof/>
          <w:sz w:val="24"/>
          <w:szCs w:val="24"/>
        </w:rPr>
        <w:drawing>
          <wp:inline distT="0" distB="0" distL="0" distR="0" wp14:anchorId="7455F5C0" wp14:editId="2F3248BF">
            <wp:extent cx="5943600" cy="1669415"/>
            <wp:effectExtent l="0" t="0" r="0" b="0"/>
            <wp:docPr id="23" name="Picture 2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text, application, email&#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1669415"/>
                    </a:xfrm>
                    <a:prstGeom prst="rect">
                      <a:avLst/>
                    </a:prstGeom>
                  </pic:spPr>
                </pic:pic>
              </a:graphicData>
            </a:graphic>
          </wp:inline>
        </w:drawing>
      </w:r>
    </w:p>
    <w:p w14:paraId="62231176" w14:textId="0236B7BA" w:rsidR="0098367B" w:rsidRPr="00DD1B51" w:rsidRDefault="0098367B" w:rsidP="00C03665">
      <w:pPr>
        <w:spacing w:line="360" w:lineRule="auto"/>
        <w:rPr>
          <w:rFonts w:cs="Times New Roman"/>
          <w:bCs/>
          <w:sz w:val="24"/>
          <w:szCs w:val="24"/>
        </w:rPr>
      </w:pPr>
      <w:r w:rsidRPr="003653AE">
        <w:rPr>
          <w:rFonts w:cs="Times New Roman"/>
          <w:b/>
          <w:sz w:val="24"/>
          <w:szCs w:val="24"/>
        </w:rPr>
        <w:t>Figure 21</w:t>
      </w:r>
      <w:r w:rsidRPr="00DD1B51">
        <w:rPr>
          <w:rFonts w:cs="Times New Roman"/>
          <w:bCs/>
          <w:sz w:val="24"/>
          <w:szCs w:val="24"/>
        </w:rPr>
        <w:t xml:space="preserve">. </w:t>
      </w:r>
      <w:r w:rsidR="00FA3C9C" w:rsidRPr="00DD1B51">
        <w:rPr>
          <w:rFonts w:cs="Times New Roman"/>
          <w:bCs/>
          <w:sz w:val="24"/>
          <w:szCs w:val="24"/>
        </w:rPr>
        <w:t>Move 3D model to new position in ARWorld.</w:t>
      </w:r>
    </w:p>
    <w:p w14:paraId="2F8C6899" w14:textId="37C92F7B" w:rsidR="00EA1AC4" w:rsidRPr="00DD1B51" w:rsidRDefault="001C248E" w:rsidP="00C03665">
      <w:pPr>
        <w:spacing w:line="360" w:lineRule="auto"/>
        <w:rPr>
          <w:rFonts w:cs="Times New Roman"/>
          <w:bCs/>
          <w:sz w:val="24"/>
          <w:szCs w:val="24"/>
        </w:rPr>
      </w:pPr>
      <w:r w:rsidRPr="00DD1B51">
        <w:rPr>
          <w:rFonts w:cs="Times New Roman"/>
          <w:bCs/>
          <w:sz w:val="24"/>
          <w:szCs w:val="24"/>
        </w:rPr>
        <w:t xml:space="preserve">As shown in Figure 22, </w:t>
      </w:r>
      <w:r w:rsidR="0065172B" w:rsidRPr="00DD1B51">
        <w:rPr>
          <w:rFonts w:cs="Times New Roman"/>
          <w:bCs/>
          <w:sz w:val="24"/>
          <w:szCs w:val="24"/>
        </w:rPr>
        <w:t xml:space="preserve">to rotate the 3D furniture model, we </w:t>
      </w:r>
      <w:r w:rsidR="00211647" w:rsidRPr="00DD1B51">
        <w:rPr>
          <w:rFonts w:cs="Times New Roman"/>
          <w:bCs/>
          <w:sz w:val="24"/>
          <w:szCs w:val="24"/>
        </w:rPr>
        <w:t xml:space="preserve">monitor the </w:t>
      </w:r>
      <w:r w:rsidR="000C1771" w:rsidRPr="00DD1B51">
        <w:rPr>
          <w:rFonts w:cs="Times New Roman"/>
          <w:bCs/>
          <w:sz w:val="24"/>
          <w:szCs w:val="24"/>
        </w:rPr>
        <w:t>Rotation Gesture then update the y axis of the 3D model (Figure 23).</w:t>
      </w:r>
    </w:p>
    <w:p w14:paraId="7D223484" w14:textId="56EEF67A" w:rsidR="000C1771" w:rsidRPr="00DD1B51" w:rsidRDefault="00E3764E" w:rsidP="00C03665">
      <w:pPr>
        <w:spacing w:line="360" w:lineRule="auto"/>
        <w:rPr>
          <w:rFonts w:cs="Times New Roman"/>
          <w:bCs/>
          <w:sz w:val="24"/>
          <w:szCs w:val="24"/>
        </w:rPr>
      </w:pPr>
      <w:r w:rsidRPr="00DD1B51">
        <w:rPr>
          <w:rFonts w:cs="Times New Roman"/>
          <w:bCs/>
          <w:noProof/>
          <w:sz w:val="24"/>
          <w:szCs w:val="24"/>
        </w:rPr>
        <w:drawing>
          <wp:inline distT="0" distB="0" distL="0" distR="0" wp14:anchorId="28728615" wp14:editId="14721B9A">
            <wp:extent cx="4006800" cy="1598011"/>
            <wp:effectExtent l="0" t="0" r="0" b="2540"/>
            <wp:docPr id="25" name="Picture 25"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tex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23633" cy="1604724"/>
                    </a:xfrm>
                    <a:prstGeom prst="rect">
                      <a:avLst/>
                    </a:prstGeom>
                  </pic:spPr>
                </pic:pic>
              </a:graphicData>
            </a:graphic>
          </wp:inline>
        </w:drawing>
      </w:r>
    </w:p>
    <w:p w14:paraId="35DC2E0A" w14:textId="1244F1CB" w:rsidR="0096293F" w:rsidRPr="00DD1B51" w:rsidRDefault="0096293F" w:rsidP="00C03665">
      <w:pPr>
        <w:spacing w:line="360" w:lineRule="auto"/>
        <w:rPr>
          <w:rFonts w:cs="Times New Roman"/>
          <w:bCs/>
          <w:sz w:val="24"/>
          <w:szCs w:val="24"/>
        </w:rPr>
      </w:pPr>
      <w:r w:rsidRPr="003653AE">
        <w:rPr>
          <w:rFonts w:cs="Times New Roman"/>
          <w:b/>
          <w:sz w:val="24"/>
          <w:szCs w:val="24"/>
        </w:rPr>
        <w:t>Figure 22</w:t>
      </w:r>
      <w:r w:rsidRPr="00DD1B51">
        <w:rPr>
          <w:rFonts w:cs="Times New Roman"/>
          <w:bCs/>
          <w:sz w:val="24"/>
          <w:szCs w:val="24"/>
        </w:rPr>
        <w:t>. Monitor Rotation Gesture.</w:t>
      </w:r>
    </w:p>
    <w:p w14:paraId="765545B5" w14:textId="0555E885" w:rsidR="00C768BF" w:rsidRPr="00DD1B51" w:rsidRDefault="00C768BF" w:rsidP="00C03665">
      <w:pPr>
        <w:spacing w:line="360" w:lineRule="auto"/>
        <w:rPr>
          <w:rFonts w:cs="Times New Roman"/>
          <w:bCs/>
          <w:sz w:val="24"/>
          <w:szCs w:val="24"/>
        </w:rPr>
      </w:pPr>
      <w:r w:rsidRPr="00DD1B51">
        <w:rPr>
          <w:rFonts w:cs="Times New Roman"/>
          <w:bCs/>
          <w:noProof/>
          <w:sz w:val="24"/>
          <w:szCs w:val="24"/>
        </w:rPr>
        <w:drawing>
          <wp:inline distT="0" distB="0" distL="0" distR="0" wp14:anchorId="4BC5D87C" wp14:editId="3AB6E64E">
            <wp:extent cx="3142300" cy="1559626"/>
            <wp:effectExtent l="0" t="0" r="0" b="2540"/>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151985" cy="1564433"/>
                    </a:xfrm>
                    <a:prstGeom prst="rect">
                      <a:avLst/>
                    </a:prstGeom>
                  </pic:spPr>
                </pic:pic>
              </a:graphicData>
            </a:graphic>
          </wp:inline>
        </w:drawing>
      </w:r>
    </w:p>
    <w:p w14:paraId="5CF6B08B" w14:textId="11E93AA2" w:rsidR="00EA1AC4" w:rsidRPr="00DD1B51" w:rsidRDefault="00C768BF" w:rsidP="00C03665">
      <w:pPr>
        <w:spacing w:line="360" w:lineRule="auto"/>
        <w:rPr>
          <w:rFonts w:cs="Times New Roman"/>
          <w:bCs/>
          <w:sz w:val="24"/>
          <w:szCs w:val="24"/>
        </w:rPr>
      </w:pPr>
      <w:r w:rsidRPr="003653AE">
        <w:rPr>
          <w:rFonts w:cs="Times New Roman"/>
          <w:b/>
          <w:sz w:val="24"/>
          <w:szCs w:val="24"/>
        </w:rPr>
        <w:t>Figure 23.</w:t>
      </w:r>
      <w:r w:rsidRPr="00DD1B51">
        <w:rPr>
          <w:rFonts w:cs="Times New Roman"/>
          <w:bCs/>
          <w:sz w:val="24"/>
          <w:szCs w:val="24"/>
        </w:rPr>
        <w:t xml:space="preserve"> Update y axis of 3D model.</w:t>
      </w:r>
    </w:p>
    <w:p w14:paraId="0166E5C8" w14:textId="2E0665AE" w:rsidR="005A4CDA" w:rsidRPr="00DD1B51" w:rsidRDefault="000561FB" w:rsidP="00D764BF">
      <w:pPr>
        <w:pStyle w:val="Heading2"/>
        <w:spacing w:line="360" w:lineRule="auto"/>
      </w:pPr>
      <w:bookmarkStart w:id="36" w:name="_Toc51970590"/>
      <w:r w:rsidRPr="00DD1B51">
        <w:t xml:space="preserve">Capture </w:t>
      </w:r>
      <w:r w:rsidR="008653CC" w:rsidRPr="00DD1B51">
        <w:t>Screenshot</w:t>
      </w:r>
      <w:bookmarkEnd w:id="36"/>
    </w:p>
    <w:p w14:paraId="05E5101B" w14:textId="1147C72B" w:rsidR="00AC7537" w:rsidRPr="00DD1B51" w:rsidRDefault="00225A2E" w:rsidP="00D764BF">
      <w:pPr>
        <w:spacing w:line="360" w:lineRule="auto"/>
        <w:rPr>
          <w:rFonts w:cs="Times New Roman"/>
          <w:bCs/>
          <w:sz w:val="24"/>
          <w:szCs w:val="24"/>
        </w:rPr>
      </w:pPr>
      <w:r w:rsidRPr="00DD1B51">
        <w:rPr>
          <w:rFonts w:cs="Times New Roman"/>
          <w:bCs/>
          <w:sz w:val="24"/>
          <w:szCs w:val="24"/>
        </w:rPr>
        <w:t xml:space="preserve">As shown in Figure 24, we capture the screenshot by calling snapshot method of </w:t>
      </w:r>
      <w:r w:rsidR="00F358EF" w:rsidRPr="00DD1B51">
        <w:rPr>
          <w:rFonts w:cs="Times New Roman"/>
          <w:bCs/>
          <w:sz w:val="24"/>
          <w:szCs w:val="24"/>
        </w:rPr>
        <w:t>AR</w:t>
      </w:r>
      <w:r w:rsidR="0064279B" w:rsidRPr="00DD1B51">
        <w:rPr>
          <w:rFonts w:cs="Times New Roman"/>
          <w:bCs/>
          <w:sz w:val="24"/>
          <w:szCs w:val="24"/>
        </w:rPr>
        <w:t>SCN</w:t>
      </w:r>
      <w:r w:rsidR="00F358EF" w:rsidRPr="00DD1B51">
        <w:rPr>
          <w:rFonts w:cs="Times New Roman"/>
          <w:bCs/>
          <w:sz w:val="24"/>
          <w:szCs w:val="24"/>
        </w:rPr>
        <w:t>View</w:t>
      </w:r>
      <w:r w:rsidR="0008753D" w:rsidRPr="00DD1B51">
        <w:rPr>
          <w:rFonts w:cs="Times New Roman"/>
          <w:bCs/>
          <w:sz w:val="24"/>
          <w:szCs w:val="24"/>
        </w:rPr>
        <w:t>, the screenshot is saved to local folders by FurnitureRepository</w:t>
      </w:r>
      <w:r w:rsidR="00B77790" w:rsidRPr="00DD1B51">
        <w:rPr>
          <w:rFonts w:cs="Times New Roman"/>
          <w:bCs/>
          <w:sz w:val="24"/>
          <w:szCs w:val="24"/>
        </w:rPr>
        <w:t>.</w:t>
      </w:r>
    </w:p>
    <w:p w14:paraId="64E98DFB" w14:textId="3D9B7EBE" w:rsidR="00EA1AC4" w:rsidRPr="00DD1B51" w:rsidRDefault="005D0C45" w:rsidP="00C03665">
      <w:pPr>
        <w:spacing w:line="360" w:lineRule="auto"/>
        <w:rPr>
          <w:rFonts w:cs="Times New Roman"/>
          <w:bCs/>
          <w:sz w:val="24"/>
          <w:szCs w:val="24"/>
        </w:rPr>
      </w:pPr>
      <w:r w:rsidRPr="00DD1B51">
        <w:rPr>
          <w:rFonts w:cs="Times New Roman"/>
          <w:bCs/>
          <w:noProof/>
          <w:sz w:val="24"/>
          <w:szCs w:val="24"/>
        </w:rPr>
        <w:drawing>
          <wp:inline distT="0" distB="0" distL="0" distR="0" wp14:anchorId="115A16FE" wp14:editId="180F8ADA">
            <wp:extent cx="5943600" cy="1107440"/>
            <wp:effectExtent l="0" t="0" r="0" b="0"/>
            <wp:docPr id="27" name="Picture 2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1107440"/>
                    </a:xfrm>
                    <a:prstGeom prst="rect">
                      <a:avLst/>
                    </a:prstGeom>
                  </pic:spPr>
                </pic:pic>
              </a:graphicData>
            </a:graphic>
          </wp:inline>
        </w:drawing>
      </w:r>
    </w:p>
    <w:p w14:paraId="4546D2B4" w14:textId="08039CD7" w:rsidR="00F77D69" w:rsidRPr="00DD1B51" w:rsidRDefault="00F77D69" w:rsidP="00C03665">
      <w:pPr>
        <w:spacing w:line="360" w:lineRule="auto"/>
        <w:rPr>
          <w:rFonts w:cs="Times New Roman"/>
          <w:bCs/>
          <w:sz w:val="24"/>
          <w:szCs w:val="24"/>
        </w:rPr>
      </w:pPr>
      <w:r w:rsidRPr="00D026A9">
        <w:rPr>
          <w:rFonts w:cs="Times New Roman"/>
          <w:b/>
          <w:sz w:val="24"/>
          <w:szCs w:val="24"/>
        </w:rPr>
        <w:t>Figure 24</w:t>
      </w:r>
      <w:r w:rsidRPr="00DD1B51">
        <w:rPr>
          <w:rFonts w:cs="Times New Roman"/>
          <w:bCs/>
          <w:sz w:val="24"/>
          <w:szCs w:val="24"/>
        </w:rPr>
        <w:t xml:space="preserve">. </w:t>
      </w:r>
      <w:r w:rsidR="00E66175" w:rsidRPr="00DD1B51">
        <w:rPr>
          <w:rFonts w:cs="Times New Roman"/>
          <w:bCs/>
          <w:sz w:val="24"/>
          <w:szCs w:val="24"/>
        </w:rPr>
        <w:t>T</w:t>
      </w:r>
      <w:r w:rsidRPr="00DD1B51">
        <w:rPr>
          <w:rFonts w:cs="Times New Roman"/>
          <w:bCs/>
          <w:sz w:val="24"/>
          <w:szCs w:val="24"/>
        </w:rPr>
        <w:t>ake screenshot</w:t>
      </w:r>
      <w:r w:rsidR="00E66175" w:rsidRPr="00DD1B51">
        <w:rPr>
          <w:rFonts w:cs="Times New Roman"/>
          <w:bCs/>
          <w:sz w:val="24"/>
          <w:szCs w:val="24"/>
        </w:rPr>
        <w:t>.</w:t>
      </w:r>
    </w:p>
    <w:p w14:paraId="7B5D9D5E" w14:textId="45FAC612" w:rsidR="0064437F" w:rsidRPr="00DD1B51" w:rsidRDefault="0064437F" w:rsidP="000728D6">
      <w:pPr>
        <w:pStyle w:val="Heading2"/>
        <w:spacing w:line="360" w:lineRule="auto"/>
      </w:pPr>
      <w:bookmarkStart w:id="37" w:name="_Toc51970591"/>
      <w:r w:rsidRPr="00DD1B51">
        <w:t>Change 3D model pattern</w:t>
      </w:r>
      <w:bookmarkEnd w:id="37"/>
    </w:p>
    <w:p w14:paraId="60EAEFBE" w14:textId="1C917BC6" w:rsidR="00822543" w:rsidRPr="00DD1B51" w:rsidRDefault="00653A7A" w:rsidP="000728D6">
      <w:pPr>
        <w:spacing w:line="360" w:lineRule="auto"/>
        <w:rPr>
          <w:rFonts w:cs="Times New Roman"/>
          <w:bCs/>
          <w:sz w:val="24"/>
          <w:szCs w:val="24"/>
        </w:rPr>
      </w:pPr>
      <w:r w:rsidRPr="00DD1B51">
        <w:rPr>
          <w:rFonts w:cs="Times New Roman"/>
          <w:bCs/>
          <w:sz w:val="24"/>
          <w:szCs w:val="24"/>
        </w:rPr>
        <w:t xml:space="preserve">There are two pattern types in our applications, the first type is </w:t>
      </w:r>
      <w:r w:rsidR="00BB6F87" w:rsidRPr="00DD1B51">
        <w:rPr>
          <w:rFonts w:cs="Times New Roman"/>
          <w:bCs/>
          <w:sz w:val="24"/>
          <w:szCs w:val="24"/>
        </w:rPr>
        <w:t xml:space="preserve">Color and the remaining type is Texture. </w:t>
      </w:r>
      <w:r w:rsidR="00281747" w:rsidRPr="00DD1B51">
        <w:rPr>
          <w:rFonts w:cs="Times New Roman"/>
          <w:bCs/>
          <w:sz w:val="24"/>
          <w:szCs w:val="24"/>
        </w:rPr>
        <w:t xml:space="preserve">Firstly, we determine </w:t>
      </w:r>
      <w:r w:rsidR="00062DBF" w:rsidRPr="00DD1B51">
        <w:rPr>
          <w:rFonts w:cs="Times New Roman"/>
          <w:bCs/>
          <w:sz w:val="24"/>
          <w:szCs w:val="24"/>
        </w:rPr>
        <w:t xml:space="preserve">the </w:t>
      </w:r>
      <w:r w:rsidR="00104798" w:rsidRPr="00DD1B51">
        <w:rPr>
          <w:rFonts w:cs="Times New Roman"/>
          <w:bCs/>
          <w:sz w:val="24"/>
          <w:szCs w:val="24"/>
        </w:rPr>
        <w:t xml:space="preserve">body part of a 3D model </w:t>
      </w:r>
      <w:r w:rsidR="00AB4E2B" w:rsidRPr="00DD1B51">
        <w:rPr>
          <w:rFonts w:cs="Times New Roman"/>
          <w:bCs/>
          <w:sz w:val="24"/>
          <w:szCs w:val="24"/>
        </w:rPr>
        <w:t xml:space="preserve">by assigning body tag for </w:t>
      </w:r>
      <w:r w:rsidR="0025685F" w:rsidRPr="00DD1B51">
        <w:rPr>
          <w:rFonts w:cs="Times New Roman"/>
          <w:bCs/>
          <w:sz w:val="24"/>
          <w:szCs w:val="24"/>
        </w:rPr>
        <w:t xml:space="preserve">that part in Xcode </w:t>
      </w:r>
      <w:r w:rsidR="00730E30" w:rsidRPr="00DD1B51">
        <w:rPr>
          <w:rFonts w:cs="Times New Roman"/>
          <w:bCs/>
          <w:sz w:val="24"/>
          <w:szCs w:val="24"/>
        </w:rPr>
        <w:t>(Figure 25).</w:t>
      </w:r>
      <w:r w:rsidR="008F111A" w:rsidRPr="00DD1B51">
        <w:rPr>
          <w:rFonts w:cs="Times New Roman"/>
          <w:bCs/>
          <w:sz w:val="24"/>
          <w:szCs w:val="24"/>
        </w:rPr>
        <w:t xml:space="preserve"> After that, </w:t>
      </w:r>
      <w:r w:rsidR="00413514" w:rsidRPr="00DD1B51">
        <w:rPr>
          <w:rFonts w:cs="Times New Roman"/>
          <w:bCs/>
          <w:sz w:val="24"/>
          <w:szCs w:val="24"/>
        </w:rPr>
        <w:t xml:space="preserve">we look for the body </w:t>
      </w:r>
      <w:r w:rsidR="00010765" w:rsidRPr="00DD1B51">
        <w:rPr>
          <w:rFonts w:cs="Times New Roman"/>
          <w:bCs/>
          <w:sz w:val="24"/>
          <w:szCs w:val="24"/>
        </w:rPr>
        <w:t>Node</w:t>
      </w:r>
      <w:r w:rsidR="00413514" w:rsidRPr="00DD1B51">
        <w:rPr>
          <w:rFonts w:cs="Times New Roman"/>
          <w:bCs/>
          <w:sz w:val="24"/>
          <w:szCs w:val="24"/>
        </w:rPr>
        <w:t xml:space="preserve"> </w:t>
      </w:r>
      <w:r w:rsidR="00D1645A" w:rsidRPr="00DD1B51">
        <w:rPr>
          <w:rFonts w:cs="Times New Roman"/>
          <w:bCs/>
          <w:sz w:val="24"/>
          <w:szCs w:val="24"/>
        </w:rPr>
        <w:t>by the method childNode</w:t>
      </w:r>
      <w:r w:rsidR="00F86DD0" w:rsidRPr="00DD1B51">
        <w:rPr>
          <w:rFonts w:cs="Times New Roman"/>
          <w:bCs/>
          <w:sz w:val="24"/>
          <w:szCs w:val="24"/>
        </w:rPr>
        <w:t>,</w:t>
      </w:r>
      <w:r w:rsidR="00D1645A" w:rsidRPr="00DD1B51">
        <w:rPr>
          <w:rFonts w:cs="Times New Roman"/>
          <w:bCs/>
          <w:sz w:val="24"/>
          <w:szCs w:val="24"/>
        </w:rPr>
        <w:t xml:space="preserve"> then update </w:t>
      </w:r>
      <w:r w:rsidR="00A4225B" w:rsidRPr="00DD1B51">
        <w:rPr>
          <w:rFonts w:cs="Times New Roman"/>
          <w:bCs/>
          <w:sz w:val="24"/>
          <w:szCs w:val="24"/>
        </w:rPr>
        <w:t>C</w:t>
      </w:r>
      <w:r w:rsidR="00D1645A" w:rsidRPr="00DD1B51">
        <w:rPr>
          <w:rFonts w:cs="Times New Roman"/>
          <w:bCs/>
          <w:sz w:val="24"/>
          <w:szCs w:val="24"/>
        </w:rPr>
        <w:t xml:space="preserve">olor and </w:t>
      </w:r>
      <w:r w:rsidR="00A4225B" w:rsidRPr="00DD1B51">
        <w:rPr>
          <w:rFonts w:cs="Times New Roman"/>
          <w:bCs/>
          <w:sz w:val="24"/>
          <w:szCs w:val="24"/>
        </w:rPr>
        <w:t>T</w:t>
      </w:r>
      <w:r w:rsidR="00D1645A" w:rsidRPr="00DD1B51">
        <w:rPr>
          <w:rFonts w:cs="Times New Roman"/>
          <w:bCs/>
          <w:sz w:val="24"/>
          <w:szCs w:val="24"/>
        </w:rPr>
        <w:t xml:space="preserve">exture </w:t>
      </w:r>
      <w:r w:rsidR="00F86DD0" w:rsidRPr="00DD1B51">
        <w:rPr>
          <w:rFonts w:cs="Times New Roman"/>
          <w:bCs/>
          <w:sz w:val="24"/>
          <w:szCs w:val="24"/>
        </w:rPr>
        <w:t>by changing material of that node</w:t>
      </w:r>
      <w:r w:rsidR="00B76E8F" w:rsidRPr="00DD1B51">
        <w:rPr>
          <w:rFonts w:cs="Times New Roman"/>
          <w:bCs/>
          <w:sz w:val="24"/>
          <w:szCs w:val="24"/>
        </w:rPr>
        <w:t xml:space="preserve"> (Figure 26)</w:t>
      </w:r>
      <w:r w:rsidR="00F86DD0" w:rsidRPr="00DD1B51">
        <w:rPr>
          <w:rFonts w:cs="Times New Roman"/>
          <w:bCs/>
          <w:sz w:val="24"/>
          <w:szCs w:val="24"/>
        </w:rPr>
        <w:t>.</w:t>
      </w:r>
    </w:p>
    <w:p w14:paraId="3E923D63" w14:textId="2B30F45C" w:rsidR="00730E30" w:rsidRPr="00DD1B51" w:rsidRDefault="000D38D5" w:rsidP="00C03665">
      <w:pPr>
        <w:spacing w:line="360" w:lineRule="auto"/>
        <w:rPr>
          <w:rFonts w:cs="Times New Roman"/>
          <w:bCs/>
          <w:sz w:val="24"/>
          <w:szCs w:val="24"/>
        </w:rPr>
      </w:pPr>
      <w:r w:rsidRPr="00DD1B51">
        <w:rPr>
          <w:rFonts w:cs="Times New Roman"/>
          <w:bCs/>
          <w:noProof/>
          <w:sz w:val="24"/>
          <w:szCs w:val="24"/>
        </w:rPr>
        <w:drawing>
          <wp:inline distT="0" distB="0" distL="0" distR="0" wp14:anchorId="101B4577" wp14:editId="73114C01">
            <wp:extent cx="5943600" cy="2435860"/>
            <wp:effectExtent l="0" t="0" r="0" b="2540"/>
            <wp:docPr id="28" name="Picture 2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screenshot of a computer&#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2435860"/>
                    </a:xfrm>
                    <a:prstGeom prst="rect">
                      <a:avLst/>
                    </a:prstGeom>
                  </pic:spPr>
                </pic:pic>
              </a:graphicData>
            </a:graphic>
          </wp:inline>
        </w:drawing>
      </w:r>
    </w:p>
    <w:p w14:paraId="31A66F68" w14:textId="592AA41F" w:rsidR="00C63367" w:rsidRPr="00DD1B51" w:rsidRDefault="00C63367" w:rsidP="00C03665">
      <w:pPr>
        <w:spacing w:line="360" w:lineRule="auto"/>
        <w:rPr>
          <w:rFonts w:cs="Times New Roman"/>
          <w:bCs/>
          <w:sz w:val="24"/>
          <w:szCs w:val="24"/>
        </w:rPr>
      </w:pPr>
      <w:r w:rsidRPr="00D026A9">
        <w:rPr>
          <w:rFonts w:cs="Times New Roman"/>
          <w:b/>
          <w:sz w:val="24"/>
          <w:szCs w:val="24"/>
        </w:rPr>
        <w:t>Figure 25</w:t>
      </w:r>
      <w:r w:rsidRPr="00DD1B51">
        <w:rPr>
          <w:rFonts w:cs="Times New Roman"/>
          <w:bCs/>
          <w:sz w:val="24"/>
          <w:szCs w:val="24"/>
        </w:rPr>
        <w:t>. Assign body tag by Xcode</w:t>
      </w:r>
      <w:r w:rsidR="009814A0" w:rsidRPr="00DD1B51">
        <w:rPr>
          <w:rFonts w:cs="Times New Roman"/>
          <w:bCs/>
          <w:sz w:val="24"/>
          <w:szCs w:val="24"/>
        </w:rPr>
        <w:t>.</w:t>
      </w:r>
    </w:p>
    <w:p w14:paraId="56F5974C" w14:textId="69704764" w:rsidR="00EA1AC4" w:rsidRPr="00DD1B51" w:rsidRDefault="00D12A47" w:rsidP="00C03665">
      <w:pPr>
        <w:spacing w:line="360" w:lineRule="auto"/>
        <w:rPr>
          <w:rFonts w:cs="Times New Roman"/>
          <w:bCs/>
          <w:sz w:val="24"/>
          <w:szCs w:val="24"/>
        </w:rPr>
      </w:pPr>
      <w:r w:rsidRPr="00DD1B51">
        <w:rPr>
          <w:rFonts w:cs="Times New Roman"/>
          <w:bCs/>
          <w:noProof/>
          <w:sz w:val="24"/>
          <w:szCs w:val="24"/>
        </w:rPr>
        <w:drawing>
          <wp:inline distT="0" distB="0" distL="0" distR="0" wp14:anchorId="136FBF5E" wp14:editId="78D83B27">
            <wp:extent cx="5943600" cy="1804035"/>
            <wp:effectExtent l="0" t="0" r="0" b="0"/>
            <wp:docPr id="29" name="Picture 2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 text, application&#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1804035"/>
                    </a:xfrm>
                    <a:prstGeom prst="rect">
                      <a:avLst/>
                    </a:prstGeom>
                  </pic:spPr>
                </pic:pic>
              </a:graphicData>
            </a:graphic>
          </wp:inline>
        </w:drawing>
      </w:r>
    </w:p>
    <w:p w14:paraId="1CDB8200" w14:textId="04FF81FE" w:rsidR="009814A0" w:rsidRPr="00DD1B51" w:rsidRDefault="009814A0" w:rsidP="00C03665">
      <w:pPr>
        <w:spacing w:line="360" w:lineRule="auto"/>
        <w:rPr>
          <w:rFonts w:cs="Times New Roman"/>
          <w:bCs/>
          <w:sz w:val="24"/>
          <w:szCs w:val="24"/>
        </w:rPr>
      </w:pPr>
      <w:r w:rsidRPr="00D026A9">
        <w:rPr>
          <w:rFonts w:cs="Times New Roman"/>
          <w:b/>
          <w:sz w:val="24"/>
          <w:szCs w:val="24"/>
        </w:rPr>
        <w:t>Figure 26</w:t>
      </w:r>
      <w:r w:rsidRPr="00DD1B51">
        <w:rPr>
          <w:rFonts w:cs="Times New Roman"/>
          <w:bCs/>
          <w:sz w:val="24"/>
          <w:szCs w:val="24"/>
        </w:rPr>
        <w:t>. Update body patterns.</w:t>
      </w:r>
    </w:p>
    <w:p w14:paraId="0E718EDA" w14:textId="28C91F1C" w:rsidR="0064437F" w:rsidRPr="00DD1B51" w:rsidRDefault="00665DB7" w:rsidP="009844F8">
      <w:pPr>
        <w:pStyle w:val="Heading2"/>
        <w:spacing w:line="360" w:lineRule="auto"/>
      </w:pPr>
      <w:bookmarkStart w:id="38" w:name="_Toc51970592"/>
      <w:r w:rsidRPr="00DD1B51">
        <w:t>Add Stickers to 3D model</w:t>
      </w:r>
      <w:bookmarkEnd w:id="38"/>
    </w:p>
    <w:p w14:paraId="4DAD356A" w14:textId="3AD24EE0" w:rsidR="00EA1AC4" w:rsidRPr="00DD1B51" w:rsidRDefault="00853BB1" w:rsidP="009844F8">
      <w:pPr>
        <w:spacing w:line="360" w:lineRule="auto"/>
        <w:rPr>
          <w:rFonts w:cs="Times New Roman"/>
          <w:bCs/>
          <w:sz w:val="24"/>
          <w:szCs w:val="24"/>
        </w:rPr>
      </w:pPr>
      <w:r w:rsidRPr="00DD1B51">
        <w:rPr>
          <w:rFonts w:cs="Times New Roman"/>
          <w:bCs/>
          <w:sz w:val="24"/>
          <w:szCs w:val="24"/>
        </w:rPr>
        <w:t>To add stickers to a 3D model, we implement three steps:</w:t>
      </w:r>
    </w:p>
    <w:p w14:paraId="004D51E7" w14:textId="4B0A6900" w:rsidR="00853BB1" w:rsidRPr="00DD1B51" w:rsidRDefault="00D70B88" w:rsidP="00853BB1">
      <w:pPr>
        <w:pStyle w:val="ListParagraph"/>
        <w:numPr>
          <w:ilvl w:val="0"/>
          <w:numId w:val="3"/>
        </w:numPr>
        <w:spacing w:line="360" w:lineRule="auto"/>
        <w:rPr>
          <w:rFonts w:cs="Times New Roman"/>
          <w:bCs/>
          <w:sz w:val="24"/>
          <w:szCs w:val="24"/>
        </w:rPr>
      </w:pPr>
      <w:r w:rsidRPr="00DD1B51">
        <w:rPr>
          <w:rFonts w:cs="Times New Roman"/>
          <w:bCs/>
          <w:sz w:val="24"/>
          <w:szCs w:val="24"/>
        </w:rPr>
        <w:t>Modify a 3D model by Blender</w:t>
      </w:r>
      <w:r w:rsidR="005A16EC" w:rsidRPr="00DD1B51">
        <w:rPr>
          <w:rFonts w:cs="Times New Roman"/>
          <w:bCs/>
          <w:sz w:val="24"/>
          <w:szCs w:val="24"/>
        </w:rPr>
        <w:t xml:space="preserve"> to create a </w:t>
      </w:r>
      <w:r w:rsidR="0067257A" w:rsidRPr="00DD1B51">
        <w:rPr>
          <w:rFonts w:cs="Times New Roman"/>
          <w:bCs/>
          <w:sz w:val="24"/>
          <w:szCs w:val="24"/>
        </w:rPr>
        <w:t>node</w:t>
      </w:r>
      <w:r w:rsidR="005A16EC" w:rsidRPr="00DD1B51">
        <w:rPr>
          <w:rFonts w:cs="Times New Roman"/>
          <w:bCs/>
          <w:sz w:val="24"/>
          <w:szCs w:val="24"/>
        </w:rPr>
        <w:t xml:space="preserve"> that stickers can be integrated (Figure 27).</w:t>
      </w:r>
    </w:p>
    <w:p w14:paraId="624739EE" w14:textId="44995E9F" w:rsidR="005A16EC" w:rsidRPr="00DD1B51" w:rsidRDefault="005D2CAE" w:rsidP="00853BB1">
      <w:pPr>
        <w:pStyle w:val="ListParagraph"/>
        <w:numPr>
          <w:ilvl w:val="0"/>
          <w:numId w:val="3"/>
        </w:numPr>
        <w:spacing w:line="360" w:lineRule="auto"/>
        <w:rPr>
          <w:rFonts w:cs="Times New Roman"/>
          <w:bCs/>
          <w:sz w:val="24"/>
          <w:szCs w:val="24"/>
        </w:rPr>
      </w:pPr>
      <w:r w:rsidRPr="00DD1B51">
        <w:rPr>
          <w:rFonts w:cs="Times New Roman"/>
          <w:bCs/>
          <w:sz w:val="24"/>
          <w:szCs w:val="24"/>
        </w:rPr>
        <w:t>Assign</w:t>
      </w:r>
      <w:r w:rsidR="000D4847" w:rsidRPr="00DD1B51">
        <w:rPr>
          <w:rFonts w:cs="Times New Roman"/>
          <w:bCs/>
          <w:sz w:val="24"/>
          <w:szCs w:val="24"/>
        </w:rPr>
        <w:t xml:space="preserve"> an unique identifier </w:t>
      </w:r>
      <w:r w:rsidR="00605A95" w:rsidRPr="00DD1B51">
        <w:rPr>
          <w:rFonts w:cs="Times New Roman"/>
          <w:bCs/>
          <w:sz w:val="24"/>
          <w:szCs w:val="24"/>
        </w:rPr>
        <w:t>that has the pefix “placeholder_”</w:t>
      </w:r>
      <w:r w:rsidR="0067257A" w:rsidRPr="00DD1B51">
        <w:rPr>
          <w:rFonts w:cs="Times New Roman"/>
          <w:bCs/>
          <w:sz w:val="24"/>
          <w:szCs w:val="24"/>
        </w:rPr>
        <w:t xml:space="preserve"> such as placeholder_1, placeholder_2 to the placeholder nodes</w:t>
      </w:r>
      <w:r w:rsidR="00A85394" w:rsidRPr="00DD1B51">
        <w:rPr>
          <w:rFonts w:cs="Times New Roman"/>
          <w:bCs/>
          <w:sz w:val="24"/>
          <w:szCs w:val="24"/>
        </w:rPr>
        <w:t xml:space="preserve"> (Figure 28)</w:t>
      </w:r>
      <w:r w:rsidR="0067257A" w:rsidRPr="00DD1B51">
        <w:rPr>
          <w:rFonts w:cs="Times New Roman"/>
          <w:bCs/>
          <w:sz w:val="24"/>
          <w:szCs w:val="24"/>
        </w:rPr>
        <w:t>.</w:t>
      </w:r>
    </w:p>
    <w:p w14:paraId="237C7B08" w14:textId="7E129238" w:rsidR="00A85394" w:rsidRPr="00DD1B51" w:rsidRDefault="00D52227" w:rsidP="00853BB1">
      <w:pPr>
        <w:pStyle w:val="ListParagraph"/>
        <w:numPr>
          <w:ilvl w:val="0"/>
          <w:numId w:val="3"/>
        </w:numPr>
        <w:spacing w:line="360" w:lineRule="auto"/>
        <w:rPr>
          <w:rFonts w:cs="Times New Roman"/>
          <w:bCs/>
          <w:sz w:val="24"/>
          <w:szCs w:val="24"/>
        </w:rPr>
      </w:pPr>
      <w:r w:rsidRPr="00DD1B51">
        <w:rPr>
          <w:rFonts w:cs="Times New Roman"/>
          <w:bCs/>
          <w:sz w:val="24"/>
          <w:szCs w:val="24"/>
        </w:rPr>
        <w:t>Look for the</w:t>
      </w:r>
      <w:r w:rsidR="00557233" w:rsidRPr="00DD1B51">
        <w:rPr>
          <w:rFonts w:cs="Times New Roman"/>
          <w:bCs/>
          <w:sz w:val="24"/>
          <w:szCs w:val="24"/>
        </w:rPr>
        <w:t xml:space="preserve"> nodes that have</w:t>
      </w:r>
      <w:r w:rsidRPr="00DD1B51">
        <w:rPr>
          <w:rFonts w:cs="Times New Roman"/>
          <w:bCs/>
          <w:sz w:val="24"/>
          <w:szCs w:val="24"/>
        </w:rPr>
        <w:t xml:space="preserve"> “placeholder_” tags</w:t>
      </w:r>
      <w:r w:rsidR="003776A6" w:rsidRPr="00DD1B51">
        <w:rPr>
          <w:rFonts w:cs="Times New Roman"/>
          <w:bCs/>
          <w:sz w:val="24"/>
          <w:szCs w:val="24"/>
        </w:rPr>
        <w:t xml:space="preserve"> by the method childNode,</w:t>
      </w:r>
      <w:r w:rsidRPr="00DD1B51">
        <w:rPr>
          <w:rFonts w:cs="Times New Roman"/>
          <w:bCs/>
          <w:sz w:val="24"/>
          <w:szCs w:val="24"/>
        </w:rPr>
        <w:t xml:space="preserve"> </w:t>
      </w:r>
      <w:r w:rsidR="00557233" w:rsidRPr="00DD1B51">
        <w:rPr>
          <w:rFonts w:cs="Times New Roman"/>
          <w:bCs/>
          <w:sz w:val="24"/>
          <w:szCs w:val="24"/>
        </w:rPr>
        <w:t xml:space="preserve">then update their materials by </w:t>
      </w:r>
      <w:r w:rsidR="00B72879" w:rsidRPr="00DD1B51">
        <w:rPr>
          <w:rFonts w:cs="Times New Roman"/>
          <w:bCs/>
          <w:sz w:val="24"/>
          <w:szCs w:val="24"/>
        </w:rPr>
        <w:t>stickers</w:t>
      </w:r>
      <w:r w:rsidR="003C65D7" w:rsidRPr="00DD1B51">
        <w:rPr>
          <w:rFonts w:cs="Times New Roman"/>
          <w:bCs/>
          <w:sz w:val="24"/>
          <w:szCs w:val="24"/>
        </w:rPr>
        <w:t xml:space="preserve"> (Figure 29)</w:t>
      </w:r>
      <w:r w:rsidR="00B72879" w:rsidRPr="00DD1B51">
        <w:rPr>
          <w:rFonts w:cs="Times New Roman"/>
          <w:bCs/>
          <w:sz w:val="24"/>
          <w:szCs w:val="24"/>
        </w:rPr>
        <w:t>.</w:t>
      </w:r>
    </w:p>
    <w:p w14:paraId="6249C681" w14:textId="17F2CB9B" w:rsidR="006C4E7D" w:rsidRPr="00DD1B51" w:rsidRDefault="00A4782B" w:rsidP="006C4E7D">
      <w:pPr>
        <w:spacing w:line="360" w:lineRule="auto"/>
        <w:rPr>
          <w:rFonts w:cs="Times New Roman"/>
          <w:bCs/>
          <w:sz w:val="24"/>
          <w:szCs w:val="24"/>
        </w:rPr>
      </w:pPr>
      <w:r w:rsidRPr="00DD1B51">
        <w:rPr>
          <w:rFonts w:cs="Times New Roman"/>
          <w:bCs/>
          <w:noProof/>
          <w:sz w:val="24"/>
          <w:szCs w:val="24"/>
        </w:rPr>
        <w:drawing>
          <wp:inline distT="0" distB="0" distL="0" distR="0" wp14:anchorId="5879CA28" wp14:editId="4C190671">
            <wp:extent cx="5943600" cy="3754120"/>
            <wp:effectExtent l="0" t="0" r="0" b="5080"/>
            <wp:docPr id="30" name="Picture 30"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screen shot of a computer&#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3754120"/>
                    </a:xfrm>
                    <a:prstGeom prst="rect">
                      <a:avLst/>
                    </a:prstGeom>
                  </pic:spPr>
                </pic:pic>
              </a:graphicData>
            </a:graphic>
          </wp:inline>
        </w:drawing>
      </w:r>
    </w:p>
    <w:p w14:paraId="144B8B6D" w14:textId="1C19C468" w:rsidR="00A4782B" w:rsidRPr="00DD1B51" w:rsidRDefault="00A4782B" w:rsidP="006C4E7D">
      <w:pPr>
        <w:spacing w:line="360" w:lineRule="auto"/>
        <w:rPr>
          <w:rFonts w:cs="Times New Roman"/>
          <w:bCs/>
          <w:sz w:val="24"/>
          <w:szCs w:val="24"/>
        </w:rPr>
      </w:pPr>
      <w:r w:rsidRPr="00D026A9">
        <w:rPr>
          <w:rFonts w:cs="Times New Roman"/>
          <w:b/>
          <w:sz w:val="24"/>
          <w:szCs w:val="24"/>
        </w:rPr>
        <w:t>Figure 27</w:t>
      </w:r>
      <w:r w:rsidRPr="00DD1B51">
        <w:rPr>
          <w:rFonts w:cs="Times New Roman"/>
          <w:bCs/>
          <w:sz w:val="24"/>
          <w:szCs w:val="24"/>
        </w:rPr>
        <w:t>. Create placeholder nodes by Blender.</w:t>
      </w:r>
    </w:p>
    <w:p w14:paraId="3FE5EE0D" w14:textId="7B86430C" w:rsidR="00444679" w:rsidRPr="00DD1B51" w:rsidRDefault="009A4C3A" w:rsidP="006C4E7D">
      <w:pPr>
        <w:spacing w:line="360" w:lineRule="auto"/>
        <w:rPr>
          <w:rFonts w:cs="Times New Roman"/>
          <w:bCs/>
          <w:sz w:val="24"/>
          <w:szCs w:val="24"/>
        </w:rPr>
      </w:pPr>
      <w:r w:rsidRPr="00DD1B51">
        <w:rPr>
          <w:rFonts w:cs="Times New Roman"/>
          <w:bCs/>
          <w:noProof/>
          <w:sz w:val="24"/>
          <w:szCs w:val="24"/>
        </w:rPr>
        <w:drawing>
          <wp:inline distT="0" distB="0" distL="0" distR="0" wp14:anchorId="68C721E9" wp14:editId="68C05B92">
            <wp:extent cx="5513470" cy="4291200"/>
            <wp:effectExtent l="0" t="0" r="0" b="1905"/>
            <wp:docPr id="31" name="Picture 3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application&#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516787" cy="4293781"/>
                    </a:xfrm>
                    <a:prstGeom prst="rect">
                      <a:avLst/>
                    </a:prstGeom>
                  </pic:spPr>
                </pic:pic>
              </a:graphicData>
            </a:graphic>
          </wp:inline>
        </w:drawing>
      </w:r>
    </w:p>
    <w:p w14:paraId="258F989E" w14:textId="1F009EFF" w:rsidR="009A4C3A" w:rsidRPr="00DD1B51" w:rsidRDefault="009A4C3A" w:rsidP="006C4E7D">
      <w:pPr>
        <w:spacing w:line="360" w:lineRule="auto"/>
        <w:rPr>
          <w:rFonts w:cs="Times New Roman"/>
          <w:bCs/>
          <w:sz w:val="24"/>
          <w:szCs w:val="24"/>
        </w:rPr>
      </w:pPr>
      <w:r w:rsidRPr="00D026A9">
        <w:rPr>
          <w:rFonts w:cs="Times New Roman"/>
          <w:b/>
          <w:sz w:val="24"/>
          <w:szCs w:val="24"/>
        </w:rPr>
        <w:t>Figure 28</w:t>
      </w:r>
      <w:r w:rsidRPr="00DD1B51">
        <w:rPr>
          <w:rFonts w:cs="Times New Roman"/>
          <w:bCs/>
          <w:sz w:val="24"/>
          <w:szCs w:val="24"/>
        </w:rPr>
        <w:t>. Assign unique tag for placeholder nodes.</w:t>
      </w:r>
    </w:p>
    <w:p w14:paraId="7641488F" w14:textId="5F45EA28" w:rsidR="004A13B3" w:rsidRPr="00DD1B51" w:rsidRDefault="00477B7E" w:rsidP="006C4E7D">
      <w:pPr>
        <w:spacing w:line="360" w:lineRule="auto"/>
        <w:rPr>
          <w:rFonts w:cs="Times New Roman"/>
          <w:bCs/>
          <w:sz w:val="24"/>
          <w:szCs w:val="24"/>
        </w:rPr>
      </w:pPr>
      <w:r w:rsidRPr="00DD1B51">
        <w:rPr>
          <w:rFonts w:cs="Times New Roman"/>
          <w:bCs/>
          <w:noProof/>
          <w:sz w:val="24"/>
          <w:szCs w:val="24"/>
        </w:rPr>
        <w:drawing>
          <wp:inline distT="0" distB="0" distL="0" distR="0" wp14:anchorId="1834F4AC" wp14:editId="0FBEAEA1">
            <wp:extent cx="5943600" cy="4724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472440"/>
                    </a:xfrm>
                    <a:prstGeom prst="rect">
                      <a:avLst/>
                    </a:prstGeom>
                  </pic:spPr>
                </pic:pic>
              </a:graphicData>
            </a:graphic>
          </wp:inline>
        </w:drawing>
      </w:r>
    </w:p>
    <w:p w14:paraId="337E9566" w14:textId="630441E9" w:rsidR="00EC5B8D" w:rsidRPr="00DD1B51" w:rsidRDefault="00EC5B8D" w:rsidP="006C4E7D">
      <w:pPr>
        <w:spacing w:line="360" w:lineRule="auto"/>
        <w:rPr>
          <w:rFonts w:cs="Times New Roman"/>
          <w:bCs/>
          <w:sz w:val="24"/>
          <w:szCs w:val="24"/>
        </w:rPr>
      </w:pPr>
      <w:r w:rsidRPr="00C24751">
        <w:rPr>
          <w:rFonts w:cs="Times New Roman"/>
          <w:b/>
          <w:sz w:val="24"/>
          <w:szCs w:val="24"/>
        </w:rPr>
        <w:t>Figure 29</w:t>
      </w:r>
      <w:r w:rsidRPr="00DD1B51">
        <w:rPr>
          <w:rFonts w:cs="Times New Roman"/>
          <w:bCs/>
          <w:sz w:val="24"/>
          <w:szCs w:val="24"/>
        </w:rPr>
        <w:t>. Update placeholder patterns</w:t>
      </w:r>
      <w:r w:rsidR="004A13B3" w:rsidRPr="00DD1B51">
        <w:rPr>
          <w:rFonts w:cs="Times New Roman"/>
          <w:bCs/>
          <w:sz w:val="24"/>
          <w:szCs w:val="24"/>
        </w:rPr>
        <w:t>.</w:t>
      </w:r>
    </w:p>
    <w:p w14:paraId="675EA95F" w14:textId="77777777" w:rsidR="00BF4633" w:rsidRPr="00DD1B51" w:rsidRDefault="00BF4633" w:rsidP="00C22CF8">
      <w:pPr>
        <w:pStyle w:val="Heading2"/>
        <w:spacing w:line="360" w:lineRule="auto"/>
      </w:pPr>
      <w:bookmarkStart w:id="39" w:name="_Toc51970593"/>
      <w:r w:rsidRPr="00DD1B51">
        <w:t>Save and Load Room</w:t>
      </w:r>
      <w:bookmarkEnd w:id="39"/>
    </w:p>
    <w:p w14:paraId="17DC19E8" w14:textId="4A627A44" w:rsidR="00665DB7" w:rsidRPr="00DD1B51" w:rsidRDefault="003A5178" w:rsidP="00C22CF8">
      <w:pPr>
        <w:spacing w:line="360" w:lineRule="auto"/>
        <w:rPr>
          <w:rFonts w:cs="Times New Roman"/>
          <w:bCs/>
          <w:sz w:val="24"/>
          <w:szCs w:val="24"/>
        </w:rPr>
      </w:pPr>
      <w:r w:rsidRPr="00DD1B51">
        <w:rPr>
          <w:rFonts w:cs="Times New Roman"/>
          <w:bCs/>
          <w:sz w:val="24"/>
          <w:szCs w:val="24"/>
        </w:rPr>
        <w:t>To save a room with 3D furniture models</w:t>
      </w:r>
      <w:r w:rsidR="000F1134" w:rsidRPr="00DD1B51">
        <w:rPr>
          <w:rFonts w:cs="Times New Roman"/>
          <w:bCs/>
          <w:sz w:val="24"/>
          <w:szCs w:val="24"/>
        </w:rPr>
        <w:t>, we implement two steps:</w:t>
      </w:r>
    </w:p>
    <w:p w14:paraId="004BC791" w14:textId="26D6150C" w:rsidR="000F1134" w:rsidRPr="00DD1B51" w:rsidRDefault="00B70E6C" w:rsidP="000F1134">
      <w:pPr>
        <w:pStyle w:val="ListParagraph"/>
        <w:numPr>
          <w:ilvl w:val="0"/>
          <w:numId w:val="4"/>
        </w:numPr>
        <w:spacing w:line="360" w:lineRule="auto"/>
        <w:rPr>
          <w:rFonts w:cs="Times New Roman"/>
          <w:bCs/>
          <w:sz w:val="24"/>
          <w:szCs w:val="24"/>
        </w:rPr>
      </w:pPr>
      <w:r w:rsidRPr="00DD1B51">
        <w:rPr>
          <w:rFonts w:cs="Times New Roman"/>
          <w:bCs/>
          <w:sz w:val="24"/>
          <w:szCs w:val="24"/>
        </w:rPr>
        <w:t>Encode the ARWorld</w:t>
      </w:r>
      <w:r w:rsidR="00A01D82" w:rsidRPr="00DD1B51">
        <w:rPr>
          <w:rFonts w:cs="Times New Roman"/>
          <w:bCs/>
          <w:sz w:val="24"/>
          <w:szCs w:val="24"/>
        </w:rPr>
        <w:t>Map</w:t>
      </w:r>
      <w:r w:rsidRPr="00DD1B51">
        <w:rPr>
          <w:rFonts w:cs="Times New Roman"/>
          <w:bCs/>
          <w:sz w:val="24"/>
          <w:szCs w:val="24"/>
        </w:rPr>
        <w:t xml:space="preserve"> </w:t>
      </w:r>
      <w:r w:rsidR="002256A1" w:rsidRPr="00DD1B51">
        <w:rPr>
          <w:rFonts w:cs="Times New Roman"/>
          <w:bCs/>
          <w:sz w:val="24"/>
          <w:szCs w:val="24"/>
        </w:rPr>
        <w:t xml:space="preserve">to binary data by </w:t>
      </w:r>
      <w:r w:rsidR="002B0C7A" w:rsidRPr="00DD1B51">
        <w:rPr>
          <w:rFonts w:cs="Times New Roman"/>
          <w:bCs/>
          <w:sz w:val="24"/>
          <w:szCs w:val="24"/>
        </w:rPr>
        <w:t>NSKeyed</w:t>
      </w:r>
      <w:r w:rsidR="009D6DDF" w:rsidRPr="00DD1B51">
        <w:rPr>
          <w:rFonts w:cs="Times New Roman"/>
          <w:bCs/>
          <w:sz w:val="24"/>
          <w:szCs w:val="24"/>
        </w:rPr>
        <w:t>Archiver, and take the current screenshot</w:t>
      </w:r>
      <w:r w:rsidR="000E2CCA" w:rsidRPr="00DD1B51">
        <w:rPr>
          <w:rFonts w:cs="Times New Roman"/>
          <w:bCs/>
          <w:sz w:val="24"/>
          <w:szCs w:val="24"/>
        </w:rPr>
        <w:t xml:space="preserve"> by snapshot method</w:t>
      </w:r>
      <w:r w:rsidR="00774E74" w:rsidRPr="00DD1B51">
        <w:rPr>
          <w:rFonts w:cs="Times New Roman"/>
          <w:bCs/>
          <w:sz w:val="24"/>
          <w:szCs w:val="24"/>
        </w:rPr>
        <w:t>. Then we save both files into local folder</w:t>
      </w:r>
      <w:r w:rsidR="000E2CCA" w:rsidRPr="00DD1B51">
        <w:rPr>
          <w:rFonts w:cs="Times New Roman"/>
          <w:bCs/>
          <w:sz w:val="24"/>
          <w:szCs w:val="24"/>
        </w:rPr>
        <w:t xml:space="preserve"> </w:t>
      </w:r>
      <w:r w:rsidR="00D005A1" w:rsidRPr="00DD1B51">
        <w:rPr>
          <w:rFonts w:cs="Times New Roman"/>
          <w:bCs/>
          <w:sz w:val="24"/>
          <w:szCs w:val="24"/>
        </w:rPr>
        <w:t>(Figure 29)</w:t>
      </w:r>
      <w:r w:rsidR="00115E41" w:rsidRPr="00DD1B51">
        <w:rPr>
          <w:rFonts w:cs="Times New Roman"/>
          <w:bCs/>
          <w:sz w:val="24"/>
          <w:szCs w:val="24"/>
        </w:rPr>
        <w:t>.</w:t>
      </w:r>
    </w:p>
    <w:p w14:paraId="0D5A593B" w14:textId="5772FDE4" w:rsidR="00951F12" w:rsidRPr="00DD1B51" w:rsidRDefault="00774E74" w:rsidP="000F1134">
      <w:pPr>
        <w:pStyle w:val="ListParagraph"/>
        <w:numPr>
          <w:ilvl w:val="0"/>
          <w:numId w:val="4"/>
        </w:numPr>
        <w:spacing w:line="360" w:lineRule="auto"/>
        <w:rPr>
          <w:rFonts w:cs="Times New Roman"/>
          <w:bCs/>
          <w:sz w:val="24"/>
          <w:szCs w:val="24"/>
        </w:rPr>
      </w:pPr>
      <w:r w:rsidRPr="00DD1B51">
        <w:rPr>
          <w:rFonts w:cs="Times New Roman"/>
          <w:bCs/>
          <w:sz w:val="24"/>
          <w:szCs w:val="24"/>
        </w:rPr>
        <w:t>U</w:t>
      </w:r>
      <w:r w:rsidR="00BD3580" w:rsidRPr="00DD1B51">
        <w:rPr>
          <w:rFonts w:cs="Times New Roman"/>
          <w:bCs/>
          <w:sz w:val="24"/>
          <w:szCs w:val="24"/>
        </w:rPr>
        <w:t>se FurnitureRepository to save current status of 3D models such as rotation, patterns, and stickers</w:t>
      </w:r>
      <w:r w:rsidR="00F87CD3" w:rsidRPr="00DD1B51">
        <w:rPr>
          <w:rFonts w:cs="Times New Roman"/>
          <w:bCs/>
          <w:sz w:val="24"/>
          <w:szCs w:val="24"/>
        </w:rPr>
        <w:t>. These information are saved to local database</w:t>
      </w:r>
      <w:r w:rsidR="00A93AE1" w:rsidRPr="00DD1B51">
        <w:rPr>
          <w:rFonts w:cs="Times New Roman"/>
          <w:bCs/>
          <w:sz w:val="24"/>
          <w:szCs w:val="24"/>
        </w:rPr>
        <w:t>.</w:t>
      </w:r>
    </w:p>
    <w:p w14:paraId="0C97E0F2" w14:textId="77AB193B" w:rsidR="00951F12" w:rsidRPr="00DD1B51" w:rsidRDefault="002B0C7A" w:rsidP="00951F12">
      <w:pPr>
        <w:spacing w:line="360" w:lineRule="auto"/>
        <w:rPr>
          <w:rFonts w:cs="Times New Roman"/>
          <w:bCs/>
          <w:sz w:val="24"/>
          <w:szCs w:val="24"/>
        </w:rPr>
      </w:pPr>
      <w:r w:rsidRPr="00DD1B51">
        <w:rPr>
          <w:rFonts w:cs="Times New Roman"/>
          <w:bCs/>
          <w:noProof/>
          <w:sz w:val="24"/>
          <w:szCs w:val="24"/>
        </w:rPr>
        <w:drawing>
          <wp:inline distT="0" distB="0" distL="0" distR="0" wp14:anchorId="79F3DABA" wp14:editId="4674CA7D">
            <wp:extent cx="5504400" cy="3210312"/>
            <wp:effectExtent l="0" t="0" r="0" b="3175"/>
            <wp:docPr id="34" name="Picture 3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text, application, email&#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526698" cy="3223317"/>
                    </a:xfrm>
                    <a:prstGeom prst="rect">
                      <a:avLst/>
                    </a:prstGeom>
                  </pic:spPr>
                </pic:pic>
              </a:graphicData>
            </a:graphic>
          </wp:inline>
        </w:drawing>
      </w:r>
    </w:p>
    <w:p w14:paraId="7EC5346E" w14:textId="431C8EBD" w:rsidR="00BA18BC" w:rsidRPr="00DD1B51" w:rsidRDefault="00BA18BC" w:rsidP="00951F12">
      <w:pPr>
        <w:spacing w:line="360" w:lineRule="auto"/>
        <w:rPr>
          <w:rFonts w:cs="Times New Roman"/>
          <w:bCs/>
          <w:sz w:val="24"/>
          <w:szCs w:val="24"/>
        </w:rPr>
      </w:pPr>
      <w:r w:rsidRPr="00C24751">
        <w:rPr>
          <w:rFonts w:cs="Times New Roman"/>
          <w:b/>
          <w:sz w:val="24"/>
          <w:szCs w:val="24"/>
        </w:rPr>
        <w:t>Figure 29</w:t>
      </w:r>
      <w:r w:rsidRPr="00DD1B51">
        <w:rPr>
          <w:rFonts w:cs="Times New Roman"/>
          <w:bCs/>
          <w:sz w:val="24"/>
          <w:szCs w:val="24"/>
        </w:rPr>
        <w:t>. Save room data to local folder.</w:t>
      </w:r>
    </w:p>
    <w:p w14:paraId="13B6CED6" w14:textId="714DCDB6" w:rsidR="00EE2C3C" w:rsidRPr="00DD1B51" w:rsidRDefault="00A452AD" w:rsidP="00951F12">
      <w:pPr>
        <w:spacing w:line="360" w:lineRule="auto"/>
        <w:rPr>
          <w:rFonts w:cs="Times New Roman"/>
          <w:bCs/>
          <w:sz w:val="24"/>
          <w:szCs w:val="24"/>
        </w:rPr>
      </w:pPr>
      <w:r w:rsidRPr="00DD1B51">
        <w:rPr>
          <w:rFonts w:cs="Times New Roman"/>
          <w:bCs/>
          <w:sz w:val="24"/>
          <w:szCs w:val="24"/>
        </w:rPr>
        <w:t>To load a saved room with 3D furniture models</w:t>
      </w:r>
      <w:r w:rsidR="003A3998" w:rsidRPr="00DD1B51">
        <w:rPr>
          <w:rFonts w:cs="Times New Roman"/>
          <w:bCs/>
          <w:sz w:val="24"/>
          <w:szCs w:val="24"/>
        </w:rPr>
        <w:t>, we imp</w:t>
      </w:r>
      <w:r w:rsidR="00D91878" w:rsidRPr="00DD1B51">
        <w:rPr>
          <w:rFonts w:cs="Times New Roman"/>
          <w:bCs/>
          <w:sz w:val="24"/>
          <w:szCs w:val="24"/>
        </w:rPr>
        <w:t>lement these steps:</w:t>
      </w:r>
    </w:p>
    <w:p w14:paraId="091E7E97" w14:textId="76519C53" w:rsidR="000F45DC" w:rsidRPr="00DD1B51" w:rsidRDefault="006537CE" w:rsidP="000F45DC">
      <w:pPr>
        <w:pStyle w:val="ListParagraph"/>
        <w:numPr>
          <w:ilvl w:val="0"/>
          <w:numId w:val="5"/>
        </w:numPr>
        <w:spacing w:line="360" w:lineRule="auto"/>
        <w:rPr>
          <w:rFonts w:cs="Times New Roman"/>
          <w:bCs/>
          <w:sz w:val="24"/>
          <w:szCs w:val="24"/>
        </w:rPr>
      </w:pPr>
      <w:r w:rsidRPr="00DD1B51">
        <w:rPr>
          <w:rFonts w:cs="Times New Roman"/>
          <w:bCs/>
          <w:sz w:val="24"/>
          <w:szCs w:val="24"/>
        </w:rPr>
        <w:t>Recover the saved binary file of ARWorld</w:t>
      </w:r>
      <w:r w:rsidR="00C94408" w:rsidRPr="00DD1B51">
        <w:rPr>
          <w:rFonts w:cs="Times New Roman"/>
          <w:bCs/>
          <w:sz w:val="24"/>
          <w:szCs w:val="24"/>
        </w:rPr>
        <w:t>Map</w:t>
      </w:r>
      <w:r w:rsidR="003D2FDD" w:rsidRPr="00DD1B51">
        <w:rPr>
          <w:rFonts w:cs="Times New Roman"/>
          <w:bCs/>
          <w:sz w:val="24"/>
          <w:szCs w:val="24"/>
        </w:rPr>
        <w:t xml:space="preserve"> by </w:t>
      </w:r>
      <w:r w:rsidR="00292260" w:rsidRPr="00DD1B51">
        <w:rPr>
          <w:rFonts w:cs="Times New Roman"/>
          <w:bCs/>
          <w:sz w:val="24"/>
          <w:szCs w:val="24"/>
        </w:rPr>
        <w:t xml:space="preserve">unarchivedObject method of </w:t>
      </w:r>
      <w:r w:rsidR="000F45DC" w:rsidRPr="00DD1B51">
        <w:rPr>
          <w:rFonts w:cs="Times New Roman"/>
          <w:bCs/>
          <w:sz w:val="24"/>
          <w:szCs w:val="24"/>
        </w:rPr>
        <w:t>NSKeyedUnarchiver</w:t>
      </w:r>
      <w:r w:rsidR="008C5958" w:rsidRPr="00DD1B51">
        <w:rPr>
          <w:rFonts w:cs="Times New Roman"/>
          <w:bCs/>
          <w:sz w:val="24"/>
          <w:szCs w:val="24"/>
        </w:rPr>
        <w:t xml:space="preserve"> (Figure 30).</w:t>
      </w:r>
    </w:p>
    <w:p w14:paraId="3BA9375E" w14:textId="27DEE6C7" w:rsidR="000F45DC" w:rsidRPr="00DD1B51" w:rsidRDefault="002C25A6" w:rsidP="00D91878">
      <w:pPr>
        <w:pStyle w:val="ListParagraph"/>
        <w:numPr>
          <w:ilvl w:val="0"/>
          <w:numId w:val="5"/>
        </w:numPr>
        <w:spacing w:line="360" w:lineRule="auto"/>
        <w:rPr>
          <w:rFonts w:cs="Times New Roman"/>
          <w:bCs/>
          <w:sz w:val="24"/>
          <w:szCs w:val="24"/>
        </w:rPr>
      </w:pPr>
      <w:r w:rsidRPr="00DD1B51">
        <w:rPr>
          <w:rFonts w:cs="Times New Roman"/>
          <w:bCs/>
          <w:sz w:val="24"/>
          <w:szCs w:val="24"/>
        </w:rPr>
        <w:t>Restart</w:t>
      </w:r>
      <w:r w:rsidR="00CC3437" w:rsidRPr="00DD1B51">
        <w:rPr>
          <w:rFonts w:cs="Times New Roman"/>
          <w:bCs/>
          <w:sz w:val="24"/>
          <w:szCs w:val="24"/>
        </w:rPr>
        <w:t xml:space="preserve"> the current session of </w:t>
      </w:r>
      <w:r w:rsidRPr="00DD1B51">
        <w:rPr>
          <w:rFonts w:cs="Times New Roman"/>
          <w:bCs/>
          <w:sz w:val="24"/>
          <w:szCs w:val="24"/>
        </w:rPr>
        <w:t xml:space="preserve">scene </w:t>
      </w:r>
      <w:r w:rsidR="00F91F30" w:rsidRPr="00DD1B51">
        <w:rPr>
          <w:rFonts w:cs="Times New Roman"/>
          <w:bCs/>
          <w:sz w:val="24"/>
          <w:szCs w:val="24"/>
        </w:rPr>
        <w:t xml:space="preserve">by the </w:t>
      </w:r>
      <w:r w:rsidR="00FD6272" w:rsidRPr="00DD1B51">
        <w:rPr>
          <w:rFonts w:cs="Times New Roman"/>
          <w:bCs/>
          <w:sz w:val="24"/>
          <w:szCs w:val="24"/>
        </w:rPr>
        <w:t>recovered</w:t>
      </w:r>
      <w:r w:rsidR="00F91F30" w:rsidRPr="00DD1B51">
        <w:rPr>
          <w:rFonts w:cs="Times New Roman"/>
          <w:bCs/>
          <w:sz w:val="24"/>
          <w:szCs w:val="24"/>
        </w:rPr>
        <w:t xml:space="preserve"> ARWorld</w:t>
      </w:r>
      <w:r w:rsidR="00FD6272" w:rsidRPr="00DD1B51">
        <w:rPr>
          <w:rFonts w:cs="Times New Roman"/>
          <w:bCs/>
          <w:sz w:val="24"/>
          <w:szCs w:val="24"/>
        </w:rPr>
        <w:t>Map instance (Figure 31).</w:t>
      </w:r>
    </w:p>
    <w:p w14:paraId="41C0B783" w14:textId="711A5043" w:rsidR="00FD6272" w:rsidRPr="00DD1B51" w:rsidRDefault="00EE1FC3" w:rsidP="00D91878">
      <w:pPr>
        <w:pStyle w:val="ListParagraph"/>
        <w:numPr>
          <w:ilvl w:val="0"/>
          <w:numId w:val="5"/>
        </w:numPr>
        <w:spacing w:line="360" w:lineRule="auto"/>
        <w:rPr>
          <w:rFonts w:cs="Times New Roman"/>
          <w:bCs/>
          <w:sz w:val="24"/>
          <w:szCs w:val="24"/>
        </w:rPr>
      </w:pPr>
      <w:r w:rsidRPr="00DD1B51">
        <w:rPr>
          <w:rFonts w:cs="Times New Roman"/>
          <w:bCs/>
          <w:sz w:val="24"/>
          <w:szCs w:val="24"/>
        </w:rPr>
        <w:t xml:space="preserve">Monitor the </w:t>
      </w:r>
      <w:r w:rsidR="00CC37D8" w:rsidRPr="00DD1B51">
        <w:rPr>
          <w:rFonts w:cs="Times New Roman"/>
          <w:bCs/>
          <w:sz w:val="24"/>
          <w:szCs w:val="24"/>
        </w:rPr>
        <w:t>renderer event of ARSCNView</w:t>
      </w:r>
      <w:r w:rsidR="005B72EA" w:rsidRPr="00DD1B51">
        <w:rPr>
          <w:rFonts w:cs="Times New Roman"/>
          <w:bCs/>
          <w:sz w:val="24"/>
          <w:szCs w:val="24"/>
        </w:rPr>
        <w:t xml:space="preserve"> (Figure 32)</w:t>
      </w:r>
      <w:r w:rsidR="0019020C" w:rsidRPr="00DD1B51">
        <w:rPr>
          <w:rFonts w:cs="Times New Roman"/>
          <w:bCs/>
          <w:sz w:val="24"/>
          <w:szCs w:val="24"/>
        </w:rPr>
        <w:t xml:space="preserve"> to </w:t>
      </w:r>
      <w:r w:rsidR="005C15C7" w:rsidRPr="00DD1B51">
        <w:rPr>
          <w:rFonts w:cs="Times New Roman"/>
          <w:bCs/>
          <w:sz w:val="24"/>
          <w:szCs w:val="24"/>
        </w:rPr>
        <w:t>load saved furniture 3D models</w:t>
      </w:r>
      <w:r w:rsidR="005B72EA" w:rsidRPr="00DD1B51">
        <w:rPr>
          <w:rFonts w:cs="Times New Roman"/>
          <w:bCs/>
          <w:sz w:val="24"/>
          <w:szCs w:val="24"/>
        </w:rPr>
        <w:t xml:space="preserve"> (Figure 33).</w:t>
      </w:r>
    </w:p>
    <w:p w14:paraId="0DF1D905" w14:textId="1EF50507" w:rsidR="00C52394" w:rsidRPr="00DD1B51" w:rsidRDefault="00F30AD4" w:rsidP="00D91878">
      <w:pPr>
        <w:pStyle w:val="ListParagraph"/>
        <w:numPr>
          <w:ilvl w:val="0"/>
          <w:numId w:val="5"/>
        </w:numPr>
        <w:spacing w:line="360" w:lineRule="auto"/>
        <w:rPr>
          <w:rFonts w:cs="Times New Roman"/>
          <w:bCs/>
          <w:sz w:val="24"/>
          <w:szCs w:val="24"/>
        </w:rPr>
      </w:pPr>
      <w:r w:rsidRPr="00DD1B51">
        <w:rPr>
          <w:rFonts w:cs="Times New Roman"/>
          <w:bCs/>
          <w:sz w:val="24"/>
          <w:szCs w:val="24"/>
        </w:rPr>
        <w:t xml:space="preserve">After a furniture 3D model is loaded, we </w:t>
      </w:r>
      <w:r w:rsidR="003A5CE4" w:rsidRPr="00DD1B51">
        <w:rPr>
          <w:rFonts w:cs="Times New Roman"/>
          <w:bCs/>
          <w:sz w:val="24"/>
          <w:szCs w:val="24"/>
        </w:rPr>
        <w:t>reconstruct its sticker</w:t>
      </w:r>
      <w:r w:rsidR="000A704E" w:rsidRPr="00DD1B51">
        <w:rPr>
          <w:rFonts w:cs="Times New Roman"/>
          <w:bCs/>
          <w:sz w:val="24"/>
          <w:szCs w:val="24"/>
        </w:rPr>
        <w:t>s, color, texture</w:t>
      </w:r>
      <w:r w:rsidR="004B4A67" w:rsidRPr="00DD1B51">
        <w:rPr>
          <w:rFonts w:cs="Times New Roman"/>
          <w:bCs/>
          <w:sz w:val="24"/>
          <w:szCs w:val="24"/>
        </w:rPr>
        <w:t>, and rotation</w:t>
      </w:r>
      <w:r w:rsidR="00073016" w:rsidRPr="00DD1B51">
        <w:rPr>
          <w:rFonts w:cs="Times New Roman"/>
          <w:bCs/>
          <w:sz w:val="24"/>
          <w:szCs w:val="24"/>
        </w:rPr>
        <w:t xml:space="preserve"> by </w:t>
      </w:r>
      <w:r w:rsidR="005D1F20" w:rsidRPr="00DD1B51">
        <w:rPr>
          <w:rFonts w:cs="Times New Roman"/>
          <w:bCs/>
          <w:sz w:val="24"/>
          <w:szCs w:val="24"/>
        </w:rPr>
        <w:t>data from local database</w:t>
      </w:r>
      <w:r w:rsidR="004A4E7F" w:rsidRPr="00DD1B51">
        <w:rPr>
          <w:rFonts w:cs="Times New Roman"/>
          <w:bCs/>
          <w:sz w:val="24"/>
          <w:szCs w:val="24"/>
        </w:rPr>
        <w:t>. Then it is added to the root node for</w:t>
      </w:r>
      <w:r w:rsidR="0062008F" w:rsidRPr="00DD1B51">
        <w:rPr>
          <w:rFonts w:cs="Times New Roman"/>
          <w:bCs/>
          <w:sz w:val="24"/>
          <w:szCs w:val="24"/>
        </w:rPr>
        <w:t xml:space="preserve"> displaying on ARSCNView</w:t>
      </w:r>
      <w:r w:rsidR="00585AD5" w:rsidRPr="00DD1B51">
        <w:rPr>
          <w:rFonts w:cs="Times New Roman"/>
          <w:bCs/>
          <w:sz w:val="24"/>
          <w:szCs w:val="24"/>
        </w:rPr>
        <w:t xml:space="preserve"> (Figure 34)</w:t>
      </w:r>
      <w:r w:rsidR="0062008F" w:rsidRPr="00DD1B51">
        <w:rPr>
          <w:rFonts w:cs="Times New Roman"/>
          <w:bCs/>
          <w:sz w:val="24"/>
          <w:szCs w:val="24"/>
        </w:rPr>
        <w:t>.</w:t>
      </w:r>
    </w:p>
    <w:p w14:paraId="4A7116D9" w14:textId="65BDD5B5" w:rsidR="00D91878" w:rsidRPr="00DD1B51" w:rsidRDefault="000F45DC" w:rsidP="000F45DC">
      <w:pPr>
        <w:spacing w:line="360" w:lineRule="auto"/>
        <w:ind w:left="360"/>
        <w:rPr>
          <w:rFonts w:cs="Times New Roman"/>
          <w:bCs/>
          <w:sz w:val="24"/>
          <w:szCs w:val="24"/>
        </w:rPr>
      </w:pPr>
      <w:r w:rsidRPr="00DD1B51">
        <w:rPr>
          <w:rFonts w:cs="Times New Roman"/>
          <w:noProof/>
          <w:sz w:val="24"/>
          <w:szCs w:val="24"/>
        </w:rPr>
        <w:drawing>
          <wp:inline distT="0" distB="0" distL="0" distR="0" wp14:anchorId="31B93B04" wp14:editId="432EB004">
            <wp:extent cx="5943600" cy="58991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38">
                      <a:extLst>
                        <a:ext uri="{28A0092B-C50C-407E-A947-70E740481C1C}">
                          <a14:useLocalDpi xmlns:a14="http://schemas.microsoft.com/office/drawing/2010/main" val="0"/>
                        </a:ext>
                      </a:extLst>
                    </a:blip>
                    <a:stretch>
                      <a:fillRect/>
                    </a:stretch>
                  </pic:blipFill>
                  <pic:spPr>
                    <a:xfrm>
                      <a:off x="0" y="0"/>
                      <a:ext cx="5943600" cy="589915"/>
                    </a:xfrm>
                    <a:prstGeom prst="rect">
                      <a:avLst/>
                    </a:prstGeom>
                  </pic:spPr>
                </pic:pic>
              </a:graphicData>
            </a:graphic>
          </wp:inline>
        </w:drawing>
      </w:r>
    </w:p>
    <w:p w14:paraId="3BD55565" w14:textId="22CB0048" w:rsidR="00B50C65" w:rsidRPr="00DD1B51" w:rsidRDefault="00B50C65" w:rsidP="000F45DC">
      <w:pPr>
        <w:spacing w:line="360" w:lineRule="auto"/>
        <w:ind w:left="360"/>
        <w:rPr>
          <w:rFonts w:cs="Times New Roman"/>
          <w:bCs/>
          <w:sz w:val="24"/>
          <w:szCs w:val="24"/>
        </w:rPr>
      </w:pPr>
      <w:r w:rsidRPr="00C24751">
        <w:rPr>
          <w:rFonts w:cs="Times New Roman"/>
          <w:b/>
          <w:sz w:val="24"/>
          <w:szCs w:val="24"/>
        </w:rPr>
        <w:t>Figure 30</w:t>
      </w:r>
      <w:r w:rsidRPr="00DD1B51">
        <w:rPr>
          <w:rFonts w:cs="Times New Roman"/>
          <w:bCs/>
          <w:sz w:val="24"/>
          <w:szCs w:val="24"/>
        </w:rPr>
        <w:t>. Load an archived ARWorldMap.</w:t>
      </w:r>
    </w:p>
    <w:p w14:paraId="39AF18E2" w14:textId="4C8AB855" w:rsidR="00FD5958" w:rsidRPr="00DD1B51" w:rsidRDefault="003A269A" w:rsidP="000F45DC">
      <w:pPr>
        <w:spacing w:line="360" w:lineRule="auto"/>
        <w:ind w:left="360"/>
        <w:rPr>
          <w:rFonts w:cs="Times New Roman"/>
          <w:bCs/>
          <w:sz w:val="24"/>
          <w:szCs w:val="24"/>
        </w:rPr>
      </w:pPr>
      <w:r w:rsidRPr="00DD1B51">
        <w:rPr>
          <w:rFonts w:cs="Times New Roman"/>
          <w:bCs/>
          <w:noProof/>
          <w:sz w:val="24"/>
          <w:szCs w:val="24"/>
        </w:rPr>
        <w:drawing>
          <wp:inline distT="0" distB="0" distL="0" distR="0" wp14:anchorId="00CE68CE" wp14:editId="407F80EA">
            <wp:extent cx="5943600" cy="758190"/>
            <wp:effectExtent l="0" t="0" r="0" b="3810"/>
            <wp:docPr id="36" name="Picture 3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tex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943600" cy="758190"/>
                    </a:xfrm>
                    <a:prstGeom prst="rect">
                      <a:avLst/>
                    </a:prstGeom>
                  </pic:spPr>
                </pic:pic>
              </a:graphicData>
            </a:graphic>
          </wp:inline>
        </w:drawing>
      </w:r>
    </w:p>
    <w:p w14:paraId="4191D987" w14:textId="57A305DC" w:rsidR="00101732" w:rsidRPr="00DD1B51" w:rsidRDefault="00101732" w:rsidP="00101732">
      <w:pPr>
        <w:spacing w:line="360" w:lineRule="auto"/>
        <w:ind w:left="360"/>
        <w:rPr>
          <w:rFonts w:cs="Times New Roman"/>
          <w:bCs/>
          <w:sz w:val="24"/>
          <w:szCs w:val="24"/>
        </w:rPr>
      </w:pPr>
      <w:r w:rsidRPr="00C24751">
        <w:rPr>
          <w:rFonts w:cs="Times New Roman"/>
          <w:b/>
          <w:sz w:val="24"/>
          <w:szCs w:val="24"/>
        </w:rPr>
        <w:t>Figure 31</w:t>
      </w:r>
      <w:r w:rsidRPr="00DD1B51">
        <w:rPr>
          <w:rFonts w:cs="Times New Roman"/>
          <w:bCs/>
          <w:sz w:val="24"/>
          <w:szCs w:val="24"/>
        </w:rPr>
        <w:t>. Restart session by loaded ARWorldMap.</w:t>
      </w:r>
    </w:p>
    <w:p w14:paraId="5E659312" w14:textId="2FAFC476" w:rsidR="003A269A" w:rsidRPr="00DD1B51" w:rsidRDefault="001B5FC2" w:rsidP="000F45DC">
      <w:pPr>
        <w:spacing w:line="360" w:lineRule="auto"/>
        <w:ind w:left="360"/>
        <w:rPr>
          <w:rFonts w:cs="Times New Roman"/>
          <w:bCs/>
          <w:sz w:val="24"/>
          <w:szCs w:val="24"/>
        </w:rPr>
      </w:pPr>
      <w:r w:rsidRPr="00DD1B51">
        <w:rPr>
          <w:rFonts w:cs="Times New Roman"/>
          <w:bCs/>
          <w:noProof/>
          <w:sz w:val="24"/>
          <w:szCs w:val="24"/>
        </w:rPr>
        <w:drawing>
          <wp:inline distT="0" distB="0" distL="0" distR="0" wp14:anchorId="0510A1D0" wp14:editId="1C7D2C00">
            <wp:extent cx="5943600" cy="261620"/>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40">
                      <a:extLst>
                        <a:ext uri="{28A0092B-C50C-407E-A947-70E740481C1C}">
                          <a14:useLocalDpi xmlns:a14="http://schemas.microsoft.com/office/drawing/2010/main" val="0"/>
                        </a:ext>
                      </a:extLst>
                    </a:blip>
                    <a:stretch>
                      <a:fillRect/>
                    </a:stretch>
                  </pic:blipFill>
                  <pic:spPr>
                    <a:xfrm>
                      <a:off x="0" y="0"/>
                      <a:ext cx="5943600" cy="261620"/>
                    </a:xfrm>
                    <a:prstGeom prst="rect">
                      <a:avLst/>
                    </a:prstGeom>
                  </pic:spPr>
                </pic:pic>
              </a:graphicData>
            </a:graphic>
          </wp:inline>
        </w:drawing>
      </w:r>
    </w:p>
    <w:p w14:paraId="0FD52873" w14:textId="64EA2C04" w:rsidR="005A1595" w:rsidRPr="00DD1B51" w:rsidRDefault="005A1595" w:rsidP="000F45DC">
      <w:pPr>
        <w:spacing w:line="360" w:lineRule="auto"/>
        <w:ind w:left="360"/>
        <w:rPr>
          <w:rFonts w:cs="Times New Roman"/>
          <w:bCs/>
          <w:sz w:val="24"/>
          <w:szCs w:val="24"/>
        </w:rPr>
      </w:pPr>
      <w:r w:rsidRPr="00C24751">
        <w:rPr>
          <w:rFonts w:cs="Times New Roman"/>
          <w:b/>
          <w:sz w:val="24"/>
          <w:szCs w:val="24"/>
        </w:rPr>
        <w:t>Figure 32</w:t>
      </w:r>
      <w:r w:rsidRPr="00DD1B51">
        <w:rPr>
          <w:rFonts w:cs="Times New Roman"/>
          <w:bCs/>
          <w:sz w:val="24"/>
          <w:szCs w:val="24"/>
        </w:rPr>
        <w:t>. Listen renderer event after session restarted.</w:t>
      </w:r>
    </w:p>
    <w:p w14:paraId="64E88862" w14:textId="77777777" w:rsidR="004A4E7F" w:rsidRPr="00DD1B51" w:rsidRDefault="001B5FC2" w:rsidP="000F45DC">
      <w:pPr>
        <w:spacing w:line="360" w:lineRule="auto"/>
        <w:ind w:left="360"/>
        <w:rPr>
          <w:rFonts w:cs="Times New Roman"/>
          <w:bCs/>
          <w:sz w:val="24"/>
          <w:szCs w:val="24"/>
        </w:rPr>
      </w:pPr>
      <w:r w:rsidRPr="00DD1B51">
        <w:rPr>
          <w:rFonts w:cs="Times New Roman"/>
          <w:bCs/>
          <w:noProof/>
          <w:sz w:val="24"/>
          <w:szCs w:val="24"/>
        </w:rPr>
        <w:drawing>
          <wp:inline distT="0" distB="0" distL="0" distR="0" wp14:anchorId="25AD5999" wp14:editId="7098BC3B">
            <wp:extent cx="5943600" cy="2330450"/>
            <wp:effectExtent l="0" t="0" r="0" b="6350"/>
            <wp:docPr id="38" name="Picture 3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text, application, email&#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943600" cy="2330450"/>
                    </a:xfrm>
                    <a:prstGeom prst="rect">
                      <a:avLst/>
                    </a:prstGeom>
                  </pic:spPr>
                </pic:pic>
              </a:graphicData>
            </a:graphic>
          </wp:inline>
        </w:drawing>
      </w:r>
    </w:p>
    <w:p w14:paraId="60648876" w14:textId="1996B181" w:rsidR="00F27738" w:rsidRPr="00DD1B51" w:rsidRDefault="00F27738" w:rsidP="000F45DC">
      <w:pPr>
        <w:spacing w:line="360" w:lineRule="auto"/>
        <w:ind w:left="360"/>
        <w:rPr>
          <w:rFonts w:cs="Times New Roman"/>
          <w:bCs/>
          <w:sz w:val="24"/>
          <w:szCs w:val="24"/>
        </w:rPr>
      </w:pPr>
      <w:r w:rsidRPr="00C24751">
        <w:rPr>
          <w:rFonts w:cs="Times New Roman"/>
          <w:b/>
          <w:sz w:val="24"/>
          <w:szCs w:val="24"/>
        </w:rPr>
        <w:t>Figure 33</w:t>
      </w:r>
      <w:r w:rsidRPr="00DD1B51">
        <w:rPr>
          <w:rFonts w:cs="Times New Roman"/>
          <w:bCs/>
          <w:sz w:val="24"/>
          <w:szCs w:val="24"/>
        </w:rPr>
        <w:t>. Load saved 3D model after session restarted.</w:t>
      </w:r>
    </w:p>
    <w:p w14:paraId="6FB80E78" w14:textId="21F8E7FD" w:rsidR="001B5FC2" w:rsidRPr="00DD1B51" w:rsidRDefault="00F21FB5" w:rsidP="000F45DC">
      <w:pPr>
        <w:spacing w:line="360" w:lineRule="auto"/>
        <w:ind w:left="360"/>
        <w:rPr>
          <w:rFonts w:cs="Times New Roman"/>
          <w:bCs/>
          <w:sz w:val="24"/>
          <w:szCs w:val="24"/>
        </w:rPr>
      </w:pPr>
      <w:r w:rsidRPr="00DD1B51">
        <w:rPr>
          <w:rFonts w:cs="Times New Roman"/>
          <w:bCs/>
          <w:noProof/>
          <w:sz w:val="24"/>
          <w:szCs w:val="24"/>
        </w:rPr>
        <w:drawing>
          <wp:inline distT="0" distB="0" distL="0" distR="0" wp14:anchorId="3A8F6FDF" wp14:editId="3D0D6E99">
            <wp:extent cx="5943600" cy="1757045"/>
            <wp:effectExtent l="0" t="0" r="0" b="0"/>
            <wp:docPr id="39" name="Picture 3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 application, email&#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43600" cy="1757045"/>
                    </a:xfrm>
                    <a:prstGeom prst="rect">
                      <a:avLst/>
                    </a:prstGeom>
                  </pic:spPr>
                </pic:pic>
              </a:graphicData>
            </a:graphic>
          </wp:inline>
        </w:drawing>
      </w:r>
    </w:p>
    <w:p w14:paraId="11FC2BEE" w14:textId="6327E48F" w:rsidR="00F8599B" w:rsidRPr="00DD1B51" w:rsidRDefault="00F8599B" w:rsidP="000F45DC">
      <w:pPr>
        <w:spacing w:line="360" w:lineRule="auto"/>
        <w:ind w:left="360"/>
        <w:rPr>
          <w:rFonts w:cs="Times New Roman"/>
          <w:bCs/>
          <w:sz w:val="24"/>
          <w:szCs w:val="24"/>
        </w:rPr>
      </w:pPr>
      <w:r w:rsidRPr="00C24751">
        <w:rPr>
          <w:rFonts w:cs="Times New Roman"/>
          <w:b/>
          <w:sz w:val="24"/>
          <w:szCs w:val="24"/>
        </w:rPr>
        <w:t>Figure 34</w:t>
      </w:r>
      <w:r w:rsidRPr="00DD1B51">
        <w:rPr>
          <w:rFonts w:cs="Times New Roman"/>
          <w:bCs/>
          <w:sz w:val="24"/>
          <w:szCs w:val="24"/>
        </w:rPr>
        <w:t>. Update model pattern and display on screen.</w:t>
      </w:r>
    </w:p>
    <w:p w14:paraId="7B77959A" w14:textId="79CD9A39" w:rsidR="00AF11A8" w:rsidRPr="00DD1B51" w:rsidRDefault="00CC7C52" w:rsidP="006831E5">
      <w:pPr>
        <w:pStyle w:val="Heading2"/>
        <w:spacing w:line="360" w:lineRule="auto"/>
      </w:pPr>
      <w:bookmarkStart w:id="40" w:name="_Toc51970594"/>
      <w:r w:rsidRPr="00DD1B51">
        <w:t>Display</w:t>
      </w:r>
      <w:r w:rsidR="00AF11A8" w:rsidRPr="00DD1B51">
        <w:t xml:space="preserve"> Model Dimension</w:t>
      </w:r>
      <w:bookmarkEnd w:id="40"/>
    </w:p>
    <w:p w14:paraId="3E49459D" w14:textId="24DD072A" w:rsidR="00D4221C" w:rsidRPr="00DD1B51" w:rsidRDefault="00D4221C" w:rsidP="006831E5">
      <w:pPr>
        <w:spacing w:line="360" w:lineRule="auto"/>
        <w:ind w:left="360"/>
        <w:rPr>
          <w:rFonts w:cs="Times New Roman"/>
          <w:bCs/>
          <w:sz w:val="24"/>
          <w:szCs w:val="24"/>
        </w:rPr>
      </w:pPr>
      <w:r w:rsidRPr="00DD1B51">
        <w:rPr>
          <w:rFonts w:cs="Times New Roman"/>
          <w:bCs/>
          <w:sz w:val="24"/>
          <w:szCs w:val="24"/>
        </w:rPr>
        <w:t xml:space="preserve">As shown in Figure 35, </w:t>
      </w:r>
      <w:r w:rsidR="006A1E40" w:rsidRPr="00DD1B51">
        <w:rPr>
          <w:rFonts w:cs="Times New Roman"/>
          <w:bCs/>
          <w:sz w:val="24"/>
          <w:szCs w:val="24"/>
        </w:rPr>
        <w:t xml:space="preserve">we get the size property of a 3D model then display these information by </w:t>
      </w:r>
      <w:r w:rsidR="008D6C46" w:rsidRPr="00DD1B51">
        <w:rPr>
          <w:rFonts w:cs="Times New Roman"/>
          <w:bCs/>
          <w:sz w:val="24"/>
          <w:szCs w:val="24"/>
        </w:rPr>
        <w:t>creating SCNText, and put these texts onto</w:t>
      </w:r>
      <w:r w:rsidR="00B847F0" w:rsidRPr="00DD1B51">
        <w:rPr>
          <w:rFonts w:cs="Times New Roman"/>
          <w:bCs/>
          <w:sz w:val="24"/>
          <w:szCs w:val="24"/>
        </w:rPr>
        <w:t xml:space="preserve"> the 3D model.</w:t>
      </w:r>
      <w:r w:rsidR="008D6C46" w:rsidRPr="00DD1B51">
        <w:rPr>
          <w:rFonts w:cs="Times New Roman"/>
          <w:bCs/>
          <w:sz w:val="24"/>
          <w:szCs w:val="24"/>
        </w:rPr>
        <w:t xml:space="preserve"> </w:t>
      </w:r>
    </w:p>
    <w:p w14:paraId="54263F51" w14:textId="7AD2D0F3" w:rsidR="00AF11A8" w:rsidRPr="00DD1B51" w:rsidRDefault="009E3662" w:rsidP="000F45DC">
      <w:pPr>
        <w:spacing w:line="360" w:lineRule="auto"/>
        <w:ind w:left="360"/>
        <w:rPr>
          <w:rFonts w:cs="Times New Roman"/>
          <w:bCs/>
          <w:sz w:val="24"/>
          <w:szCs w:val="24"/>
        </w:rPr>
      </w:pPr>
      <w:r w:rsidRPr="00DD1B51">
        <w:rPr>
          <w:rFonts w:cs="Times New Roman"/>
          <w:bCs/>
          <w:noProof/>
          <w:sz w:val="24"/>
          <w:szCs w:val="24"/>
        </w:rPr>
        <w:drawing>
          <wp:inline distT="0" distB="0" distL="0" distR="0" wp14:anchorId="04A6E5BA" wp14:editId="637B439E">
            <wp:extent cx="5943600" cy="2823210"/>
            <wp:effectExtent l="0" t="0" r="0" b="0"/>
            <wp:docPr id="40" name="Picture 4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 text, application, email&#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43600" cy="2823210"/>
                    </a:xfrm>
                    <a:prstGeom prst="rect">
                      <a:avLst/>
                    </a:prstGeom>
                  </pic:spPr>
                </pic:pic>
              </a:graphicData>
            </a:graphic>
          </wp:inline>
        </w:drawing>
      </w:r>
    </w:p>
    <w:p w14:paraId="5E45FA97" w14:textId="2B86DBDE" w:rsidR="002B5839" w:rsidRPr="00DD1B51" w:rsidRDefault="001644C7" w:rsidP="000F45DC">
      <w:pPr>
        <w:spacing w:line="360" w:lineRule="auto"/>
        <w:ind w:left="360"/>
        <w:rPr>
          <w:rFonts w:cs="Times New Roman"/>
          <w:bCs/>
          <w:sz w:val="24"/>
          <w:szCs w:val="24"/>
        </w:rPr>
      </w:pPr>
      <w:r w:rsidRPr="00C24751">
        <w:rPr>
          <w:rFonts w:cs="Times New Roman"/>
          <w:b/>
          <w:sz w:val="24"/>
          <w:szCs w:val="24"/>
        </w:rPr>
        <w:t>Figure 35</w:t>
      </w:r>
      <w:r w:rsidRPr="00DD1B51">
        <w:rPr>
          <w:rFonts w:cs="Times New Roman"/>
          <w:bCs/>
          <w:sz w:val="24"/>
          <w:szCs w:val="24"/>
        </w:rPr>
        <w:t xml:space="preserve">. </w:t>
      </w:r>
      <w:r w:rsidR="009D3A22" w:rsidRPr="00DD1B51">
        <w:rPr>
          <w:rFonts w:cs="Times New Roman"/>
          <w:bCs/>
          <w:sz w:val="24"/>
          <w:szCs w:val="24"/>
        </w:rPr>
        <w:t>Add text onto a furniture 3D model.</w:t>
      </w:r>
    </w:p>
    <w:p w14:paraId="0B50F8C4" w14:textId="6AE2FA19" w:rsidR="00267E89" w:rsidRPr="00DD1B51" w:rsidRDefault="00267E89" w:rsidP="0061579B">
      <w:pPr>
        <w:pStyle w:val="Heading1"/>
        <w:spacing w:line="360" w:lineRule="auto"/>
      </w:pPr>
      <w:bookmarkStart w:id="41" w:name="_Toc51970595"/>
      <w:r w:rsidRPr="00DD1B51">
        <w:t>Result</w:t>
      </w:r>
      <w:bookmarkEnd w:id="41"/>
    </w:p>
    <w:p w14:paraId="6DD4575B" w14:textId="13B124EE" w:rsidR="00267E89" w:rsidRPr="00DD1B51" w:rsidRDefault="008D77ED" w:rsidP="0061579B">
      <w:pPr>
        <w:pStyle w:val="Heading2"/>
        <w:spacing w:line="360" w:lineRule="auto"/>
      </w:pPr>
      <w:bookmarkStart w:id="42" w:name="_Toc51970596"/>
      <w:r w:rsidRPr="00DD1B51">
        <w:t>Furniture List</w:t>
      </w:r>
      <w:bookmarkEnd w:id="42"/>
    </w:p>
    <w:p w14:paraId="45815B9B" w14:textId="59CD6B0D" w:rsidR="008D77ED" w:rsidRPr="00DD1B51" w:rsidRDefault="00110455" w:rsidP="0061579B">
      <w:pPr>
        <w:spacing w:line="360" w:lineRule="auto"/>
        <w:ind w:left="360"/>
        <w:rPr>
          <w:rFonts w:cs="Times New Roman"/>
          <w:bCs/>
          <w:sz w:val="24"/>
          <w:szCs w:val="24"/>
        </w:rPr>
      </w:pPr>
      <w:r w:rsidRPr="00DD1B51">
        <w:rPr>
          <w:rFonts w:cs="Times New Roman"/>
          <w:bCs/>
          <w:sz w:val="24"/>
          <w:szCs w:val="24"/>
        </w:rPr>
        <w:t xml:space="preserve">The furniture list of </w:t>
      </w:r>
      <w:r w:rsidR="00545D94" w:rsidRPr="00DD1B51">
        <w:rPr>
          <w:rFonts w:cs="Times New Roman"/>
          <w:bCs/>
          <w:sz w:val="24"/>
          <w:szCs w:val="24"/>
        </w:rPr>
        <w:t xml:space="preserve">the </w:t>
      </w:r>
      <w:r w:rsidRPr="00DD1B51">
        <w:rPr>
          <w:rFonts w:cs="Times New Roman"/>
          <w:bCs/>
          <w:sz w:val="24"/>
          <w:szCs w:val="24"/>
        </w:rPr>
        <w:t>non</w:t>
      </w:r>
      <w:r w:rsidR="00545D94" w:rsidRPr="00DD1B51">
        <w:rPr>
          <w:rFonts w:cs="Times New Roman"/>
          <w:bCs/>
          <w:sz w:val="24"/>
          <w:szCs w:val="24"/>
        </w:rPr>
        <w:t>-</w:t>
      </w:r>
      <w:r w:rsidRPr="00DD1B51">
        <w:rPr>
          <w:rFonts w:cs="Times New Roman"/>
          <w:bCs/>
          <w:sz w:val="24"/>
          <w:szCs w:val="24"/>
        </w:rPr>
        <w:t xml:space="preserve">AR app </w:t>
      </w:r>
      <w:r w:rsidR="003B3835" w:rsidRPr="00DD1B51">
        <w:rPr>
          <w:rFonts w:cs="Times New Roman"/>
          <w:bCs/>
          <w:sz w:val="24"/>
          <w:szCs w:val="24"/>
        </w:rPr>
        <w:t xml:space="preserve">and AR app </w:t>
      </w:r>
      <w:r w:rsidR="00367083" w:rsidRPr="00DD1B51">
        <w:rPr>
          <w:rFonts w:cs="Times New Roman"/>
          <w:bCs/>
          <w:sz w:val="24"/>
          <w:szCs w:val="24"/>
        </w:rPr>
        <w:t xml:space="preserve">in Figure 36. Particularly, </w:t>
      </w:r>
      <w:r w:rsidR="008D14D0" w:rsidRPr="00DD1B51">
        <w:rPr>
          <w:rFonts w:cs="Times New Roman"/>
          <w:bCs/>
          <w:sz w:val="24"/>
          <w:szCs w:val="24"/>
        </w:rPr>
        <w:t xml:space="preserve">AR app has </w:t>
      </w:r>
      <w:r w:rsidR="00DB6B64" w:rsidRPr="00DD1B51">
        <w:rPr>
          <w:rFonts w:cs="Times New Roman"/>
          <w:bCs/>
          <w:sz w:val="24"/>
          <w:szCs w:val="24"/>
        </w:rPr>
        <w:t>Room button at top left.</w:t>
      </w:r>
    </w:p>
    <w:p w14:paraId="4B6CEA72" w14:textId="73A724C4" w:rsidR="00DA6057" w:rsidRPr="00DD1B51" w:rsidRDefault="009A0F35" w:rsidP="000F45DC">
      <w:pPr>
        <w:spacing w:line="360" w:lineRule="auto"/>
        <w:ind w:left="360"/>
        <w:rPr>
          <w:rFonts w:cs="Times New Roman"/>
          <w:bCs/>
          <w:sz w:val="24"/>
          <w:szCs w:val="24"/>
        </w:rPr>
      </w:pPr>
      <w:r w:rsidRPr="00DD1B51">
        <w:rPr>
          <w:rFonts w:cs="Times New Roman"/>
          <w:bCs/>
          <w:noProof/>
          <w:sz w:val="24"/>
          <w:szCs w:val="24"/>
        </w:rPr>
        <w:drawing>
          <wp:inline distT="0" distB="0" distL="0" distR="0" wp14:anchorId="24D02F72" wp14:editId="73587D64">
            <wp:extent cx="3297671" cy="3218400"/>
            <wp:effectExtent l="0" t="0" r="4445" b="0"/>
            <wp:docPr id="42" name="Picture 4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application&#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309371" cy="3229819"/>
                    </a:xfrm>
                    <a:prstGeom prst="rect">
                      <a:avLst/>
                    </a:prstGeom>
                  </pic:spPr>
                </pic:pic>
              </a:graphicData>
            </a:graphic>
          </wp:inline>
        </w:drawing>
      </w:r>
    </w:p>
    <w:p w14:paraId="22C659E1" w14:textId="2E967557" w:rsidR="00915381" w:rsidRPr="00DD1B51" w:rsidRDefault="00915381" w:rsidP="000F45DC">
      <w:pPr>
        <w:spacing w:line="360" w:lineRule="auto"/>
        <w:ind w:left="360"/>
        <w:rPr>
          <w:rFonts w:cs="Times New Roman"/>
          <w:bCs/>
          <w:sz w:val="24"/>
          <w:szCs w:val="24"/>
        </w:rPr>
      </w:pPr>
      <w:r w:rsidRPr="00C24751">
        <w:rPr>
          <w:rFonts w:cs="Times New Roman"/>
          <w:b/>
          <w:sz w:val="24"/>
          <w:szCs w:val="24"/>
        </w:rPr>
        <w:t>Figure 36.</w:t>
      </w:r>
      <w:r w:rsidRPr="00DD1B51">
        <w:rPr>
          <w:rFonts w:cs="Times New Roman"/>
          <w:bCs/>
          <w:sz w:val="24"/>
          <w:szCs w:val="24"/>
        </w:rPr>
        <w:t xml:space="preserve"> Furniture list</w:t>
      </w:r>
    </w:p>
    <w:p w14:paraId="11528719" w14:textId="057B8109" w:rsidR="00915381" w:rsidRPr="00DD1B51" w:rsidRDefault="000529C8" w:rsidP="008A19F7">
      <w:pPr>
        <w:pStyle w:val="Heading2"/>
        <w:spacing w:line="360" w:lineRule="auto"/>
      </w:pPr>
      <w:bookmarkStart w:id="43" w:name="_Toc51970597"/>
      <w:r w:rsidRPr="00DD1B51">
        <w:t>Furniture Detail</w:t>
      </w:r>
      <w:bookmarkEnd w:id="43"/>
    </w:p>
    <w:p w14:paraId="42BC597A" w14:textId="03631FC2" w:rsidR="000529C8" w:rsidRPr="00DD1B51" w:rsidRDefault="000B7D7F" w:rsidP="008A19F7">
      <w:pPr>
        <w:spacing w:line="360" w:lineRule="auto"/>
        <w:ind w:left="360"/>
        <w:rPr>
          <w:rFonts w:cs="Times New Roman"/>
          <w:bCs/>
          <w:sz w:val="24"/>
          <w:szCs w:val="24"/>
        </w:rPr>
      </w:pPr>
      <w:r w:rsidRPr="00DD1B51">
        <w:rPr>
          <w:rFonts w:cs="Times New Roman"/>
          <w:bCs/>
          <w:sz w:val="24"/>
          <w:szCs w:val="24"/>
        </w:rPr>
        <w:t xml:space="preserve">As shown in Figure 37, </w:t>
      </w:r>
      <w:r w:rsidR="000D2B6C" w:rsidRPr="00DD1B51">
        <w:rPr>
          <w:rFonts w:cs="Times New Roman"/>
          <w:bCs/>
          <w:sz w:val="24"/>
          <w:szCs w:val="24"/>
        </w:rPr>
        <w:t xml:space="preserve">the furniture detail of </w:t>
      </w:r>
      <w:r w:rsidR="00545D94" w:rsidRPr="00DD1B51">
        <w:rPr>
          <w:rFonts w:cs="Times New Roman"/>
          <w:bCs/>
          <w:sz w:val="24"/>
          <w:szCs w:val="24"/>
        </w:rPr>
        <w:t xml:space="preserve">the </w:t>
      </w:r>
      <w:r w:rsidR="000D2B6C" w:rsidRPr="00DD1B51">
        <w:rPr>
          <w:rFonts w:cs="Times New Roman"/>
          <w:bCs/>
          <w:sz w:val="24"/>
          <w:szCs w:val="24"/>
        </w:rPr>
        <w:t>non</w:t>
      </w:r>
      <w:r w:rsidR="00545D94" w:rsidRPr="00DD1B51">
        <w:rPr>
          <w:rFonts w:cs="Times New Roman"/>
          <w:bCs/>
          <w:sz w:val="24"/>
          <w:szCs w:val="24"/>
        </w:rPr>
        <w:t>-</w:t>
      </w:r>
      <w:r w:rsidR="000D2B6C" w:rsidRPr="00DD1B51">
        <w:rPr>
          <w:rFonts w:cs="Times New Roman"/>
          <w:bCs/>
          <w:sz w:val="24"/>
          <w:szCs w:val="24"/>
        </w:rPr>
        <w:t>AR app</w:t>
      </w:r>
      <w:r w:rsidR="00BA7306" w:rsidRPr="00DD1B51">
        <w:rPr>
          <w:rFonts w:cs="Times New Roman"/>
          <w:bCs/>
          <w:sz w:val="24"/>
          <w:szCs w:val="24"/>
        </w:rPr>
        <w:t xml:space="preserve"> has a slide show</w:t>
      </w:r>
      <w:r w:rsidR="00776D24" w:rsidRPr="00DD1B51">
        <w:rPr>
          <w:rFonts w:cs="Times New Roman"/>
          <w:bCs/>
          <w:sz w:val="24"/>
          <w:szCs w:val="24"/>
        </w:rPr>
        <w:t>.</w:t>
      </w:r>
    </w:p>
    <w:p w14:paraId="42DE8B15" w14:textId="28497AF1" w:rsidR="0097342F" w:rsidRPr="00DD1B51" w:rsidRDefault="00F51625" w:rsidP="000F45DC">
      <w:pPr>
        <w:spacing w:line="360" w:lineRule="auto"/>
        <w:ind w:left="360"/>
        <w:rPr>
          <w:rFonts w:cs="Times New Roman"/>
          <w:bCs/>
          <w:sz w:val="24"/>
          <w:szCs w:val="24"/>
        </w:rPr>
      </w:pPr>
      <w:r w:rsidRPr="00DD1B51">
        <w:rPr>
          <w:rFonts w:cs="Times New Roman"/>
          <w:bCs/>
          <w:noProof/>
          <w:sz w:val="24"/>
          <w:szCs w:val="24"/>
        </w:rPr>
        <w:drawing>
          <wp:inline distT="0" distB="0" distL="0" distR="0" wp14:anchorId="25FE3B4E" wp14:editId="26DBF969">
            <wp:extent cx="4366800" cy="3874602"/>
            <wp:effectExtent l="0" t="0" r="2540" b="0"/>
            <wp:docPr id="43" name="Picture 4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graphical user interface&#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375507" cy="3882328"/>
                    </a:xfrm>
                    <a:prstGeom prst="rect">
                      <a:avLst/>
                    </a:prstGeom>
                  </pic:spPr>
                </pic:pic>
              </a:graphicData>
            </a:graphic>
          </wp:inline>
        </w:drawing>
      </w:r>
    </w:p>
    <w:p w14:paraId="5E05935B" w14:textId="23D08E02" w:rsidR="00776D24" w:rsidRPr="00DD1B51" w:rsidRDefault="00776D24" w:rsidP="000F45DC">
      <w:pPr>
        <w:spacing w:line="360" w:lineRule="auto"/>
        <w:ind w:left="360"/>
        <w:rPr>
          <w:rFonts w:cs="Times New Roman"/>
          <w:bCs/>
          <w:sz w:val="24"/>
          <w:szCs w:val="24"/>
        </w:rPr>
      </w:pPr>
      <w:r w:rsidRPr="00BE5F46">
        <w:rPr>
          <w:rFonts w:cs="Times New Roman"/>
          <w:b/>
          <w:sz w:val="24"/>
          <w:szCs w:val="24"/>
        </w:rPr>
        <w:t>Figure 37</w:t>
      </w:r>
      <w:r w:rsidRPr="00DD1B51">
        <w:rPr>
          <w:rFonts w:cs="Times New Roman"/>
          <w:bCs/>
          <w:sz w:val="24"/>
          <w:szCs w:val="24"/>
        </w:rPr>
        <w:t xml:space="preserve">. </w:t>
      </w:r>
      <w:r w:rsidR="00BA10EC" w:rsidRPr="00DD1B51">
        <w:rPr>
          <w:rFonts w:cs="Times New Roman"/>
          <w:bCs/>
          <w:sz w:val="24"/>
          <w:szCs w:val="24"/>
        </w:rPr>
        <w:t xml:space="preserve">Furniture Detail of </w:t>
      </w:r>
      <w:r w:rsidR="000D40C3" w:rsidRPr="00DD1B51">
        <w:rPr>
          <w:rFonts w:cs="Times New Roman"/>
          <w:bCs/>
          <w:sz w:val="24"/>
          <w:szCs w:val="24"/>
        </w:rPr>
        <w:t>the non-AR</w:t>
      </w:r>
      <w:r w:rsidR="00BA10EC" w:rsidRPr="00DD1B51">
        <w:rPr>
          <w:rFonts w:cs="Times New Roman"/>
          <w:bCs/>
          <w:sz w:val="24"/>
          <w:szCs w:val="24"/>
        </w:rPr>
        <w:t xml:space="preserve"> app.</w:t>
      </w:r>
    </w:p>
    <w:p w14:paraId="7B884B0C" w14:textId="6A626C85" w:rsidR="00B33410" w:rsidRPr="00DD1B51" w:rsidRDefault="00C441D4" w:rsidP="000F45DC">
      <w:pPr>
        <w:spacing w:line="360" w:lineRule="auto"/>
        <w:ind w:left="360"/>
        <w:rPr>
          <w:rFonts w:cs="Times New Roman"/>
          <w:bCs/>
          <w:sz w:val="24"/>
          <w:szCs w:val="24"/>
        </w:rPr>
      </w:pPr>
      <w:r w:rsidRPr="00DD1B51">
        <w:rPr>
          <w:rFonts w:cs="Times New Roman"/>
          <w:bCs/>
          <w:sz w:val="24"/>
          <w:szCs w:val="24"/>
        </w:rPr>
        <w:t xml:space="preserve">As shown in Figure 38, the furniture detail of AR app is same as </w:t>
      </w:r>
      <w:r w:rsidR="000D40C3" w:rsidRPr="00DD1B51">
        <w:rPr>
          <w:rFonts w:cs="Times New Roman"/>
          <w:bCs/>
          <w:sz w:val="24"/>
          <w:szCs w:val="24"/>
        </w:rPr>
        <w:t>the non-AR</w:t>
      </w:r>
      <w:r w:rsidRPr="00DD1B51">
        <w:rPr>
          <w:rFonts w:cs="Times New Roman"/>
          <w:bCs/>
          <w:sz w:val="24"/>
          <w:szCs w:val="24"/>
        </w:rPr>
        <w:t xml:space="preserve"> app but it has 3D</w:t>
      </w:r>
      <w:r w:rsidR="00823F10" w:rsidRPr="00DD1B51">
        <w:rPr>
          <w:rFonts w:cs="Times New Roman"/>
          <w:bCs/>
          <w:sz w:val="24"/>
          <w:szCs w:val="24"/>
        </w:rPr>
        <w:t xml:space="preserve"> Mode button to enter ARWorld.</w:t>
      </w:r>
    </w:p>
    <w:p w14:paraId="67B3490E" w14:textId="5658DCF6" w:rsidR="00823F10" w:rsidRPr="00DD1B51" w:rsidRDefault="00EE597B" w:rsidP="000F45DC">
      <w:pPr>
        <w:spacing w:line="360" w:lineRule="auto"/>
        <w:ind w:left="360"/>
        <w:rPr>
          <w:rFonts w:cs="Times New Roman"/>
          <w:bCs/>
          <w:sz w:val="24"/>
          <w:szCs w:val="24"/>
        </w:rPr>
      </w:pPr>
      <w:r w:rsidRPr="00DD1B51">
        <w:rPr>
          <w:rFonts w:cs="Times New Roman"/>
          <w:bCs/>
          <w:noProof/>
          <w:sz w:val="24"/>
          <w:szCs w:val="24"/>
        </w:rPr>
        <w:drawing>
          <wp:inline distT="0" distB="0" distL="0" distR="0" wp14:anchorId="2A21B75D" wp14:editId="3CBF7997">
            <wp:extent cx="1823600" cy="3956285"/>
            <wp:effectExtent l="0" t="0" r="5715" b="0"/>
            <wp:docPr id="44" name="Picture 44" descr="Graphical user interface, text,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text, website&#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827645" cy="3965061"/>
                    </a:xfrm>
                    <a:prstGeom prst="rect">
                      <a:avLst/>
                    </a:prstGeom>
                  </pic:spPr>
                </pic:pic>
              </a:graphicData>
            </a:graphic>
          </wp:inline>
        </w:drawing>
      </w:r>
    </w:p>
    <w:p w14:paraId="67C398AC" w14:textId="0D42E78F" w:rsidR="00694931" w:rsidRPr="00DD1B51" w:rsidRDefault="003A5699" w:rsidP="00B30016">
      <w:pPr>
        <w:spacing w:line="360" w:lineRule="auto"/>
        <w:ind w:left="360"/>
        <w:rPr>
          <w:rFonts w:cs="Times New Roman"/>
          <w:bCs/>
          <w:sz w:val="24"/>
          <w:szCs w:val="24"/>
        </w:rPr>
      </w:pPr>
      <w:r w:rsidRPr="00BE5F46">
        <w:rPr>
          <w:rFonts w:cs="Times New Roman"/>
          <w:b/>
          <w:sz w:val="24"/>
          <w:szCs w:val="24"/>
        </w:rPr>
        <w:t>Figure 38</w:t>
      </w:r>
      <w:r w:rsidRPr="00DD1B51">
        <w:rPr>
          <w:rFonts w:cs="Times New Roman"/>
          <w:bCs/>
          <w:sz w:val="24"/>
          <w:szCs w:val="24"/>
        </w:rPr>
        <w:t>. Furniture detail of AR app.</w:t>
      </w:r>
    </w:p>
    <w:p w14:paraId="2CC3B70F" w14:textId="38F60F62" w:rsidR="00B30016" w:rsidRPr="00DD1B51" w:rsidRDefault="00FB26DC" w:rsidP="005D0D18">
      <w:pPr>
        <w:pStyle w:val="Heading2"/>
        <w:spacing w:line="360" w:lineRule="auto"/>
      </w:pPr>
      <w:bookmarkStart w:id="44" w:name="_Toc51970598"/>
      <w:r w:rsidRPr="00DD1B51">
        <w:t>Cart Screen</w:t>
      </w:r>
      <w:bookmarkEnd w:id="44"/>
    </w:p>
    <w:p w14:paraId="5C272EB3" w14:textId="05EFAA81" w:rsidR="008B26FA" w:rsidRPr="00DD1B51" w:rsidRDefault="00E032BE" w:rsidP="005D0D18">
      <w:pPr>
        <w:spacing w:line="360" w:lineRule="auto"/>
        <w:ind w:left="360"/>
        <w:rPr>
          <w:rFonts w:cs="Times New Roman"/>
          <w:bCs/>
          <w:sz w:val="24"/>
          <w:szCs w:val="24"/>
        </w:rPr>
      </w:pPr>
      <w:r w:rsidRPr="00DD1B51">
        <w:rPr>
          <w:rFonts w:cs="Times New Roman"/>
          <w:bCs/>
          <w:sz w:val="24"/>
          <w:szCs w:val="24"/>
        </w:rPr>
        <w:t xml:space="preserve">As shown in Figure 39, the Cart screen is same as AR and </w:t>
      </w:r>
      <w:r w:rsidR="000D40C3" w:rsidRPr="00DD1B51">
        <w:rPr>
          <w:rFonts w:cs="Times New Roman"/>
          <w:bCs/>
          <w:sz w:val="24"/>
          <w:szCs w:val="24"/>
        </w:rPr>
        <w:t>non-AR</w:t>
      </w:r>
      <w:r w:rsidRPr="00DD1B51">
        <w:rPr>
          <w:rFonts w:cs="Times New Roman"/>
          <w:bCs/>
          <w:sz w:val="24"/>
          <w:szCs w:val="24"/>
        </w:rPr>
        <w:t xml:space="preserve"> apps</w:t>
      </w:r>
      <w:r w:rsidR="00352109" w:rsidRPr="00DD1B51">
        <w:rPr>
          <w:rFonts w:cs="Times New Roman"/>
          <w:bCs/>
          <w:sz w:val="24"/>
          <w:szCs w:val="24"/>
        </w:rPr>
        <w:t>.</w:t>
      </w:r>
    </w:p>
    <w:p w14:paraId="613B1FCC" w14:textId="6F4CA20C" w:rsidR="0091231D" w:rsidRPr="00DD1B51" w:rsidRDefault="00C7214B" w:rsidP="00B30016">
      <w:pPr>
        <w:spacing w:line="360" w:lineRule="auto"/>
        <w:ind w:left="360"/>
        <w:rPr>
          <w:rFonts w:cs="Times New Roman"/>
          <w:bCs/>
          <w:sz w:val="24"/>
          <w:szCs w:val="24"/>
        </w:rPr>
      </w:pPr>
      <w:r w:rsidRPr="00DD1B51">
        <w:rPr>
          <w:rFonts w:cs="Times New Roman"/>
          <w:bCs/>
          <w:noProof/>
          <w:sz w:val="24"/>
          <w:szCs w:val="24"/>
        </w:rPr>
        <w:drawing>
          <wp:inline distT="0" distB="0" distL="0" distR="0" wp14:anchorId="69F19540" wp14:editId="23B2FC30">
            <wp:extent cx="2497479" cy="4442400"/>
            <wp:effectExtent l="0" t="0" r="4445" b="3175"/>
            <wp:docPr id="46" name="Picture 4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application&#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502474" cy="4451285"/>
                    </a:xfrm>
                    <a:prstGeom prst="rect">
                      <a:avLst/>
                    </a:prstGeom>
                  </pic:spPr>
                </pic:pic>
              </a:graphicData>
            </a:graphic>
          </wp:inline>
        </w:drawing>
      </w:r>
    </w:p>
    <w:p w14:paraId="14CFD2F1" w14:textId="4C36D5BB" w:rsidR="008A3E92" w:rsidRPr="00DD1B51" w:rsidRDefault="008A3E92" w:rsidP="00B30016">
      <w:pPr>
        <w:spacing w:line="360" w:lineRule="auto"/>
        <w:ind w:left="360"/>
        <w:rPr>
          <w:rFonts w:cs="Times New Roman"/>
          <w:bCs/>
          <w:sz w:val="24"/>
          <w:szCs w:val="24"/>
        </w:rPr>
      </w:pPr>
      <w:r w:rsidRPr="00BE5F46">
        <w:rPr>
          <w:rFonts w:cs="Times New Roman"/>
          <w:b/>
          <w:sz w:val="24"/>
          <w:szCs w:val="24"/>
        </w:rPr>
        <w:t>Figure 39</w:t>
      </w:r>
      <w:r w:rsidRPr="00DD1B51">
        <w:rPr>
          <w:rFonts w:cs="Times New Roman"/>
          <w:bCs/>
          <w:sz w:val="24"/>
          <w:szCs w:val="24"/>
        </w:rPr>
        <w:t xml:space="preserve">. </w:t>
      </w:r>
      <w:r w:rsidR="000724E3" w:rsidRPr="00DD1B51">
        <w:rPr>
          <w:rFonts w:cs="Times New Roman"/>
          <w:bCs/>
          <w:sz w:val="24"/>
          <w:szCs w:val="24"/>
        </w:rPr>
        <w:t>Cart screen</w:t>
      </w:r>
    </w:p>
    <w:p w14:paraId="04BBEA31" w14:textId="06210D9D" w:rsidR="00E87871" w:rsidRPr="00DD1B51" w:rsidRDefault="00030D15" w:rsidP="00543B5F">
      <w:pPr>
        <w:pStyle w:val="Heading2"/>
        <w:spacing w:line="360" w:lineRule="auto"/>
      </w:pPr>
      <w:bookmarkStart w:id="45" w:name="_Toc51970599"/>
      <w:r w:rsidRPr="00DD1B51">
        <w:t>Send Email</w:t>
      </w:r>
      <w:bookmarkEnd w:id="45"/>
    </w:p>
    <w:p w14:paraId="4143BC55" w14:textId="06FBBDE3" w:rsidR="00030D15" w:rsidRPr="00DD1B51" w:rsidRDefault="00E44626" w:rsidP="00543B5F">
      <w:pPr>
        <w:spacing w:line="360" w:lineRule="auto"/>
        <w:ind w:left="360"/>
        <w:rPr>
          <w:rFonts w:cs="Times New Roman"/>
          <w:bCs/>
          <w:sz w:val="24"/>
          <w:szCs w:val="24"/>
        </w:rPr>
      </w:pPr>
      <w:r w:rsidRPr="00DD1B51">
        <w:rPr>
          <w:rFonts w:cs="Times New Roman"/>
          <w:bCs/>
          <w:sz w:val="24"/>
          <w:szCs w:val="24"/>
        </w:rPr>
        <w:t xml:space="preserve">As shown in Figure 40, </w:t>
      </w:r>
      <w:r w:rsidR="00A725FB" w:rsidRPr="00DD1B51">
        <w:rPr>
          <w:rFonts w:cs="Times New Roman"/>
          <w:bCs/>
          <w:sz w:val="24"/>
          <w:szCs w:val="24"/>
        </w:rPr>
        <w:t xml:space="preserve">the function Send Email for purchasing is same in both AR and </w:t>
      </w:r>
      <w:r w:rsidR="00AB635A" w:rsidRPr="00DD1B51">
        <w:rPr>
          <w:rFonts w:cs="Times New Roman"/>
          <w:bCs/>
          <w:sz w:val="24"/>
          <w:szCs w:val="24"/>
        </w:rPr>
        <w:t>non-AR</w:t>
      </w:r>
      <w:r w:rsidR="00A725FB" w:rsidRPr="00DD1B51">
        <w:rPr>
          <w:rFonts w:cs="Times New Roman"/>
          <w:bCs/>
          <w:sz w:val="24"/>
          <w:szCs w:val="24"/>
        </w:rPr>
        <w:t xml:space="preserve"> apps.</w:t>
      </w:r>
    </w:p>
    <w:p w14:paraId="1D99AE26" w14:textId="5E113571" w:rsidR="00FB26DC" w:rsidRPr="00DD1B51" w:rsidRDefault="003C724A" w:rsidP="00B30016">
      <w:pPr>
        <w:spacing w:line="360" w:lineRule="auto"/>
        <w:ind w:left="360"/>
        <w:rPr>
          <w:rFonts w:cs="Times New Roman"/>
          <w:bCs/>
          <w:sz w:val="24"/>
          <w:szCs w:val="24"/>
        </w:rPr>
      </w:pPr>
      <w:r w:rsidRPr="00DD1B51">
        <w:rPr>
          <w:rFonts w:cs="Times New Roman"/>
          <w:bCs/>
          <w:noProof/>
          <w:sz w:val="24"/>
          <w:szCs w:val="24"/>
        </w:rPr>
        <w:drawing>
          <wp:inline distT="0" distB="0" distL="0" distR="0" wp14:anchorId="553C10B5" wp14:editId="1D6948F1">
            <wp:extent cx="2997200" cy="6502400"/>
            <wp:effectExtent l="0" t="0" r="0" b="0"/>
            <wp:docPr id="47" name="Picture 4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text, application, email&#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997200" cy="6502400"/>
                    </a:xfrm>
                    <a:prstGeom prst="rect">
                      <a:avLst/>
                    </a:prstGeom>
                  </pic:spPr>
                </pic:pic>
              </a:graphicData>
            </a:graphic>
          </wp:inline>
        </w:drawing>
      </w:r>
    </w:p>
    <w:p w14:paraId="4CA4A15B" w14:textId="5336EDD9" w:rsidR="00AC02AA" w:rsidRPr="00DD1B51" w:rsidRDefault="00AC02AA" w:rsidP="00B30016">
      <w:pPr>
        <w:spacing w:line="360" w:lineRule="auto"/>
        <w:ind w:left="360"/>
        <w:rPr>
          <w:rFonts w:cs="Times New Roman"/>
          <w:bCs/>
          <w:sz w:val="24"/>
          <w:szCs w:val="24"/>
        </w:rPr>
      </w:pPr>
      <w:r w:rsidRPr="00BE5F46">
        <w:rPr>
          <w:rFonts w:cs="Times New Roman"/>
          <w:b/>
          <w:sz w:val="24"/>
          <w:szCs w:val="24"/>
        </w:rPr>
        <w:t xml:space="preserve">Figure </w:t>
      </w:r>
      <w:r w:rsidR="008B687C" w:rsidRPr="00BE5F46">
        <w:rPr>
          <w:rFonts w:cs="Times New Roman"/>
          <w:b/>
          <w:sz w:val="24"/>
          <w:szCs w:val="24"/>
        </w:rPr>
        <w:t>40</w:t>
      </w:r>
      <w:r w:rsidRPr="00DD1B51">
        <w:rPr>
          <w:rFonts w:cs="Times New Roman"/>
          <w:bCs/>
          <w:sz w:val="24"/>
          <w:szCs w:val="24"/>
        </w:rPr>
        <w:t>.</w:t>
      </w:r>
      <w:r w:rsidR="00BB231F" w:rsidRPr="00DD1B51">
        <w:rPr>
          <w:rFonts w:cs="Times New Roman"/>
          <w:bCs/>
          <w:sz w:val="24"/>
          <w:szCs w:val="24"/>
        </w:rPr>
        <w:t xml:space="preserve"> </w:t>
      </w:r>
      <w:r w:rsidR="008B687C" w:rsidRPr="00DD1B51">
        <w:rPr>
          <w:rFonts w:cs="Times New Roman"/>
          <w:bCs/>
          <w:sz w:val="24"/>
          <w:szCs w:val="24"/>
        </w:rPr>
        <w:t>Send email function</w:t>
      </w:r>
      <w:r w:rsidR="004A6CC3" w:rsidRPr="00DD1B51">
        <w:rPr>
          <w:rFonts w:cs="Times New Roman"/>
          <w:bCs/>
          <w:sz w:val="24"/>
          <w:szCs w:val="24"/>
        </w:rPr>
        <w:t>.</w:t>
      </w:r>
    </w:p>
    <w:p w14:paraId="169662ED" w14:textId="49F91F93" w:rsidR="007016FD" w:rsidRPr="00DD1B51" w:rsidRDefault="00192DEB" w:rsidP="00DC151F">
      <w:pPr>
        <w:pStyle w:val="Heading2"/>
        <w:spacing w:line="360" w:lineRule="auto"/>
      </w:pPr>
      <w:bookmarkStart w:id="46" w:name="_Toc51970600"/>
      <w:r w:rsidRPr="00DD1B51">
        <w:t xml:space="preserve">Place 3D </w:t>
      </w:r>
      <w:r w:rsidR="003F4593" w:rsidRPr="00DD1B51">
        <w:t>F</w:t>
      </w:r>
      <w:r w:rsidRPr="00DD1B51">
        <w:t xml:space="preserve">urniture </w:t>
      </w:r>
      <w:r w:rsidR="003F4593" w:rsidRPr="00DD1B51">
        <w:t>M</w:t>
      </w:r>
      <w:r w:rsidRPr="00DD1B51">
        <w:t>odel</w:t>
      </w:r>
      <w:bookmarkEnd w:id="46"/>
    </w:p>
    <w:p w14:paraId="434FEF51" w14:textId="3567227A" w:rsidR="00192DEB" w:rsidRPr="00DD1B51" w:rsidRDefault="0042323D" w:rsidP="00B30016">
      <w:pPr>
        <w:spacing w:line="360" w:lineRule="auto"/>
        <w:ind w:left="360"/>
        <w:rPr>
          <w:rFonts w:cs="Times New Roman"/>
          <w:bCs/>
          <w:sz w:val="24"/>
          <w:szCs w:val="24"/>
        </w:rPr>
      </w:pPr>
      <w:r w:rsidRPr="00DD1B51">
        <w:rPr>
          <w:rFonts w:cs="Times New Roman"/>
          <w:bCs/>
          <w:sz w:val="24"/>
          <w:szCs w:val="24"/>
        </w:rPr>
        <w:t>As shown in Figure 41, we select furniture 3D models from a list</w:t>
      </w:r>
      <w:r w:rsidR="00490FA4" w:rsidRPr="00DD1B51">
        <w:rPr>
          <w:rFonts w:cs="Times New Roman"/>
          <w:bCs/>
          <w:sz w:val="24"/>
          <w:szCs w:val="24"/>
        </w:rPr>
        <w:t xml:space="preserve"> then click Add to place furniture. </w:t>
      </w:r>
      <w:r w:rsidR="006E2883" w:rsidRPr="00DD1B51">
        <w:rPr>
          <w:rFonts w:cs="Times New Roman"/>
          <w:bCs/>
          <w:sz w:val="24"/>
          <w:szCs w:val="24"/>
        </w:rPr>
        <w:t xml:space="preserve">In Figure 42, </w:t>
      </w:r>
      <w:r w:rsidR="006D6D00" w:rsidRPr="00DD1B51">
        <w:rPr>
          <w:rFonts w:cs="Times New Roman"/>
          <w:bCs/>
          <w:sz w:val="24"/>
          <w:szCs w:val="24"/>
        </w:rPr>
        <w:t xml:space="preserve">all 3D models are placed in </w:t>
      </w:r>
      <w:r w:rsidR="00DE66B7" w:rsidRPr="00DD1B51">
        <w:rPr>
          <w:rFonts w:cs="Times New Roman"/>
          <w:bCs/>
          <w:sz w:val="24"/>
          <w:szCs w:val="24"/>
        </w:rPr>
        <w:t>plane and a table</w:t>
      </w:r>
      <w:r w:rsidR="001D1EF1" w:rsidRPr="00DD1B51">
        <w:rPr>
          <w:rFonts w:cs="Times New Roman"/>
          <w:bCs/>
          <w:sz w:val="24"/>
          <w:szCs w:val="24"/>
        </w:rPr>
        <w:t xml:space="preserve">, and the size </w:t>
      </w:r>
      <w:r w:rsidR="00372FF4" w:rsidRPr="00DD1B51">
        <w:rPr>
          <w:rFonts w:cs="Times New Roman"/>
          <w:bCs/>
          <w:sz w:val="24"/>
          <w:szCs w:val="24"/>
        </w:rPr>
        <w:t xml:space="preserve">of these models are </w:t>
      </w:r>
      <w:r w:rsidR="004A2856" w:rsidRPr="00DD1B51">
        <w:rPr>
          <w:rFonts w:cs="Times New Roman"/>
          <w:bCs/>
          <w:sz w:val="24"/>
          <w:szCs w:val="24"/>
        </w:rPr>
        <w:t>real.</w:t>
      </w:r>
    </w:p>
    <w:p w14:paraId="73A57347" w14:textId="504BD71F" w:rsidR="009A1034" w:rsidRPr="00DD1B51" w:rsidRDefault="003C5AD4" w:rsidP="00B30016">
      <w:pPr>
        <w:spacing w:line="360" w:lineRule="auto"/>
        <w:ind w:left="360"/>
        <w:rPr>
          <w:rFonts w:cs="Times New Roman"/>
          <w:bCs/>
          <w:sz w:val="24"/>
          <w:szCs w:val="24"/>
        </w:rPr>
      </w:pPr>
      <w:r w:rsidRPr="00DD1B51">
        <w:rPr>
          <w:rFonts w:cs="Times New Roman"/>
          <w:bCs/>
          <w:noProof/>
          <w:sz w:val="24"/>
          <w:szCs w:val="24"/>
        </w:rPr>
        <w:drawing>
          <wp:inline distT="0" distB="0" distL="0" distR="0" wp14:anchorId="0888A80B" wp14:editId="1EF9EE81">
            <wp:extent cx="5943600" cy="2739390"/>
            <wp:effectExtent l="0" t="0" r="0" b="3810"/>
            <wp:docPr id="48" name="Picture 48" descr="A picture containing 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picture containing graphical user interface, text&#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5943600" cy="2739390"/>
                    </a:xfrm>
                    <a:prstGeom prst="rect">
                      <a:avLst/>
                    </a:prstGeom>
                  </pic:spPr>
                </pic:pic>
              </a:graphicData>
            </a:graphic>
          </wp:inline>
        </w:drawing>
      </w:r>
    </w:p>
    <w:p w14:paraId="106C3B21" w14:textId="3046466C" w:rsidR="00803FEC" w:rsidRPr="00DD1B51" w:rsidRDefault="00803FEC" w:rsidP="00B30016">
      <w:pPr>
        <w:spacing w:line="360" w:lineRule="auto"/>
        <w:ind w:left="360"/>
        <w:rPr>
          <w:rFonts w:cs="Times New Roman"/>
          <w:bCs/>
          <w:sz w:val="24"/>
          <w:szCs w:val="24"/>
        </w:rPr>
      </w:pPr>
      <w:r w:rsidRPr="00BE5F46">
        <w:rPr>
          <w:rFonts w:cs="Times New Roman"/>
          <w:b/>
          <w:sz w:val="24"/>
          <w:szCs w:val="24"/>
        </w:rPr>
        <w:t>Figure 41</w:t>
      </w:r>
      <w:r w:rsidRPr="00DD1B51">
        <w:rPr>
          <w:rFonts w:cs="Times New Roman"/>
          <w:bCs/>
          <w:sz w:val="24"/>
          <w:szCs w:val="24"/>
        </w:rPr>
        <w:t>. Select 3D models.</w:t>
      </w:r>
    </w:p>
    <w:p w14:paraId="4474209A" w14:textId="606F132A" w:rsidR="00803FEC" w:rsidRPr="00DD1B51" w:rsidRDefault="00A47058" w:rsidP="00B30016">
      <w:pPr>
        <w:spacing w:line="360" w:lineRule="auto"/>
        <w:ind w:left="360"/>
        <w:rPr>
          <w:rFonts w:cs="Times New Roman"/>
          <w:bCs/>
          <w:sz w:val="24"/>
          <w:szCs w:val="24"/>
        </w:rPr>
      </w:pPr>
      <w:r w:rsidRPr="00DD1B51">
        <w:rPr>
          <w:rFonts w:cs="Times New Roman"/>
          <w:bCs/>
          <w:noProof/>
          <w:sz w:val="24"/>
          <w:szCs w:val="24"/>
        </w:rPr>
        <w:drawing>
          <wp:inline distT="0" distB="0" distL="0" distR="0" wp14:anchorId="203F26B3" wp14:editId="704A3811">
            <wp:extent cx="5943600" cy="3076575"/>
            <wp:effectExtent l="0" t="0" r="0" b="0"/>
            <wp:docPr id="49" name="Picture 49" descr="A desk with a computer and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desk with a computer and a chair in a roo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5943600" cy="3076575"/>
                    </a:xfrm>
                    <a:prstGeom prst="rect">
                      <a:avLst/>
                    </a:prstGeom>
                  </pic:spPr>
                </pic:pic>
              </a:graphicData>
            </a:graphic>
          </wp:inline>
        </w:drawing>
      </w:r>
    </w:p>
    <w:p w14:paraId="46AC3E61" w14:textId="1C84B26F" w:rsidR="00AC3484" w:rsidRPr="00DD1B51" w:rsidRDefault="00AC3484" w:rsidP="00B30016">
      <w:pPr>
        <w:spacing w:line="360" w:lineRule="auto"/>
        <w:ind w:left="360"/>
        <w:rPr>
          <w:rFonts w:cs="Times New Roman"/>
          <w:bCs/>
          <w:sz w:val="24"/>
          <w:szCs w:val="24"/>
        </w:rPr>
      </w:pPr>
      <w:r w:rsidRPr="00BE5F46">
        <w:rPr>
          <w:rFonts w:cs="Times New Roman"/>
          <w:b/>
          <w:sz w:val="24"/>
          <w:szCs w:val="24"/>
        </w:rPr>
        <w:t>Figure 42</w:t>
      </w:r>
      <w:r w:rsidRPr="00DD1B51">
        <w:rPr>
          <w:rFonts w:cs="Times New Roman"/>
          <w:bCs/>
          <w:sz w:val="24"/>
          <w:szCs w:val="24"/>
        </w:rPr>
        <w:t>. Place 3D models.</w:t>
      </w:r>
    </w:p>
    <w:p w14:paraId="72F9285F" w14:textId="349B6B1F" w:rsidR="0077546B" w:rsidRPr="00DD1B51" w:rsidRDefault="00C345C2" w:rsidP="00C22309">
      <w:pPr>
        <w:pStyle w:val="Heading2"/>
        <w:spacing w:line="360" w:lineRule="auto"/>
      </w:pPr>
      <w:bookmarkStart w:id="47" w:name="_Toc51970601"/>
      <w:r w:rsidRPr="00DD1B51">
        <w:t>Update Patterns and Stickers</w:t>
      </w:r>
      <w:bookmarkEnd w:id="47"/>
    </w:p>
    <w:p w14:paraId="09709356" w14:textId="244B36A8" w:rsidR="00780805" w:rsidRPr="00DD1B51" w:rsidRDefault="005C763A" w:rsidP="00C22309">
      <w:pPr>
        <w:spacing w:line="360" w:lineRule="auto"/>
        <w:ind w:left="360"/>
        <w:rPr>
          <w:rFonts w:cs="Times New Roman"/>
          <w:bCs/>
          <w:sz w:val="24"/>
          <w:szCs w:val="24"/>
        </w:rPr>
      </w:pPr>
      <w:r w:rsidRPr="00DD1B51">
        <w:rPr>
          <w:rFonts w:cs="Times New Roman"/>
          <w:bCs/>
          <w:sz w:val="24"/>
          <w:szCs w:val="24"/>
        </w:rPr>
        <w:t>As shown in Figure 43, 44, and 45, w</w:t>
      </w:r>
      <w:r w:rsidR="002E66E3" w:rsidRPr="00DD1B51">
        <w:rPr>
          <w:rFonts w:cs="Times New Roman"/>
          <w:bCs/>
          <w:sz w:val="24"/>
          <w:szCs w:val="24"/>
        </w:rPr>
        <w:t>e can select texture, color, and stickers from popup. The result of these selections are shown in Figure 46.</w:t>
      </w:r>
    </w:p>
    <w:p w14:paraId="3C1BAB35" w14:textId="5F5860DF" w:rsidR="00C345C2" w:rsidRPr="00DD1B51" w:rsidRDefault="00A868E9" w:rsidP="00C345C2">
      <w:pPr>
        <w:spacing w:line="360" w:lineRule="auto"/>
        <w:ind w:left="360"/>
        <w:rPr>
          <w:rFonts w:cs="Times New Roman"/>
          <w:bCs/>
          <w:sz w:val="24"/>
          <w:szCs w:val="24"/>
        </w:rPr>
      </w:pPr>
      <w:r w:rsidRPr="00DD1B51">
        <w:rPr>
          <w:rFonts w:cs="Times New Roman"/>
          <w:bCs/>
          <w:noProof/>
          <w:sz w:val="24"/>
          <w:szCs w:val="24"/>
        </w:rPr>
        <w:drawing>
          <wp:inline distT="0" distB="0" distL="0" distR="0" wp14:anchorId="5C8933B0" wp14:editId="6B619CC2">
            <wp:extent cx="5943600" cy="2739390"/>
            <wp:effectExtent l="0" t="0" r="0" b="3810"/>
            <wp:docPr id="50" name="Picture 50" descr="A picture containing table, desk, computer, sm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table, desk, computer, small&#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5943600" cy="2739390"/>
                    </a:xfrm>
                    <a:prstGeom prst="rect">
                      <a:avLst/>
                    </a:prstGeom>
                  </pic:spPr>
                </pic:pic>
              </a:graphicData>
            </a:graphic>
          </wp:inline>
        </w:drawing>
      </w:r>
    </w:p>
    <w:p w14:paraId="719418ED" w14:textId="7F6FAF69" w:rsidR="007118BC" w:rsidRPr="00DD1B51" w:rsidRDefault="007118BC" w:rsidP="00C345C2">
      <w:pPr>
        <w:spacing w:line="360" w:lineRule="auto"/>
        <w:ind w:left="360"/>
        <w:rPr>
          <w:rFonts w:cs="Times New Roman"/>
          <w:bCs/>
          <w:sz w:val="24"/>
          <w:szCs w:val="24"/>
        </w:rPr>
      </w:pPr>
      <w:r w:rsidRPr="00BE5F46">
        <w:rPr>
          <w:rFonts w:cs="Times New Roman"/>
          <w:b/>
          <w:sz w:val="24"/>
          <w:szCs w:val="24"/>
        </w:rPr>
        <w:t>Figure 43</w:t>
      </w:r>
      <w:r w:rsidRPr="00DD1B51">
        <w:rPr>
          <w:rFonts w:cs="Times New Roman"/>
          <w:bCs/>
          <w:sz w:val="24"/>
          <w:szCs w:val="24"/>
        </w:rPr>
        <w:t>. Select Color</w:t>
      </w:r>
      <w:r w:rsidR="00662C4B" w:rsidRPr="00DD1B51">
        <w:rPr>
          <w:rFonts w:cs="Times New Roman"/>
          <w:bCs/>
          <w:sz w:val="24"/>
          <w:szCs w:val="24"/>
        </w:rPr>
        <w:t>.</w:t>
      </w:r>
    </w:p>
    <w:p w14:paraId="0A6A22D8" w14:textId="5D11B6E7" w:rsidR="00D53FA5" w:rsidRPr="00DD1B51" w:rsidRDefault="005D704D" w:rsidP="00C345C2">
      <w:pPr>
        <w:spacing w:line="360" w:lineRule="auto"/>
        <w:ind w:left="360"/>
        <w:rPr>
          <w:rFonts w:cs="Times New Roman"/>
          <w:bCs/>
          <w:sz w:val="24"/>
          <w:szCs w:val="24"/>
        </w:rPr>
      </w:pPr>
      <w:r w:rsidRPr="00DD1B51">
        <w:rPr>
          <w:rFonts w:cs="Times New Roman"/>
          <w:bCs/>
          <w:noProof/>
          <w:sz w:val="24"/>
          <w:szCs w:val="24"/>
        </w:rPr>
        <w:drawing>
          <wp:inline distT="0" distB="0" distL="0" distR="0" wp14:anchorId="0BA2A5B8" wp14:editId="576A916B">
            <wp:extent cx="5943600" cy="2739390"/>
            <wp:effectExtent l="0" t="0" r="0" b="3810"/>
            <wp:docPr id="51" name="Picture 51" descr="A picture containing table, desk, computer,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picture containing table, desk, computer, roo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943600" cy="2739390"/>
                    </a:xfrm>
                    <a:prstGeom prst="rect">
                      <a:avLst/>
                    </a:prstGeom>
                  </pic:spPr>
                </pic:pic>
              </a:graphicData>
            </a:graphic>
          </wp:inline>
        </w:drawing>
      </w:r>
    </w:p>
    <w:p w14:paraId="73BA7CC4" w14:textId="74F23C37" w:rsidR="00956A95" w:rsidRPr="00DD1B51" w:rsidRDefault="00956A95" w:rsidP="00C345C2">
      <w:pPr>
        <w:spacing w:line="360" w:lineRule="auto"/>
        <w:ind w:left="360"/>
        <w:rPr>
          <w:rFonts w:cs="Times New Roman"/>
          <w:bCs/>
          <w:sz w:val="24"/>
          <w:szCs w:val="24"/>
        </w:rPr>
      </w:pPr>
      <w:r w:rsidRPr="00581D64">
        <w:rPr>
          <w:rFonts w:cs="Times New Roman"/>
          <w:b/>
          <w:sz w:val="24"/>
          <w:szCs w:val="24"/>
        </w:rPr>
        <w:t>Figure 44</w:t>
      </w:r>
      <w:r w:rsidRPr="00DD1B51">
        <w:rPr>
          <w:rFonts w:cs="Times New Roman"/>
          <w:bCs/>
          <w:sz w:val="24"/>
          <w:szCs w:val="24"/>
        </w:rPr>
        <w:t>. Select Texture.</w:t>
      </w:r>
    </w:p>
    <w:p w14:paraId="3D07C97F" w14:textId="5676DD80" w:rsidR="005D704D" w:rsidRPr="00DD1B51" w:rsidRDefault="007B1A58" w:rsidP="00C345C2">
      <w:pPr>
        <w:spacing w:line="360" w:lineRule="auto"/>
        <w:ind w:left="360"/>
        <w:rPr>
          <w:rFonts w:cs="Times New Roman"/>
          <w:bCs/>
          <w:sz w:val="24"/>
          <w:szCs w:val="24"/>
        </w:rPr>
      </w:pPr>
      <w:r w:rsidRPr="00DD1B51">
        <w:rPr>
          <w:rFonts w:cs="Times New Roman"/>
          <w:bCs/>
          <w:noProof/>
          <w:sz w:val="24"/>
          <w:szCs w:val="24"/>
        </w:rPr>
        <w:drawing>
          <wp:inline distT="0" distB="0" distL="0" distR="0" wp14:anchorId="291C5EFA" wp14:editId="49E5D4E2">
            <wp:extent cx="5943600" cy="2739390"/>
            <wp:effectExtent l="0" t="0" r="0" b="3810"/>
            <wp:docPr id="52" name="Picture 5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picture containing graphical user interface&#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943600" cy="2739390"/>
                    </a:xfrm>
                    <a:prstGeom prst="rect">
                      <a:avLst/>
                    </a:prstGeom>
                  </pic:spPr>
                </pic:pic>
              </a:graphicData>
            </a:graphic>
          </wp:inline>
        </w:drawing>
      </w:r>
    </w:p>
    <w:p w14:paraId="17AC1BDA" w14:textId="5EEA6EBB" w:rsidR="0050055C" w:rsidRPr="00DD1B51" w:rsidRDefault="00F0452D" w:rsidP="009A2098">
      <w:pPr>
        <w:spacing w:line="360" w:lineRule="auto"/>
        <w:ind w:left="360"/>
        <w:rPr>
          <w:rFonts w:cs="Times New Roman"/>
          <w:bCs/>
          <w:sz w:val="24"/>
          <w:szCs w:val="24"/>
        </w:rPr>
      </w:pPr>
      <w:r w:rsidRPr="00581D64">
        <w:rPr>
          <w:rFonts w:cs="Times New Roman"/>
          <w:b/>
          <w:sz w:val="24"/>
          <w:szCs w:val="24"/>
        </w:rPr>
        <w:t>Figure 45</w:t>
      </w:r>
      <w:r w:rsidRPr="00DD1B51">
        <w:rPr>
          <w:rFonts w:cs="Times New Roman"/>
          <w:bCs/>
          <w:sz w:val="24"/>
          <w:szCs w:val="24"/>
        </w:rPr>
        <w:t>. Select Stickers.</w:t>
      </w:r>
    </w:p>
    <w:p w14:paraId="1902319D" w14:textId="2B634A04" w:rsidR="00D334B1" w:rsidRPr="00DD1B51" w:rsidRDefault="009A2098" w:rsidP="00C345C2">
      <w:pPr>
        <w:spacing w:line="360" w:lineRule="auto"/>
        <w:ind w:left="360"/>
        <w:rPr>
          <w:rFonts w:cs="Times New Roman"/>
          <w:bCs/>
          <w:sz w:val="24"/>
          <w:szCs w:val="24"/>
        </w:rPr>
      </w:pPr>
      <w:r w:rsidRPr="00DD1B51">
        <w:rPr>
          <w:rFonts w:cs="Times New Roman"/>
          <w:bCs/>
          <w:noProof/>
          <w:sz w:val="24"/>
          <w:szCs w:val="24"/>
        </w:rPr>
        <w:drawing>
          <wp:inline distT="0" distB="0" distL="0" distR="0" wp14:anchorId="1B1B4E54" wp14:editId="56705B35">
            <wp:extent cx="5943600" cy="3076575"/>
            <wp:effectExtent l="0" t="0" r="0" b="0"/>
            <wp:docPr id="54" name="Picture 54" descr="An office with a desk and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n office with a desk and chair in a roo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943600" cy="3076575"/>
                    </a:xfrm>
                    <a:prstGeom prst="rect">
                      <a:avLst/>
                    </a:prstGeom>
                  </pic:spPr>
                </pic:pic>
              </a:graphicData>
            </a:graphic>
          </wp:inline>
        </w:drawing>
      </w:r>
    </w:p>
    <w:p w14:paraId="38D936C5" w14:textId="1CBC7191" w:rsidR="00A24AAC" w:rsidRPr="00A24AAC" w:rsidRDefault="009A2098" w:rsidP="00A24AAC">
      <w:pPr>
        <w:spacing w:line="360" w:lineRule="auto"/>
        <w:ind w:left="360"/>
        <w:rPr>
          <w:rFonts w:cs="Times New Roman"/>
          <w:bCs/>
          <w:sz w:val="24"/>
          <w:szCs w:val="24"/>
        </w:rPr>
      </w:pPr>
      <w:r w:rsidRPr="00581D64">
        <w:rPr>
          <w:rFonts w:cs="Times New Roman"/>
          <w:b/>
          <w:sz w:val="24"/>
          <w:szCs w:val="24"/>
        </w:rPr>
        <w:t>Figure 46</w:t>
      </w:r>
      <w:r w:rsidRPr="00DD1B51">
        <w:rPr>
          <w:rFonts w:cs="Times New Roman"/>
          <w:bCs/>
          <w:sz w:val="24"/>
          <w:szCs w:val="24"/>
        </w:rPr>
        <w:t>. Result of changing patterns.</w:t>
      </w:r>
    </w:p>
    <w:p w14:paraId="6595CC00" w14:textId="77777777" w:rsidR="00A83F47" w:rsidRDefault="00A83F47" w:rsidP="00C345C2">
      <w:pPr>
        <w:spacing w:line="360" w:lineRule="auto"/>
        <w:ind w:left="360"/>
        <w:rPr>
          <w:rFonts w:cs="Times New Roman"/>
          <w:bCs/>
          <w:sz w:val="24"/>
          <w:szCs w:val="24"/>
        </w:rPr>
      </w:pPr>
    </w:p>
    <w:p w14:paraId="6677BD11" w14:textId="77777777" w:rsidR="00A83F47" w:rsidRPr="00DD1B51" w:rsidRDefault="00A83F47" w:rsidP="00C345C2">
      <w:pPr>
        <w:spacing w:line="360" w:lineRule="auto"/>
        <w:ind w:left="360"/>
        <w:rPr>
          <w:rFonts w:cs="Times New Roman"/>
          <w:bCs/>
          <w:sz w:val="24"/>
          <w:szCs w:val="24"/>
        </w:rPr>
      </w:pPr>
    </w:p>
    <w:p w14:paraId="5C0D2A80" w14:textId="6C242165" w:rsidR="00A60197" w:rsidRPr="00DD1B51" w:rsidRDefault="00767DC3" w:rsidP="00B84F02">
      <w:pPr>
        <w:pStyle w:val="Heading2"/>
        <w:spacing w:line="360" w:lineRule="auto"/>
      </w:pPr>
      <w:bookmarkStart w:id="48" w:name="_Toc51970602"/>
      <w:r w:rsidRPr="00DD1B51">
        <w:t>Moving and Rotating 3D models</w:t>
      </w:r>
      <w:bookmarkEnd w:id="48"/>
    </w:p>
    <w:p w14:paraId="528DC433" w14:textId="4E907705" w:rsidR="00767DC3" w:rsidRPr="00DD1B51" w:rsidRDefault="00767DC3" w:rsidP="00C345C2">
      <w:pPr>
        <w:spacing w:line="360" w:lineRule="auto"/>
        <w:ind w:left="360"/>
        <w:rPr>
          <w:rFonts w:cs="Times New Roman"/>
          <w:bCs/>
          <w:sz w:val="24"/>
          <w:szCs w:val="24"/>
        </w:rPr>
      </w:pPr>
      <w:r w:rsidRPr="00DD1B51">
        <w:rPr>
          <w:rFonts w:cs="Times New Roman"/>
          <w:bCs/>
          <w:sz w:val="24"/>
          <w:szCs w:val="24"/>
        </w:rPr>
        <w:t xml:space="preserve">As shown in Figure 47, </w:t>
      </w:r>
      <w:r w:rsidR="000D5F65" w:rsidRPr="00DD1B51">
        <w:rPr>
          <w:rFonts w:cs="Times New Roman"/>
          <w:bCs/>
          <w:sz w:val="24"/>
          <w:szCs w:val="24"/>
        </w:rPr>
        <w:t>the chair is moved and rotated.</w:t>
      </w:r>
    </w:p>
    <w:p w14:paraId="185BD45B" w14:textId="6FA59BAA" w:rsidR="005C1F8C" w:rsidRPr="00DD1B51" w:rsidRDefault="000D5F65" w:rsidP="00C345C2">
      <w:pPr>
        <w:spacing w:line="360" w:lineRule="auto"/>
        <w:ind w:left="360"/>
        <w:rPr>
          <w:rFonts w:cs="Times New Roman"/>
          <w:bCs/>
          <w:sz w:val="24"/>
          <w:szCs w:val="24"/>
        </w:rPr>
      </w:pPr>
      <w:r w:rsidRPr="00DD1B51">
        <w:rPr>
          <w:rFonts w:cs="Times New Roman"/>
          <w:bCs/>
          <w:noProof/>
          <w:sz w:val="24"/>
          <w:szCs w:val="24"/>
        </w:rPr>
        <w:drawing>
          <wp:inline distT="0" distB="0" distL="0" distR="0" wp14:anchorId="3F51BB2C" wp14:editId="31F51CFD">
            <wp:extent cx="5943600" cy="3076575"/>
            <wp:effectExtent l="0" t="0" r="0" b="0"/>
            <wp:docPr id="55" name="Picture 55" descr="A desk with a computer and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desk with a computer and a chair in a roo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943600" cy="3076575"/>
                    </a:xfrm>
                    <a:prstGeom prst="rect">
                      <a:avLst/>
                    </a:prstGeom>
                  </pic:spPr>
                </pic:pic>
              </a:graphicData>
            </a:graphic>
          </wp:inline>
        </w:drawing>
      </w:r>
    </w:p>
    <w:p w14:paraId="1C384066" w14:textId="1363BE04" w:rsidR="00FA11BC" w:rsidRPr="00DD1B51" w:rsidRDefault="00FA11BC" w:rsidP="00C345C2">
      <w:pPr>
        <w:spacing w:line="360" w:lineRule="auto"/>
        <w:ind w:left="360"/>
        <w:rPr>
          <w:rFonts w:cs="Times New Roman"/>
          <w:bCs/>
          <w:sz w:val="24"/>
          <w:szCs w:val="24"/>
        </w:rPr>
      </w:pPr>
      <w:r w:rsidRPr="00581D64">
        <w:rPr>
          <w:rFonts w:cs="Times New Roman"/>
          <w:b/>
          <w:sz w:val="24"/>
          <w:szCs w:val="24"/>
        </w:rPr>
        <w:t>Figure 47</w:t>
      </w:r>
      <w:r w:rsidRPr="00DD1B51">
        <w:rPr>
          <w:rFonts w:cs="Times New Roman"/>
          <w:bCs/>
          <w:sz w:val="24"/>
          <w:szCs w:val="24"/>
        </w:rPr>
        <w:t>. Move and Rotate 3D objects.</w:t>
      </w:r>
    </w:p>
    <w:p w14:paraId="020C45B2" w14:textId="01DAC5EF" w:rsidR="0024381B" w:rsidRPr="00DD1B51" w:rsidRDefault="00D24F5F" w:rsidP="00F97442">
      <w:pPr>
        <w:pStyle w:val="Heading2"/>
        <w:spacing w:line="360" w:lineRule="auto"/>
      </w:pPr>
      <w:bookmarkStart w:id="49" w:name="_Toc51970603"/>
      <w:r w:rsidRPr="00DD1B51">
        <w:t>Take Screenshot</w:t>
      </w:r>
      <w:bookmarkEnd w:id="49"/>
    </w:p>
    <w:p w14:paraId="2D357607" w14:textId="6827EAAF" w:rsidR="00D24F5F" w:rsidRPr="00DD1B51" w:rsidRDefault="00D24F5F" w:rsidP="00F97442">
      <w:pPr>
        <w:spacing w:line="360" w:lineRule="auto"/>
        <w:ind w:left="360"/>
        <w:rPr>
          <w:rFonts w:cs="Times New Roman"/>
          <w:bCs/>
          <w:sz w:val="24"/>
          <w:szCs w:val="24"/>
        </w:rPr>
      </w:pPr>
      <w:r w:rsidRPr="00DD1B51">
        <w:rPr>
          <w:rFonts w:cs="Times New Roman"/>
          <w:bCs/>
          <w:sz w:val="24"/>
          <w:szCs w:val="24"/>
        </w:rPr>
        <w:t xml:space="preserve">As shown in Figure 48, click camera button </w:t>
      </w:r>
      <w:r w:rsidR="000E63F9" w:rsidRPr="00DD1B51">
        <w:rPr>
          <w:rFonts w:cs="Times New Roman"/>
          <w:bCs/>
          <w:sz w:val="24"/>
          <w:szCs w:val="24"/>
        </w:rPr>
        <w:t xml:space="preserve">will take screenshot of the </w:t>
      </w:r>
      <w:r w:rsidR="0091268E" w:rsidRPr="00DD1B51">
        <w:rPr>
          <w:rFonts w:cs="Times New Roman"/>
          <w:bCs/>
          <w:sz w:val="24"/>
          <w:szCs w:val="24"/>
        </w:rPr>
        <w:t>current scene, and it also increase the badge number of gallery button. Then click gallery button is to open gallery which contains all screenshots</w:t>
      </w:r>
      <w:r w:rsidR="005C2CF5" w:rsidRPr="00DD1B51">
        <w:rPr>
          <w:rFonts w:cs="Times New Roman"/>
          <w:bCs/>
          <w:sz w:val="24"/>
          <w:szCs w:val="24"/>
        </w:rPr>
        <w:t xml:space="preserve"> (Figure 49), and in gallery has Save All to export all screenshots to </w:t>
      </w:r>
      <w:r w:rsidR="00396FDE" w:rsidRPr="00DD1B51">
        <w:rPr>
          <w:rFonts w:cs="Times New Roman"/>
          <w:bCs/>
          <w:sz w:val="24"/>
          <w:szCs w:val="24"/>
        </w:rPr>
        <w:t>Photo Library.</w:t>
      </w:r>
    </w:p>
    <w:p w14:paraId="1CFF553D" w14:textId="475702DC" w:rsidR="00396FDE" w:rsidRDefault="00FD46CB" w:rsidP="00C345C2">
      <w:pPr>
        <w:spacing w:line="360" w:lineRule="auto"/>
        <w:ind w:left="360"/>
        <w:rPr>
          <w:rFonts w:cs="Times New Roman"/>
          <w:bCs/>
        </w:rPr>
      </w:pPr>
      <w:r>
        <w:rPr>
          <w:rFonts w:cs="Times New Roman"/>
          <w:bCs/>
          <w:noProof/>
        </w:rPr>
        <w:drawing>
          <wp:inline distT="0" distB="0" distL="0" distR="0" wp14:anchorId="701591D4" wp14:editId="76316CAC">
            <wp:extent cx="5943600" cy="2739390"/>
            <wp:effectExtent l="0" t="0" r="0" b="3810"/>
            <wp:docPr id="56" name="Picture 56" descr="A picture containing table, desk, computer,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picture containing table, desk, computer, sitting&#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943600" cy="2739390"/>
                    </a:xfrm>
                    <a:prstGeom prst="rect">
                      <a:avLst/>
                    </a:prstGeom>
                  </pic:spPr>
                </pic:pic>
              </a:graphicData>
            </a:graphic>
          </wp:inline>
        </w:drawing>
      </w:r>
    </w:p>
    <w:p w14:paraId="17FCC22C" w14:textId="120B829B" w:rsidR="00FD46CB" w:rsidRPr="009D798D" w:rsidRDefault="00FD46CB" w:rsidP="00C345C2">
      <w:pPr>
        <w:spacing w:line="360" w:lineRule="auto"/>
        <w:ind w:left="360"/>
        <w:rPr>
          <w:rFonts w:cs="Times New Roman"/>
          <w:bCs/>
          <w:sz w:val="24"/>
          <w:szCs w:val="24"/>
        </w:rPr>
      </w:pPr>
      <w:r w:rsidRPr="009D798D">
        <w:rPr>
          <w:rFonts w:cs="Times New Roman"/>
          <w:b/>
          <w:sz w:val="24"/>
          <w:szCs w:val="24"/>
        </w:rPr>
        <w:t>Figure 48</w:t>
      </w:r>
      <w:r w:rsidRPr="009D798D">
        <w:rPr>
          <w:rFonts w:cs="Times New Roman"/>
          <w:bCs/>
          <w:sz w:val="24"/>
          <w:szCs w:val="24"/>
        </w:rPr>
        <w:t>. Take screenshot.</w:t>
      </w:r>
    </w:p>
    <w:p w14:paraId="72E7ED05" w14:textId="4C61D245" w:rsidR="00FD46CB" w:rsidRDefault="00743D1C" w:rsidP="00C345C2">
      <w:pPr>
        <w:spacing w:line="360" w:lineRule="auto"/>
        <w:ind w:left="360"/>
        <w:rPr>
          <w:rFonts w:cs="Times New Roman"/>
          <w:bCs/>
        </w:rPr>
      </w:pPr>
      <w:r>
        <w:rPr>
          <w:rFonts w:cs="Times New Roman"/>
          <w:bCs/>
          <w:noProof/>
        </w:rPr>
        <w:drawing>
          <wp:inline distT="0" distB="0" distL="0" distR="0" wp14:anchorId="5FCC7D60" wp14:editId="0773C15C">
            <wp:extent cx="5943600" cy="2739390"/>
            <wp:effectExtent l="0" t="0" r="0" b="3810"/>
            <wp:docPr id="57" name="Picture 5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A picture containing graphical user interface&#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943600" cy="2739390"/>
                    </a:xfrm>
                    <a:prstGeom prst="rect">
                      <a:avLst/>
                    </a:prstGeom>
                  </pic:spPr>
                </pic:pic>
              </a:graphicData>
            </a:graphic>
          </wp:inline>
        </w:drawing>
      </w:r>
    </w:p>
    <w:p w14:paraId="3122B7E4" w14:textId="492045F5" w:rsidR="00743D1C" w:rsidRPr="002363D0" w:rsidRDefault="00743D1C" w:rsidP="00C345C2">
      <w:pPr>
        <w:spacing w:line="360" w:lineRule="auto"/>
        <w:ind w:left="360"/>
        <w:rPr>
          <w:rFonts w:cs="Times New Roman"/>
          <w:bCs/>
          <w:sz w:val="24"/>
          <w:szCs w:val="24"/>
        </w:rPr>
      </w:pPr>
      <w:r w:rsidRPr="002363D0">
        <w:rPr>
          <w:rFonts w:cs="Times New Roman"/>
          <w:b/>
          <w:sz w:val="24"/>
          <w:szCs w:val="24"/>
        </w:rPr>
        <w:t>Figure 49</w:t>
      </w:r>
      <w:r w:rsidRPr="002363D0">
        <w:rPr>
          <w:rFonts w:cs="Times New Roman"/>
          <w:bCs/>
          <w:sz w:val="24"/>
          <w:szCs w:val="24"/>
        </w:rPr>
        <w:t>. Gallery.</w:t>
      </w:r>
    </w:p>
    <w:p w14:paraId="1059E732" w14:textId="2480988B" w:rsidR="00743D1C" w:rsidRPr="002363D0" w:rsidRDefault="00847303" w:rsidP="007A2EB1">
      <w:pPr>
        <w:pStyle w:val="Heading2"/>
        <w:spacing w:line="360" w:lineRule="auto"/>
      </w:pPr>
      <w:bookmarkStart w:id="50" w:name="_Toc51970604"/>
      <w:r w:rsidRPr="002363D0">
        <w:t>Save and Load Room</w:t>
      </w:r>
      <w:bookmarkEnd w:id="50"/>
    </w:p>
    <w:p w14:paraId="73C16C4C" w14:textId="2177C006" w:rsidR="00847303" w:rsidRPr="002363D0" w:rsidRDefault="00827A76" w:rsidP="007A2EB1">
      <w:pPr>
        <w:spacing w:line="360" w:lineRule="auto"/>
        <w:ind w:left="360"/>
        <w:rPr>
          <w:rFonts w:cs="Times New Roman"/>
          <w:bCs/>
          <w:sz w:val="24"/>
          <w:szCs w:val="24"/>
        </w:rPr>
      </w:pPr>
      <w:r w:rsidRPr="002363D0">
        <w:rPr>
          <w:rFonts w:cs="Times New Roman"/>
          <w:bCs/>
          <w:sz w:val="24"/>
          <w:szCs w:val="24"/>
        </w:rPr>
        <w:t>The Save Room button</w:t>
      </w:r>
      <w:r w:rsidR="000A0AE3" w:rsidRPr="002363D0">
        <w:rPr>
          <w:rFonts w:cs="Times New Roman"/>
          <w:bCs/>
          <w:sz w:val="24"/>
          <w:szCs w:val="24"/>
        </w:rPr>
        <w:t xml:space="preserve"> as shown in Figure 48, after a room is saved, it will be put in a list in Figure 50</w:t>
      </w:r>
      <w:r w:rsidR="00506266" w:rsidRPr="002363D0">
        <w:rPr>
          <w:rFonts w:cs="Times New Roman"/>
          <w:bCs/>
          <w:sz w:val="24"/>
          <w:szCs w:val="24"/>
        </w:rPr>
        <w:t>.</w:t>
      </w:r>
      <w:r w:rsidR="001C7168" w:rsidRPr="002363D0">
        <w:rPr>
          <w:rFonts w:cs="Times New Roman"/>
          <w:bCs/>
          <w:sz w:val="24"/>
          <w:szCs w:val="24"/>
        </w:rPr>
        <w:t xml:space="preserve"> As shown in Figure 51, the room is ready to load, and then </w:t>
      </w:r>
      <w:r w:rsidR="00875BB6" w:rsidRPr="002363D0">
        <w:rPr>
          <w:rFonts w:cs="Times New Roman"/>
          <w:bCs/>
          <w:sz w:val="24"/>
          <w:szCs w:val="24"/>
        </w:rPr>
        <w:t>Figure 52 shows a room that is loaded successfully.</w:t>
      </w:r>
    </w:p>
    <w:p w14:paraId="24DDA796" w14:textId="2A5219BD" w:rsidR="00506266" w:rsidRDefault="00506266" w:rsidP="00C345C2">
      <w:pPr>
        <w:spacing w:line="360" w:lineRule="auto"/>
        <w:ind w:left="360"/>
        <w:rPr>
          <w:rFonts w:cs="Times New Roman"/>
          <w:bCs/>
        </w:rPr>
      </w:pPr>
      <w:r>
        <w:rPr>
          <w:rFonts w:cs="Times New Roman"/>
          <w:bCs/>
          <w:noProof/>
        </w:rPr>
        <w:drawing>
          <wp:inline distT="0" distB="0" distL="0" distR="0" wp14:anchorId="2AB21E22" wp14:editId="548A8748">
            <wp:extent cx="1513351" cy="3283200"/>
            <wp:effectExtent l="0" t="0" r="0" b="0"/>
            <wp:docPr id="58" name="Picture 5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application&#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519192" cy="3295871"/>
                    </a:xfrm>
                    <a:prstGeom prst="rect">
                      <a:avLst/>
                    </a:prstGeom>
                  </pic:spPr>
                </pic:pic>
              </a:graphicData>
            </a:graphic>
          </wp:inline>
        </w:drawing>
      </w:r>
    </w:p>
    <w:p w14:paraId="567846A4" w14:textId="56863EC6" w:rsidR="00506266" w:rsidRPr="00540D24" w:rsidRDefault="00506266" w:rsidP="00C345C2">
      <w:pPr>
        <w:spacing w:line="360" w:lineRule="auto"/>
        <w:ind w:left="360"/>
        <w:rPr>
          <w:rFonts w:cs="Times New Roman"/>
          <w:bCs/>
          <w:sz w:val="24"/>
          <w:szCs w:val="24"/>
        </w:rPr>
      </w:pPr>
      <w:r w:rsidRPr="00540D24">
        <w:rPr>
          <w:rFonts w:cs="Times New Roman"/>
          <w:b/>
          <w:sz w:val="24"/>
          <w:szCs w:val="24"/>
        </w:rPr>
        <w:t>Figure 50</w:t>
      </w:r>
      <w:r w:rsidRPr="00540D24">
        <w:rPr>
          <w:rFonts w:cs="Times New Roman"/>
          <w:bCs/>
          <w:sz w:val="24"/>
          <w:szCs w:val="24"/>
        </w:rPr>
        <w:t>. Saved rooms list.</w:t>
      </w:r>
    </w:p>
    <w:p w14:paraId="1A83C855" w14:textId="66E3E5F7" w:rsidR="00506266" w:rsidRDefault="008F3F1A" w:rsidP="00C345C2">
      <w:pPr>
        <w:spacing w:line="360" w:lineRule="auto"/>
        <w:ind w:left="360"/>
        <w:rPr>
          <w:rFonts w:cs="Times New Roman"/>
          <w:bCs/>
        </w:rPr>
      </w:pPr>
      <w:r>
        <w:rPr>
          <w:rFonts w:cs="Times New Roman"/>
          <w:bCs/>
          <w:noProof/>
        </w:rPr>
        <w:drawing>
          <wp:inline distT="0" distB="0" distL="0" distR="0" wp14:anchorId="4FFA1F5A" wp14:editId="1F53648D">
            <wp:extent cx="5943600" cy="2739390"/>
            <wp:effectExtent l="0" t="0" r="0" b="3810"/>
            <wp:docPr id="59" name="Picture 59" descr="A picture containing indoor, table, sitting,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picture containing indoor, table, sitting, desk&#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5943600" cy="2739390"/>
                    </a:xfrm>
                    <a:prstGeom prst="rect">
                      <a:avLst/>
                    </a:prstGeom>
                  </pic:spPr>
                </pic:pic>
              </a:graphicData>
            </a:graphic>
          </wp:inline>
        </w:drawing>
      </w:r>
    </w:p>
    <w:p w14:paraId="431A16F9" w14:textId="0CD97E72" w:rsidR="008F3F1A" w:rsidRPr="00423110" w:rsidRDefault="008F3F1A" w:rsidP="00C345C2">
      <w:pPr>
        <w:spacing w:line="360" w:lineRule="auto"/>
        <w:ind w:left="360"/>
        <w:rPr>
          <w:rFonts w:cs="Times New Roman"/>
          <w:bCs/>
          <w:sz w:val="24"/>
          <w:szCs w:val="24"/>
        </w:rPr>
      </w:pPr>
      <w:r w:rsidRPr="00423110">
        <w:rPr>
          <w:rFonts w:cs="Times New Roman"/>
          <w:b/>
          <w:sz w:val="24"/>
          <w:szCs w:val="24"/>
        </w:rPr>
        <w:t>Figure 51</w:t>
      </w:r>
      <w:r>
        <w:rPr>
          <w:rFonts w:cs="Times New Roman"/>
          <w:bCs/>
        </w:rPr>
        <w:t xml:space="preserve">. </w:t>
      </w:r>
      <w:r w:rsidRPr="00423110">
        <w:rPr>
          <w:rFonts w:cs="Times New Roman"/>
          <w:bCs/>
          <w:sz w:val="24"/>
          <w:szCs w:val="24"/>
        </w:rPr>
        <w:t xml:space="preserve">Prepare </w:t>
      </w:r>
      <w:r w:rsidR="008913E5" w:rsidRPr="00423110">
        <w:rPr>
          <w:rFonts w:cs="Times New Roman"/>
          <w:bCs/>
          <w:sz w:val="24"/>
          <w:szCs w:val="24"/>
        </w:rPr>
        <w:t>to load</w:t>
      </w:r>
      <w:r w:rsidRPr="00423110">
        <w:rPr>
          <w:rFonts w:cs="Times New Roman"/>
          <w:bCs/>
          <w:sz w:val="24"/>
          <w:szCs w:val="24"/>
        </w:rPr>
        <w:t xml:space="preserve"> room.</w:t>
      </w:r>
    </w:p>
    <w:p w14:paraId="117DD979" w14:textId="2D563C00" w:rsidR="008913E5" w:rsidRDefault="00797BA1" w:rsidP="00C345C2">
      <w:pPr>
        <w:spacing w:line="360" w:lineRule="auto"/>
        <w:ind w:left="360"/>
        <w:rPr>
          <w:rFonts w:cs="Times New Roman"/>
          <w:bCs/>
        </w:rPr>
      </w:pPr>
      <w:r>
        <w:rPr>
          <w:rFonts w:cs="Times New Roman"/>
          <w:bCs/>
          <w:noProof/>
        </w:rPr>
        <w:drawing>
          <wp:inline distT="0" distB="0" distL="0" distR="0" wp14:anchorId="6048A8C2" wp14:editId="473E039E">
            <wp:extent cx="5943600" cy="2739390"/>
            <wp:effectExtent l="0" t="0" r="0" b="3810"/>
            <wp:docPr id="60" name="Picture 60" descr="A picture containing indoor, table, chair,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picture containing indoor, table, chair, roo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5943600" cy="2739390"/>
                    </a:xfrm>
                    <a:prstGeom prst="rect">
                      <a:avLst/>
                    </a:prstGeom>
                  </pic:spPr>
                </pic:pic>
              </a:graphicData>
            </a:graphic>
          </wp:inline>
        </w:drawing>
      </w:r>
    </w:p>
    <w:p w14:paraId="56863044" w14:textId="5BEC947D" w:rsidR="00797BA1" w:rsidRPr="008B5DFA" w:rsidRDefault="00797BA1" w:rsidP="00C345C2">
      <w:pPr>
        <w:spacing w:line="360" w:lineRule="auto"/>
        <w:ind w:left="360"/>
        <w:rPr>
          <w:rFonts w:cs="Times New Roman"/>
          <w:bCs/>
          <w:sz w:val="24"/>
          <w:szCs w:val="24"/>
        </w:rPr>
      </w:pPr>
      <w:r w:rsidRPr="008B5DFA">
        <w:rPr>
          <w:rFonts w:cs="Times New Roman"/>
          <w:b/>
          <w:sz w:val="24"/>
          <w:szCs w:val="24"/>
        </w:rPr>
        <w:t>Figure 52</w:t>
      </w:r>
      <w:r w:rsidRPr="008B5DFA">
        <w:rPr>
          <w:rFonts w:cs="Times New Roman"/>
          <w:bCs/>
          <w:sz w:val="24"/>
          <w:szCs w:val="24"/>
        </w:rPr>
        <w:t>. Load room successfully.</w:t>
      </w:r>
    </w:p>
    <w:p w14:paraId="619FC4D7" w14:textId="7F88F0D6" w:rsidR="00865339" w:rsidRPr="0005344A" w:rsidRDefault="00865339" w:rsidP="00817979">
      <w:pPr>
        <w:pStyle w:val="Heading1"/>
      </w:pPr>
      <w:bookmarkStart w:id="51" w:name="_Toc51970605"/>
      <w:r w:rsidRPr="0005344A">
        <w:t>Conclusion</w:t>
      </w:r>
      <w:bookmarkEnd w:id="51"/>
    </w:p>
    <w:p w14:paraId="454464BF" w14:textId="77777777" w:rsidR="00BB069D" w:rsidRPr="0005344A" w:rsidRDefault="00BB069D" w:rsidP="00BB069D">
      <w:pPr>
        <w:spacing w:line="360" w:lineRule="auto"/>
        <w:ind w:left="360"/>
        <w:rPr>
          <w:rFonts w:cs="Times New Roman"/>
          <w:bCs/>
          <w:sz w:val="24"/>
          <w:szCs w:val="24"/>
        </w:rPr>
      </w:pPr>
      <w:r w:rsidRPr="0005344A">
        <w:rPr>
          <w:rFonts w:cs="Times New Roman"/>
          <w:bCs/>
          <w:sz w:val="24"/>
          <w:szCs w:val="24"/>
        </w:rPr>
        <w:t xml:space="preserve">To conclude, we implemented both AR and non-AR apps successfully. Particularly, these apps provide sufficient features for users to browse, select, and purchase furniture. The AR features also allow us to experience the virtual furniture in a real room with the ability to customize the furniture patterns. Furthermore, The app can save the room and its virtual furniture for future use to enrich the user experience in purchasing furniture. </w:t>
      </w:r>
    </w:p>
    <w:p w14:paraId="402C54F1" w14:textId="6BD9CD13" w:rsidR="00BB069D" w:rsidRPr="0005344A" w:rsidRDefault="00BB069D" w:rsidP="00BB069D">
      <w:pPr>
        <w:spacing w:line="360" w:lineRule="auto"/>
        <w:ind w:left="360"/>
        <w:rPr>
          <w:rFonts w:cs="Times New Roman"/>
          <w:bCs/>
          <w:sz w:val="24"/>
          <w:szCs w:val="24"/>
        </w:rPr>
      </w:pPr>
      <w:r w:rsidRPr="0005344A">
        <w:rPr>
          <w:rFonts w:cs="Times New Roman"/>
          <w:bCs/>
          <w:sz w:val="24"/>
          <w:szCs w:val="24"/>
        </w:rPr>
        <w:t>TDD was followed thoroughly in developing non-AR functions that improve these features' quality regarding the development process. However, we did not apply TDD for AR functions because of their complexities. We also applied three design patterns Repository, MVC, and MVVM that make the project code clear and scalable.</w:t>
      </w:r>
    </w:p>
    <w:p w14:paraId="3910D752" w14:textId="7ECA91A6" w:rsidR="00911DC2" w:rsidRDefault="00911DC2" w:rsidP="004E3370">
      <w:pPr>
        <w:pStyle w:val="Heading1"/>
      </w:pPr>
      <w:bookmarkStart w:id="52" w:name="_Toc51759790"/>
      <w:bookmarkStart w:id="53" w:name="_Toc51970606"/>
      <w:r>
        <w:t>References</w:t>
      </w:r>
      <w:bookmarkEnd w:id="52"/>
      <w:bookmarkEnd w:id="53"/>
    </w:p>
    <w:p w14:paraId="0CE03F69" w14:textId="77777777" w:rsidR="00901977" w:rsidRPr="007E7B8E" w:rsidRDefault="00901977" w:rsidP="00901977">
      <w:pPr>
        <w:spacing w:line="360" w:lineRule="auto"/>
        <w:ind w:left="720" w:hanging="720"/>
        <w:rPr>
          <w:rFonts w:cs="Times New Roman"/>
          <w:sz w:val="24"/>
          <w:szCs w:val="24"/>
        </w:rPr>
      </w:pPr>
      <w:r w:rsidRPr="007E7B8E">
        <w:rPr>
          <w:rFonts w:cs="Times New Roman"/>
          <w:sz w:val="24"/>
          <w:szCs w:val="24"/>
        </w:rPr>
        <w:t>A free SwiftUI. (n.d.). Retrieved September 23, 2020, from https://www.hackingwithswift.com/quick-start/swiftui/what-is-swiftui</w:t>
      </w:r>
    </w:p>
    <w:p w14:paraId="11ED5DDD" w14:textId="77777777" w:rsidR="00901977" w:rsidRPr="007E7B8E" w:rsidRDefault="00901977" w:rsidP="00901977">
      <w:pPr>
        <w:spacing w:line="360" w:lineRule="auto"/>
        <w:ind w:left="720" w:hanging="720"/>
        <w:rPr>
          <w:rFonts w:cs="Times New Roman"/>
          <w:sz w:val="24"/>
          <w:szCs w:val="24"/>
        </w:rPr>
      </w:pPr>
      <w:r w:rsidRPr="007E7B8E">
        <w:rPr>
          <w:rFonts w:cs="Times New Roman"/>
          <w:sz w:val="24"/>
          <w:szCs w:val="24"/>
        </w:rPr>
        <w:t>Agile Definition. (n.d.). Retrieved September 23, 2020, from http://www.agilenutshell.com/</w:t>
      </w:r>
    </w:p>
    <w:p w14:paraId="5A369C09" w14:textId="77777777" w:rsidR="00901977" w:rsidRPr="007E7B8E" w:rsidRDefault="00901977" w:rsidP="00901977">
      <w:pPr>
        <w:spacing w:line="360" w:lineRule="auto"/>
        <w:ind w:left="720" w:hanging="720"/>
        <w:rPr>
          <w:rFonts w:cs="Times New Roman"/>
          <w:sz w:val="24"/>
          <w:szCs w:val="24"/>
        </w:rPr>
      </w:pPr>
      <w:r w:rsidRPr="007E7B8E">
        <w:rPr>
          <w:rFonts w:cs="Times New Roman"/>
          <w:sz w:val="24"/>
          <w:szCs w:val="24"/>
        </w:rPr>
        <w:t>Cloud Firestore, Firebase. (n.d.). Retrieved September 23, 2020, from https://firebase.google.com/docs/firestore</w:t>
      </w:r>
    </w:p>
    <w:p w14:paraId="7C0CDA4F" w14:textId="77777777" w:rsidR="00901977" w:rsidRPr="007E7B8E" w:rsidRDefault="00901977" w:rsidP="00901977">
      <w:pPr>
        <w:spacing w:line="360" w:lineRule="auto"/>
        <w:ind w:left="720" w:hanging="720"/>
        <w:rPr>
          <w:rFonts w:cs="Times New Roman"/>
          <w:sz w:val="24"/>
          <w:szCs w:val="24"/>
        </w:rPr>
      </w:pPr>
      <w:r w:rsidRPr="007E7B8E">
        <w:rPr>
          <w:rFonts w:cs="Times New Roman"/>
          <w:sz w:val="24"/>
          <w:szCs w:val="24"/>
        </w:rPr>
        <w:t>Cloud Firestore. (n.d.). Retrieved September 23, 2020, from https://www.codemag.com/Article/1905071/Introduction-to-Cloud-Firestore</w:t>
      </w:r>
    </w:p>
    <w:p w14:paraId="14200F20" w14:textId="77777777" w:rsidR="00901977" w:rsidRPr="007E7B8E" w:rsidRDefault="00901977" w:rsidP="00901977">
      <w:pPr>
        <w:spacing w:line="360" w:lineRule="auto"/>
        <w:ind w:left="720" w:hanging="720"/>
        <w:rPr>
          <w:rFonts w:cs="Times New Roman"/>
          <w:sz w:val="24"/>
          <w:szCs w:val="24"/>
        </w:rPr>
      </w:pPr>
      <w:r w:rsidRPr="007E7B8E">
        <w:rPr>
          <w:rFonts w:cs="Times New Roman"/>
          <w:sz w:val="24"/>
          <w:szCs w:val="24"/>
        </w:rPr>
        <w:t>CocoaPods. (n.d.). Retrieved September 23, 2020, from https://cocoapods.org/</w:t>
      </w:r>
    </w:p>
    <w:p w14:paraId="31C129EA" w14:textId="77777777" w:rsidR="00901977" w:rsidRPr="007E7B8E" w:rsidRDefault="00901977" w:rsidP="00901977">
      <w:pPr>
        <w:spacing w:line="360" w:lineRule="auto"/>
        <w:ind w:left="720" w:hanging="720"/>
        <w:rPr>
          <w:rFonts w:cs="Times New Roman"/>
          <w:sz w:val="24"/>
          <w:szCs w:val="24"/>
        </w:rPr>
      </w:pPr>
      <w:r w:rsidRPr="007E7B8E">
        <w:rPr>
          <w:rFonts w:cs="Times New Roman"/>
          <w:sz w:val="24"/>
          <w:szCs w:val="24"/>
        </w:rPr>
        <w:t>Git Hub Definition. (n.d.). GitHub. Retrieved September 23, 2020, from https://github.com</w:t>
      </w:r>
    </w:p>
    <w:p w14:paraId="5A71B4B9" w14:textId="77777777" w:rsidR="00901977" w:rsidRPr="007E7B8E" w:rsidRDefault="00901977" w:rsidP="00901977">
      <w:pPr>
        <w:spacing w:line="360" w:lineRule="auto"/>
        <w:ind w:left="720" w:hanging="720"/>
        <w:rPr>
          <w:rFonts w:cs="Times New Roman"/>
          <w:sz w:val="24"/>
          <w:szCs w:val="24"/>
        </w:rPr>
      </w:pPr>
      <w:r w:rsidRPr="007E7B8E">
        <w:rPr>
          <w:rFonts w:cs="Times New Roman"/>
          <w:sz w:val="24"/>
          <w:szCs w:val="24"/>
        </w:rPr>
        <w:t>Implement the Repository Pattern. (n.d.). Retrieved September 23, 2020, from https://www.infragistics.com/community/blogs/b/dhananjay_kumar/posts/how-to-implement-the-repository-pattern-in-asp-net-mvc-application</w:t>
      </w:r>
    </w:p>
    <w:p w14:paraId="572EF852" w14:textId="77777777" w:rsidR="00901977" w:rsidRPr="007E7B8E" w:rsidRDefault="00901977" w:rsidP="00901977">
      <w:pPr>
        <w:spacing w:line="360" w:lineRule="auto"/>
        <w:ind w:left="720" w:hanging="720"/>
        <w:rPr>
          <w:rFonts w:cs="Times New Roman"/>
          <w:sz w:val="24"/>
          <w:szCs w:val="24"/>
        </w:rPr>
      </w:pPr>
      <w:r w:rsidRPr="007E7B8E">
        <w:rPr>
          <w:rFonts w:cs="Times New Roman"/>
          <w:sz w:val="24"/>
          <w:szCs w:val="24"/>
        </w:rPr>
        <w:t>Learn SwiftUI. (n.d.). Retrieved September 23, 2020, from https://www.adjust.com/blog/get-started-with-swiftui/</w:t>
      </w:r>
    </w:p>
    <w:p w14:paraId="3FF936D5" w14:textId="77777777" w:rsidR="00901977" w:rsidRPr="007E7B8E" w:rsidRDefault="00901977" w:rsidP="00901977">
      <w:pPr>
        <w:spacing w:line="360" w:lineRule="auto"/>
        <w:ind w:left="720" w:hanging="720"/>
        <w:rPr>
          <w:rFonts w:cs="Times New Roman"/>
          <w:sz w:val="24"/>
          <w:szCs w:val="24"/>
        </w:rPr>
      </w:pPr>
      <w:r w:rsidRPr="007E7B8E">
        <w:rPr>
          <w:rFonts w:cs="Times New Roman"/>
          <w:sz w:val="24"/>
          <w:szCs w:val="24"/>
        </w:rPr>
        <w:t>Muntenescu, F. (2016, November 4). Android Architecture Patterns Part 3: Model-View-ViewModel. Medium. https://medium.com/upday-devs/android-architecture-patterns-part-3-model-view-viewmodel-e7eeee76b73b</w:t>
      </w:r>
    </w:p>
    <w:p w14:paraId="56B96970" w14:textId="77777777" w:rsidR="00901977" w:rsidRPr="007E7B8E" w:rsidRDefault="00901977" w:rsidP="00901977">
      <w:pPr>
        <w:spacing w:line="360" w:lineRule="auto"/>
        <w:ind w:left="720" w:hanging="720"/>
        <w:rPr>
          <w:rFonts w:cs="Times New Roman"/>
          <w:sz w:val="24"/>
          <w:szCs w:val="24"/>
        </w:rPr>
      </w:pPr>
      <w:r w:rsidRPr="007E7B8E">
        <w:rPr>
          <w:rFonts w:cs="Times New Roman"/>
          <w:sz w:val="24"/>
          <w:szCs w:val="24"/>
        </w:rPr>
        <w:t>MVVM Explained. (2014, April 24). Wintellect. https://www.wintellect.com/model-view-viewmodel-mvvm-explained/</w:t>
      </w:r>
    </w:p>
    <w:p w14:paraId="220EC249" w14:textId="77777777" w:rsidR="00901977" w:rsidRPr="007E7B8E" w:rsidRDefault="00901977" w:rsidP="00901977">
      <w:pPr>
        <w:spacing w:line="360" w:lineRule="auto"/>
        <w:ind w:left="720" w:hanging="720"/>
        <w:rPr>
          <w:rFonts w:cs="Times New Roman"/>
          <w:sz w:val="24"/>
          <w:szCs w:val="24"/>
        </w:rPr>
      </w:pPr>
      <w:r w:rsidRPr="007E7B8E">
        <w:rPr>
          <w:rFonts w:cs="Times New Roman"/>
          <w:sz w:val="24"/>
          <w:szCs w:val="24"/>
        </w:rPr>
        <w:t>Placing Objects and Handling 3D Interaction. (n.d.). Retrieved September 1, 2020, from https://developer.apple.com/documentation/arkit/world_tracking/placing_objects_and_handling_3d_interaction</w:t>
      </w:r>
    </w:p>
    <w:p w14:paraId="2B4020C5" w14:textId="77777777" w:rsidR="00901977" w:rsidRPr="007E7B8E" w:rsidRDefault="00901977" w:rsidP="00901977">
      <w:pPr>
        <w:spacing w:line="360" w:lineRule="auto"/>
        <w:ind w:left="720" w:hanging="720"/>
        <w:rPr>
          <w:rFonts w:cs="Times New Roman"/>
          <w:sz w:val="24"/>
          <w:szCs w:val="24"/>
        </w:rPr>
      </w:pPr>
      <w:r w:rsidRPr="007E7B8E">
        <w:rPr>
          <w:rFonts w:cs="Times New Roman"/>
          <w:sz w:val="24"/>
          <w:szCs w:val="24"/>
        </w:rPr>
        <w:t>Test Driven Development (TDD). (n.d.). Retrieved September 23, 2020, from https://www.guru99.com/test-driven-development.html</w:t>
      </w:r>
    </w:p>
    <w:p w14:paraId="2089C325" w14:textId="4AF484C2" w:rsidR="0064582C" w:rsidRPr="00A45B61" w:rsidRDefault="00901977" w:rsidP="00A45B61">
      <w:pPr>
        <w:spacing w:line="360" w:lineRule="auto"/>
        <w:ind w:left="720" w:hanging="720"/>
        <w:rPr>
          <w:rFonts w:cs="Times New Roman"/>
          <w:sz w:val="24"/>
          <w:szCs w:val="24"/>
        </w:rPr>
      </w:pPr>
      <w:r w:rsidRPr="007E7B8E">
        <w:rPr>
          <w:rFonts w:cs="Times New Roman"/>
          <w:sz w:val="24"/>
          <w:szCs w:val="24"/>
        </w:rPr>
        <w:t>Test Driven Development. (n.d.). Retrieved September 23, 2020, from http://agiledata.org/essays/tdd.html</w:t>
      </w:r>
    </w:p>
    <w:p w14:paraId="48B70DE7" w14:textId="1BE1E61D" w:rsidR="00D2416F" w:rsidRDefault="00D2416F" w:rsidP="003461C9"/>
    <w:p w14:paraId="14ADA1B4" w14:textId="6D1AA80B" w:rsidR="00A02835" w:rsidRDefault="00A02835" w:rsidP="00A33165">
      <w:r>
        <w:t xml:space="preserve">                             </w:t>
      </w:r>
      <w:bookmarkStart w:id="54" w:name="_Toc51759791"/>
      <w:bookmarkEnd w:id="54"/>
    </w:p>
    <w:p w14:paraId="291F341E" w14:textId="1B866E52" w:rsidR="00A02835" w:rsidRDefault="00A02835" w:rsidP="00386B18">
      <w:pPr>
        <w:ind w:firstLine="720"/>
        <w:rPr>
          <w:b/>
          <w:bCs/>
        </w:rPr>
      </w:pPr>
      <w:r>
        <w:rPr>
          <w:b/>
          <w:bCs/>
        </w:rPr>
        <w:tab/>
        <w:t xml:space="preserve"> </w:t>
      </w:r>
    </w:p>
    <w:p w14:paraId="41926DE9" w14:textId="77777777" w:rsidR="006D6CB2" w:rsidRDefault="006D6CB2" w:rsidP="00386B18">
      <w:pPr>
        <w:ind w:firstLine="720"/>
        <w:rPr>
          <w:b/>
          <w:bCs/>
        </w:rPr>
      </w:pPr>
    </w:p>
    <w:p w14:paraId="792129D1" w14:textId="77777777" w:rsidR="00386B18" w:rsidRDefault="00386B18" w:rsidP="00EE2557">
      <w:pPr>
        <w:ind w:firstLine="720"/>
        <w:rPr>
          <w:b/>
          <w:bCs/>
        </w:rPr>
      </w:pPr>
    </w:p>
    <w:p w14:paraId="295118EB" w14:textId="2735BD73" w:rsidR="00386B18" w:rsidRDefault="00386B18" w:rsidP="00EE2557">
      <w:pPr>
        <w:ind w:firstLine="720"/>
        <w:rPr>
          <w:b/>
          <w:bCs/>
        </w:rPr>
      </w:pPr>
      <w:r>
        <w:rPr>
          <w:b/>
          <w:bCs/>
        </w:rPr>
        <w:t xml:space="preserve"> </w:t>
      </w:r>
    </w:p>
    <w:p w14:paraId="7D524B13" w14:textId="32BAAD95" w:rsidR="00042780" w:rsidRPr="00DF6B77" w:rsidRDefault="00042780" w:rsidP="00EE2557">
      <w:pPr>
        <w:ind w:firstLine="720"/>
        <w:rPr>
          <w:b/>
          <w:bCs/>
        </w:rPr>
      </w:pPr>
      <w:r>
        <w:rPr>
          <w:b/>
          <w:bCs/>
        </w:rPr>
        <w:t xml:space="preserve">               </w:t>
      </w:r>
    </w:p>
    <w:sectPr w:rsidR="00042780" w:rsidRPr="00DF6B77" w:rsidSect="00EF2000">
      <w:headerReference w:type="default" r:id="rId6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00F4E8" w14:textId="77777777" w:rsidR="00FF3F82" w:rsidRDefault="00FF3F82" w:rsidP="00A14803">
      <w:pPr>
        <w:spacing w:after="0" w:line="240" w:lineRule="auto"/>
      </w:pPr>
      <w:r>
        <w:separator/>
      </w:r>
    </w:p>
  </w:endnote>
  <w:endnote w:type="continuationSeparator" w:id="0">
    <w:p w14:paraId="665E2FD4" w14:textId="77777777" w:rsidR="00FF3F82" w:rsidRDefault="00FF3F82" w:rsidP="00A14803">
      <w:pPr>
        <w:spacing w:after="0" w:line="240" w:lineRule="auto"/>
      </w:pPr>
      <w:r>
        <w:continuationSeparator/>
      </w:r>
    </w:p>
  </w:endnote>
  <w:endnote w:type="continuationNotice" w:id="1">
    <w:p w14:paraId="13AAEE2A" w14:textId="77777777" w:rsidR="00FF3F82" w:rsidRDefault="00FF3F8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BE1BEE" w14:textId="77777777" w:rsidR="00FF3F82" w:rsidRDefault="00FF3F82" w:rsidP="00A14803">
      <w:pPr>
        <w:spacing w:after="0" w:line="240" w:lineRule="auto"/>
      </w:pPr>
      <w:r>
        <w:separator/>
      </w:r>
    </w:p>
  </w:footnote>
  <w:footnote w:type="continuationSeparator" w:id="0">
    <w:p w14:paraId="6D910D81" w14:textId="77777777" w:rsidR="00FF3F82" w:rsidRDefault="00FF3F82" w:rsidP="00A14803">
      <w:pPr>
        <w:spacing w:after="0" w:line="240" w:lineRule="auto"/>
      </w:pPr>
      <w:r>
        <w:continuationSeparator/>
      </w:r>
    </w:p>
  </w:footnote>
  <w:footnote w:type="continuationNotice" w:id="1">
    <w:p w14:paraId="12F9B326" w14:textId="77777777" w:rsidR="00FF3F82" w:rsidRDefault="00FF3F8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8AA3C5" w14:textId="44B4F803" w:rsidR="00A1783B" w:rsidRDefault="00A1783B">
    <w:pPr>
      <w:pStyle w:val="Header"/>
    </w:pPr>
    <w:r>
      <w:t>IT819 Applied Project</w:t>
    </w:r>
    <w:r>
      <w:tab/>
    </w:r>
    <w:r>
      <w:tab/>
    </w:r>
    <w:r w:rsidR="00B272CB">
      <w:t>Assignment</w:t>
    </w:r>
    <w:r w:rsidR="00A018E4">
      <w:t xml:space="preserve">2 </w:t>
    </w:r>
    <w:r w:rsidR="00B272CB">
      <w:t>(</w:t>
    </w:r>
    <w:r w:rsidR="00A018E4">
      <w:t>2020</w:t>
    </w:r>
    <w:r w:rsidR="00B272CB">
      <w:t>)</w:t>
    </w:r>
  </w:p>
  <w:p w14:paraId="6D9B764F" w14:textId="0016B222" w:rsidR="000A34AA" w:rsidRDefault="000A34AA">
    <w:pPr>
      <w:pStyle w:val="Header"/>
    </w:pPr>
  </w:p>
  <w:p w14:paraId="01BC7887" w14:textId="36689309" w:rsidR="000A34AA" w:rsidRDefault="000A34AA">
    <w:pPr>
      <w:pStyle w:val="Header"/>
    </w:pPr>
  </w:p>
  <w:p w14:paraId="64DD860B" w14:textId="77777777" w:rsidR="00A1783B" w:rsidRDefault="00A1783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060AF3"/>
    <w:multiLevelType w:val="hybridMultilevel"/>
    <w:tmpl w:val="9EE4FA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14B4166"/>
    <w:multiLevelType w:val="hybridMultilevel"/>
    <w:tmpl w:val="3B884E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A480DF7"/>
    <w:multiLevelType w:val="multilevel"/>
    <w:tmpl w:val="34BC9B92"/>
    <w:lvl w:ilvl="0">
      <w:start w:val="1"/>
      <w:numFmt w:val="decimal"/>
      <w:pStyle w:val="Heading1"/>
      <w:lvlText w:val="%1"/>
      <w:lvlJc w:val="left"/>
      <w:pPr>
        <w:ind w:left="432" w:hanging="432"/>
      </w:pPr>
      <w:rPr>
        <w:b/>
        <w:bCs w:val="0"/>
      </w:rPr>
    </w:lvl>
    <w:lvl w:ilvl="1">
      <w:start w:val="1"/>
      <w:numFmt w:val="decimal"/>
      <w:pStyle w:val="Heading2"/>
      <w:lvlText w:val="%1.%2"/>
      <w:lvlJc w:val="left"/>
      <w:pPr>
        <w:ind w:left="576" w:hanging="576"/>
      </w:pPr>
      <w:rPr>
        <w:b/>
        <w:bCs/>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6F8512B7"/>
    <w:multiLevelType w:val="hybridMultilevel"/>
    <w:tmpl w:val="4D02A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6323A5A"/>
    <w:multiLevelType w:val="hybridMultilevel"/>
    <w:tmpl w:val="B9125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7"/>
  <w:hideSpellingErrors/>
  <w:hideGrammaticalErrors/>
  <w:defaultTabStop w:val="720"/>
  <w:characterSpacingControl w:val="doNotCompress"/>
  <w:hdrShapeDefaults>
    <o:shapedefaults v:ext="edit" spidmax="1638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64A42672"/>
    <w:rsid w:val="000005C4"/>
    <w:rsid w:val="000006F8"/>
    <w:rsid w:val="000012FC"/>
    <w:rsid w:val="00001529"/>
    <w:rsid w:val="00001626"/>
    <w:rsid w:val="00001F99"/>
    <w:rsid w:val="000023C6"/>
    <w:rsid w:val="00003135"/>
    <w:rsid w:val="000045A2"/>
    <w:rsid w:val="000048A5"/>
    <w:rsid w:val="000055FB"/>
    <w:rsid w:val="0000665C"/>
    <w:rsid w:val="000068DC"/>
    <w:rsid w:val="0000710C"/>
    <w:rsid w:val="00007486"/>
    <w:rsid w:val="000075B6"/>
    <w:rsid w:val="000104EF"/>
    <w:rsid w:val="00010765"/>
    <w:rsid w:val="00010D70"/>
    <w:rsid w:val="00011627"/>
    <w:rsid w:val="0001169B"/>
    <w:rsid w:val="0001198C"/>
    <w:rsid w:val="00012D08"/>
    <w:rsid w:val="00012D1E"/>
    <w:rsid w:val="00012D4B"/>
    <w:rsid w:val="00014124"/>
    <w:rsid w:val="00014593"/>
    <w:rsid w:val="0001468C"/>
    <w:rsid w:val="00014889"/>
    <w:rsid w:val="00014B96"/>
    <w:rsid w:val="00014C3D"/>
    <w:rsid w:val="00014D03"/>
    <w:rsid w:val="00015610"/>
    <w:rsid w:val="00015E48"/>
    <w:rsid w:val="000175E5"/>
    <w:rsid w:val="00017E68"/>
    <w:rsid w:val="00020322"/>
    <w:rsid w:val="00021206"/>
    <w:rsid w:val="00021ED6"/>
    <w:rsid w:val="000235FC"/>
    <w:rsid w:val="000237D1"/>
    <w:rsid w:val="00024028"/>
    <w:rsid w:val="000245CB"/>
    <w:rsid w:val="0002513A"/>
    <w:rsid w:val="00026045"/>
    <w:rsid w:val="000262B8"/>
    <w:rsid w:val="000266AD"/>
    <w:rsid w:val="00026B4F"/>
    <w:rsid w:val="00030C79"/>
    <w:rsid w:val="00030D15"/>
    <w:rsid w:val="00031980"/>
    <w:rsid w:val="00031ECC"/>
    <w:rsid w:val="00032888"/>
    <w:rsid w:val="00034750"/>
    <w:rsid w:val="00035114"/>
    <w:rsid w:val="000354BE"/>
    <w:rsid w:val="00035AEF"/>
    <w:rsid w:val="00036057"/>
    <w:rsid w:val="0003675B"/>
    <w:rsid w:val="00036BE1"/>
    <w:rsid w:val="00037BD0"/>
    <w:rsid w:val="00037FDA"/>
    <w:rsid w:val="0004074B"/>
    <w:rsid w:val="00040B2C"/>
    <w:rsid w:val="00040F97"/>
    <w:rsid w:val="00041750"/>
    <w:rsid w:val="00042780"/>
    <w:rsid w:val="00042F8B"/>
    <w:rsid w:val="0004351F"/>
    <w:rsid w:val="000435D9"/>
    <w:rsid w:val="0004448D"/>
    <w:rsid w:val="0004517B"/>
    <w:rsid w:val="000457DE"/>
    <w:rsid w:val="00045ADD"/>
    <w:rsid w:val="00046672"/>
    <w:rsid w:val="0004672E"/>
    <w:rsid w:val="00046CB7"/>
    <w:rsid w:val="00047F00"/>
    <w:rsid w:val="00051103"/>
    <w:rsid w:val="000528E0"/>
    <w:rsid w:val="000529C8"/>
    <w:rsid w:val="0005344A"/>
    <w:rsid w:val="00054950"/>
    <w:rsid w:val="0005565B"/>
    <w:rsid w:val="00055D95"/>
    <w:rsid w:val="00055EBC"/>
    <w:rsid w:val="00055F06"/>
    <w:rsid w:val="000561FB"/>
    <w:rsid w:val="00056524"/>
    <w:rsid w:val="00056C42"/>
    <w:rsid w:val="000572C5"/>
    <w:rsid w:val="0006091B"/>
    <w:rsid w:val="00060F33"/>
    <w:rsid w:val="00062BC1"/>
    <w:rsid w:val="00062C18"/>
    <w:rsid w:val="00062C22"/>
    <w:rsid w:val="00062DBF"/>
    <w:rsid w:val="00063C1E"/>
    <w:rsid w:val="00064A3C"/>
    <w:rsid w:val="00064C28"/>
    <w:rsid w:val="000655C0"/>
    <w:rsid w:val="00065817"/>
    <w:rsid w:val="00066DFE"/>
    <w:rsid w:val="0006722C"/>
    <w:rsid w:val="00067C37"/>
    <w:rsid w:val="00067FCD"/>
    <w:rsid w:val="000703E3"/>
    <w:rsid w:val="000711E3"/>
    <w:rsid w:val="00071900"/>
    <w:rsid w:val="00071BC0"/>
    <w:rsid w:val="000724E3"/>
    <w:rsid w:val="000727FE"/>
    <w:rsid w:val="000728D6"/>
    <w:rsid w:val="00073016"/>
    <w:rsid w:val="000735B9"/>
    <w:rsid w:val="00073796"/>
    <w:rsid w:val="00073D96"/>
    <w:rsid w:val="000747F0"/>
    <w:rsid w:val="0007496B"/>
    <w:rsid w:val="00075DF2"/>
    <w:rsid w:val="00075EC1"/>
    <w:rsid w:val="00076327"/>
    <w:rsid w:val="000767B9"/>
    <w:rsid w:val="00077DA3"/>
    <w:rsid w:val="00080547"/>
    <w:rsid w:val="00080D2C"/>
    <w:rsid w:val="0008382F"/>
    <w:rsid w:val="0008394E"/>
    <w:rsid w:val="000844BA"/>
    <w:rsid w:val="0008465F"/>
    <w:rsid w:val="00084878"/>
    <w:rsid w:val="00085135"/>
    <w:rsid w:val="000858CF"/>
    <w:rsid w:val="000859CF"/>
    <w:rsid w:val="0008753D"/>
    <w:rsid w:val="000878D1"/>
    <w:rsid w:val="00091546"/>
    <w:rsid w:val="00091AC7"/>
    <w:rsid w:val="00091D71"/>
    <w:rsid w:val="00092146"/>
    <w:rsid w:val="000929BF"/>
    <w:rsid w:val="00092C90"/>
    <w:rsid w:val="00092CD4"/>
    <w:rsid w:val="0009406D"/>
    <w:rsid w:val="0009411B"/>
    <w:rsid w:val="00094AB8"/>
    <w:rsid w:val="00094BA0"/>
    <w:rsid w:val="00095A13"/>
    <w:rsid w:val="00095F62"/>
    <w:rsid w:val="00097010"/>
    <w:rsid w:val="00097A7F"/>
    <w:rsid w:val="00097AD4"/>
    <w:rsid w:val="000A02E7"/>
    <w:rsid w:val="000A0AE3"/>
    <w:rsid w:val="000A0F61"/>
    <w:rsid w:val="000A0FE5"/>
    <w:rsid w:val="000A0FF1"/>
    <w:rsid w:val="000A13F0"/>
    <w:rsid w:val="000A1BC2"/>
    <w:rsid w:val="000A34AA"/>
    <w:rsid w:val="000A3B60"/>
    <w:rsid w:val="000A3B8A"/>
    <w:rsid w:val="000A6045"/>
    <w:rsid w:val="000A64EE"/>
    <w:rsid w:val="000A704E"/>
    <w:rsid w:val="000A70C0"/>
    <w:rsid w:val="000A7181"/>
    <w:rsid w:val="000A7448"/>
    <w:rsid w:val="000A7E38"/>
    <w:rsid w:val="000B0087"/>
    <w:rsid w:val="000B07B0"/>
    <w:rsid w:val="000B0BC7"/>
    <w:rsid w:val="000B0C5D"/>
    <w:rsid w:val="000B0F22"/>
    <w:rsid w:val="000B10AC"/>
    <w:rsid w:val="000B2AA5"/>
    <w:rsid w:val="000B2CC9"/>
    <w:rsid w:val="000B3604"/>
    <w:rsid w:val="000B48CF"/>
    <w:rsid w:val="000B50A8"/>
    <w:rsid w:val="000B539D"/>
    <w:rsid w:val="000B5404"/>
    <w:rsid w:val="000B5D37"/>
    <w:rsid w:val="000B6710"/>
    <w:rsid w:val="000B6EE3"/>
    <w:rsid w:val="000B7320"/>
    <w:rsid w:val="000B7D7F"/>
    <w:rsid w:val="000C0033"/>
    <w:rsid w:val="000C1678"/>
    <w:rsid w:val="000C1771"/>
    <w:rsid w:val="000C1951"/>
    <w:rsid w:val="000C2A52"/>
    <w:rsid w:val="000C31EA"/>
    <w:rsid w:val="000C4ACB"/>
    <w:rsid w:val="000C4BB8"/>
    <w:rsid w:val="000C5139"/>
    <w:rsid w:val="000C539E"/>
    <w:rsid w:val="000C64B1"/>
    <w:rsid w:val="000C6BD7"/>
    <w:rsid w:val="000C6CEC"/>
    <w:rsid w:val="000C6EF8"/>
    <w:rsid w:val="000C7B51"/>
    <w:rsid w:val="000D0A4F"/>
    <w:rsid w:val="000D1720"/>
    <w:rsid w:val="000D2279"/>
    <w:rsid w:val="000D2B6C"/>
    <w:rsid w:val="000D38D5"/>
    <w:rsid w:val="000D3BFA"/>
    <w:rsid w:val="000D40C3"/>
    <w:rsid w:val="000D4847"/>
    <w:rsid w:val="000D5518"/>
    <w:rsid w:val="000D5A52"/>
    <w:rsid w:val="000D5F65"/>
    <w:rsid w:val="000D60A6"/>
    <w:rsid w:val="000D62E0"/>
    <w:rsid w:val="000D7DF3"/>
    <w:rsid w:val="000E0617"/>
    <w:rsid w:val="000E0D82"/>
    <w:rsid w:val="000E1D03"/>
    <w:rsid w:val="000E2CCA"/>
    <w:rsid w:val="000E3D7D"/>
    <w:rsid w:val="000E3FD1"/>
    <w:rsid w:val="000E406B"/>
    <w:rsid w:val="000E422D"/>
    <w:rsid w:val="000E4BF9"/>
    <w:rsid w:val="000E4E32"/>
    <w:rsid w:val="000E63F9"/>
    <w:rsid w:val="000E6795"/>
    <w:rsid w:val="000F0063"/>
    <w:rsid w:val="000F0CBC"/>
    <w:rsid w:val="000F1134"/>
    <w:rsid w:val="000F210E"/>
    <w:rsid w:val="000F2DF8"/>
    <w:rsid w:val="000F3325"/>
    <w:rsid w:val="000F45DC"/>
    <w:rsid w:val="000F4629"/>
    <w:rsid w:val="000F58D6"/>
    <w:rsid w:val="000F6EF7"/>
    <w:rsid w:val="0010010A"/>
    <w:rsid w:val="00101036"/>
    <w:rsid w:val="00101732"/>
    <w:rsid w:val="00101750"/>
    <w:rsid w:val="00101CCD"/>
    <w:rsid w:val="001025C2"/>
    <w:rsid w:val="00102C45"/>
    <w:rsid w:val="001033A7"/>
    <w:rsid w:val="0010378D"/>
    <w:rsid w:val="00103915"/>
    <w:rsid w:val="00104312"/>
    <w:rsid w:val="00104314"/>
    <w:rsid w:val="00104798"/>
    <w:rsid w:val="00104A6A"/>
    <w:rsid w:val="00104BE4"/>
    <w:rsid w:val="00104F8E"/>
    <w:rsid w:val="00105925"/>
    <w:rsid w:val="001074F2"/>
    <w:rsid w:val="00107666"/>
    <w:rsid w:val="00107816"/>
    <w:rsid w:val="00107A4F"/>
    <w:rsid w:val="00107BB1"/>
    <w:rsid w:val="00107F95"/>
    <w:rsid w:val="00110455"/>
    <w:rsid w:val="00110A2E"/>
    <w:rsid w:val="00111748"/>
    <w:rsid w:val="00111D27"/>
    <w:rsid w:val="00112875"/>
    <w:rsid w:val="00112BF7"/>
    <w:rsid w:val="0011354A"/>
    <w:rsid w:val="00113C4D"/>
    <w:rsid w:val="00113C54"/>
    <w:rsid w:val="0011487F"/>
    <w:rsid w:val="00114D7B"/>
    <w:rsid w:val="00115A83"/>
    <w:rsid w:val="00115BB2"/>
    <w:rsid w:val="00115E41"/>
    <w:rsid w:val="00115E7D"/>
    <w:rsid w:val="00115F6A"/>
    <w:rsid w:val="00116197"/>
    <w:rsid w:val="001167AE"/>
    <w:rsid w:val="00116A5E"/>
    <w:rsid w:val="00116AD8"/>
    <w:rsid w:val="001173DF"/>
    <w:rsid w:val="001173EA"/>
    <w:rsid w:val="00117E32"/>
    <w:rsid w:val="001219E3"/>
    <w:rsid w:val="00121E2D"/>
    <w:rsid w:val="0012341B"/>
    <w:rsid w:val="00123BAC"/>
    <w:rsid w:val="00124024"/>
    <w:rsid w:val="00124C52"/>
    <w:rsid w:val="00124E56"/>
    <w:rsid w:val="001250C6"/>
    <w:rsid w:val="0012512B"/>
    <w:rsid w:val="001261A6"/>
    <w:rsid w:val="0012620C"/>
    <w:rsid w:val="00126F22"/>
    <w:rsid w:val="00132B65"/>
    <w:rsid w:val="00132E76"/>
    <w:rsid w:val="00133F83"/>
    <w:rsid w:val="001340C9"/>
    <w:rsid w:val="00134855"/>
    <w:rsid w:val="00136466"/>
    <w:rsid w:val="00136802"/>
    <w:rsid w:val="00140327"/>
    <w:rsid w:val="00140771"/>
    <w:rsid w:val="00141152"/>
    <w:rsid w:val="0014140B"/>
    <w:rsid w:val="00141C56"/>
    <w:rsid w:val="001420BA"/>
    <w:rsid w:val="001421AA"/>
    <w:rsid w:val="0014334F"/>
    <w:rsid w:val="00144C3A"/>
    <w:rsid w:val="0014541D"/>
    <w:rsid w:val="00145B72"/>
    <w:rsid w:val="00146050"/>
    <w:rsid w:val="00146265"/>
    <w:rsid w:val="00147126"/>
    <w:rsid w:val="001477D3"/>
    <w:rsid w:val="00147F5D"/>
    <w:rsid w:val="00151CEE"/>
    <w:rsid w:val="00151DB6"/>
    <w:rsid w:val="00151E36"/>
    <w:rsid w:val="00152273"/>
    <w:rsid w:val="00152509"/>
    <w:rsid w:val="001527ED"/>
    <w:rsid w:val="0015307B"/>
    <w:rsid w:val="00153812"/>
    <w:rsid w:val="00153FF4"/>
    <w:rsid w:val="001541B7"/>
    <w:rsid w:val="0015430D"/>
    <w:rsid w:val="00154892"/>
    <w:rsid w:val="001549E7"/>
    <w:rsid w:val="0015659D"/>
    <w:rsid w:val="00156E3E"/>
    <w:rsid w:val="0016082C"/>
    <w:rsid w:val="00160AD5"/>
    <w:rsid w:val="00160DB3"/>
    <w:rsid w:val="00161716"/>
    <w:rsid w:val="001622C9"/>
    <w:rsid w:val="00162704"/>
    <w:rsid w:val="00162F29"/>
    <w:rsid w:val="00163349"/>
    <w:rsid w:val="001638B8"/>
    <w:rsid w:val="00163943"/>
    <w:rsid w:val="001644C7"/>
    <w:rsid w:val="001651D2"/>
    <w:rsid w:val="00165A12"/>
    <w:rsid w:val="0016647B"/>
    <w:rsid w:val="00170548"/>
    <w:rsid w:val="00170CAE"/>
    <w:rsid w:val="0017164C"/>
    <w:rsid w:val="00171B0C"/>
    <w:rsid w:val="00172451"/>
    <w:rsid w:val="00172650"/>
    <w:rsid w:val="00173779"/>
    <w:rsid w:val="00173E9A"/>
    <w:rsid w:val="00174171"/>
    <w:rsid w:val="00175737"/>
    <w:rsid w:val="001765F8"/>
    <w:rsid w:val="00181824"/>
    <w:rsid w:val="0018285F"/>
    <w:rsid w:val="00182DEA"/>
    <w:rsid w:val="001830DD"/>
    <w:rsid w:val="0018368F"/>
    <w:rsid w:val="00183B71"/>
    <w:rsid w:val="00183C98"/>
    <w:rsid w:val="00183DB4"/>
    <w:rsid w:val="00184129"/>
    <w:rsid w:val="00184BE0"/>
    <w:rsid w:val="001850AD"/>
    <w:rsid w:val="00186515"/>
    <w:rsid w:val="0018669B"/>
    <w:rsid w:val="00186B6C"/>
    <w:rsid w:val="00187A93"/>
    <w:rsid w:val="0019020C"/>
    <w:rsid w:val="00190624"/>
    <w:rsid w:val="00190BEB"/>
    <w:rsid w:val="00190C26"/>
    <w:rsid w:val="00191CC6"/>
    <w:rsid w:val="00192387"/>
    <w:rsid w:val="0019291F"/>
    <w:rsid w:val="00192B15"/>
    <w:rsid w:val="00192DEB"/>
    <w:rsid w:val="00193353"/>
    <w:rsid w:val="0019403E"/>
    <w:rsid w:val="00194866"/>
    <w:rsid w:val="00194E7F"/>
    <w:rsid w:val="00195925"/>
    <w:rsid w:val="00195ECD"/>
    <w:rsid w:val="00196E12"/>
    <w:rsid w:val="001A1965"/>
    <w:rsid w:val="001A1CB5"/>
    <w:rsid w:val="001A3FBE"/>
    <w:rsid w:val="001A53CE"/>
    <w:rsid w:val="001A5626"/>
    <w:rsid w:val="001A5E0E"/>
    <w:rsid w:val="001A6634"/>
    <w:rsid w:val="001A6EDB"/>
    <w:rsid w:val="001B05D4"/>
    <w:rsid w:val="001B0697"/>
    <w:rsid w:val="001B2C8F"/>
    <w:rsid w:val="001B2D37"/>
    <w:rsid w:val="001B31FE"/>
    <w:rsid w:val="001B3509"/>
    <w:rsid w:val="001B3C46"/>
    <w:rsid w:val="001B3DBB"/>
    <w:rsid w:val="001B44B3"/>
    <w:rsid w:val="001B4BB2"/>
    <w:rsid w:val="001B5FC2"/>
    <w:rsid w:val="001B63AC"/>
    <w:rsid w:val="001B76B6"/>
    <w:rsid w:val="001B7C1D"/>
    <w:rsid w:val="001B7D95"/>
    <w:rsid w:val="001C0465"/>
    <w:rsid w:val="001C1CD4"/>
    <w:rsid w:val="001C21BF"/>
    <w:rsid w:val="001C248E"/>
    <w:rsid w:val="001C261B"/>
    <w:rsid w:val="001C2B61"/>
    <w:rsid w:val="001C43CC"/>
    <w:rsid w:val="001C4B95"/>
    <w:rsid w:val="001C5EDB"/>
    <w:rsid w:val="001C654A"/>
    <w:rsid w:val="001C6866"/>
    <w:rsid w:val="001C6BA1"/>
    <w:rsid w:val="001C7168"/>
    <w:rsid w:val="001C7256"/>
    <w:rsid w:val="001C7BF6"/>
    <w:rsid w:val="001D038B"/>
    <w:rsid w:val="001D1EF1"/>
    <w:rsid w:val="001D20CE"/>
    <w:rsid w:val="001D2790"/>
    <w:rsid w:val="001D2FAB"/>
    <w:rsid w:val="001D320C"/>
    <w:rsid w:val="001D380B"/>
    <w:rsid w:val="001D422B"/>
    <w:rsid w:val="001D42BD"/>
    <w:rsid w:val="001D43EB"/>
    <w:rsid w:val="001D4465"/>
    <w:rsid w:val="001D47CD"/>
    <w:rsid w:val="001D49AD"/>
    <w:rsid w:val="001D5AE7"/>
    <w:rsid w:val="001D6AE0"/>
    <w:rsid w:val="001D6D2F"/>
    <w:rsid w:val="001D7E2A"/>
    <w:rsid w:val="001D7F8E"/>
    <w:rsid w:val="001D7FDF"/>
    <w:rsid w:val="001E0A6D"/>
    <w:rsid w:val="001E1377"/>
    <w:rsid w:val="001E19D1"/>
    <w:rsid w:val="001E1A11"/>
    <w:rsid w:val="001E25BA"/>
    <w:rsid w:val="001E2BCF"/>
    <w:rsid w:val="001E2C7F"/>
    <w:rsid w:val="001E3B44"/>
    <w:rsid w:val="001E4574"/>
    <w:rsid w:val="001E45A3"/>
    <w:rsid w:val="001E47BE"/>
    <w:rsid w:val="001E4DDA"/>
    <w:rsid w:val="001E4F66"/>
    <w:rsid w:val="001E5777"/>
    <w:rsid w:val="001E6663"/>
    <w:rsid w:val="001E67A5"/>
    <w:rsid w:val="001E6CCB"/>
    <w:rsid w:val="001E7933"/>
    <w:rsid w:val="001F0532"/>
    <w:rsid w:val="001F17AB"/>
    <w:rsid w:val="001F1B73"/>
    <w:rsid w:val="001F22D7"/>
    <w:rsid w:val="001F25A8"/>
    <w:rsid w:val="001F2C2C"/>
    <w:rsid w:val="001F2F5B"/>
    <w:rsid w:val="001F3413"/>
    <w:rsid w:val="001F34FF"/>
    <w:rsid w:val="001F3A0B"/>
    <w:rsid w:val="001F4F9A"/>
    <w:rsid w:val="00201437"/>
    <w:rsid w:val="0020242B"/>
    <w:rsid w:val="00202993"/>
    <w:rsid w:val="002033A9"/>
    <w:rsid w:val="002035FA"/>
    <w:rsid w:val="00203659"/>
    <w:rsid w:val="002038DA"/>
    <w:rsid w:val="002048B2"/>
    <w:rsid w:val="0020532B"/>
    <w:rsid w:val="00205741"/>
    <w:rsid w:val="002065B8"/>
    <w:rsid w:val="00207DB2"/>
    <w:rsid w:val="00210608"/>
    <w:rsid w:val="0021108A"/>
    <w:rsid w:val="0021123D"/>
    <w:rsid w:val="002112D8"/>
    <w:rsid w:val="00211647"/>
    <w:rsid w:val="00212A44"/>
    <w:rsid w:val="00212B47"/>
    <w:rsid w:val="002135E8"/>
    <w:rsid w:val="0021452A"/>
    <w:rsid w:val="00214D2F"/>
    <w:rsid w:val="00215E44"/>
    <w:rsid w:val="00215FE2"/>
    <w:rsid w:val="00216453"/>
    <w:rsid w:val="00216907"/>
    <w:rsid w:val="002177B5"/>
    <w:rsid w:val="002178E7"/>
    <w:rsid w:val="002202FE"/>
    <w:rsid w:val="00220BE4"/>
    <w:rsid w:val="00220F86"/>
    <w:rsid w:val="00221052"/>
    <w:rsid w:val="00221BE3"/>
    <w:rsid w:val="00221D0D"/>
    <w:rsid w:val="002220D2"/>
    <w:rsid w:val="002223FE"/>
    <w:rsid w:val="0022379A"/>
    <w:rsid w:val="00223844"/>
    <w:rsid w:val="00223EE0"/>
    <w:rsid w:val="00224031"/>
    <w:rsid w:val="00224958"/>
    <w:rsid w:val="002256A1"/>
    <w:rsid w:val="00225A2E"/>
    <w:rsid w:val="00230970"/>
    <w:rsid w:val="00230B2B"/>
    <w:rsid w:val="00230C0E"/>
    <w:rsid w:val="00230EB7"/>
    <w:rsid w:val="00231879"/>
    <w:rsid w:val="00231C23"/>
    <w:rsid w:val="002326DC"/>
    <w:rsid w:val="0023331E"/>
    <w:rsid w:val="00233469"/>
    <w:rsid w:val="00233A03"/>
    <w:rsid w:val="00235589"/>
    <w:rsid w:val="002363D0"/>
    <w:rsid w:val="002364EA"/>
    <w:rsid w:val="00236BF9"/>
    <w:rsid w:val="00237059"/>
    <w:rsid w:val="00237919"/>
    <w:rsid w:val="002409E4"/>
    <w:rsid w:val="00240B65"/>
    <w:rsid w:val="00241072"/>
    <w:rsid w:val="00241CEB"/>
    <w:rsid w:val="002424C5"/>
    <w:rsid w:val="00242F80"/>
    <w:rsid w:val="002432E1"/>
    <w:rsid w:val="0024381B"/>
    <w:rsid w:val="00243AEC"/>
    <w:rsid w:val="0024508B"/>
    <w:rsid w:val="00246C38"/>
    <w:rsid w:val="00247CE4"/>
    <w:rsid w:val="00250E05"/>
    <w:rsid w:val="0025281C"/>
    <w:rsid w:val="00252D3A"/>
    <w:rsid w:val="002537B5"/>
    <w:rsid w:val="00254AFE"/>
    <w:rsid w:val="002558AC"/>
    <w:rsid w:val="0025685F"/>
    <w:rsid w:val="00256D52"/>
    <w:rsid w:val="002577FC"/>
    <w:rsid w:val="00257D4C"/>
    <w:rsid w:val="00257E69"/>
    <w:rsid w:val="00257F95"/>
    <w:rsid w:val="00257FD1"/>
    <w:rsid w:val="00260477"/>
    <w:rsid w:val="002607DA"/>
    <w:rsid w:val="00260B77"/>
    <w:rsid w:val="002610E9"/>
    <w:rsid w:val="002628D2"/>
    <w:rsid w:val="00263A6F"/>
    <w:rsid w:val="00263ABD"/>
    <w:rsid w:val="00263D18"/>
    <w:rsid w:val="00263E9B"/>
    <w:rsid w:val="00264000"/>
    <w:rsid w:val="0026424A"/>
    <w:rsid w:val="00264427"/>
    <w:rsid w:val="002647B6"/>
    <w:rsid w:val="002658F8"/>
    <w:rsid w:val="00265DCD"/>
    <w:rsid w:val="00266820"/>
    <w:rsid w:val="00267E89"/>
    <w:rsid w:val="00270A73"/>
    <w:rsid w:val="00271821"/>
    <w:rsid w:val="00272871"/>
    <w:rsid w:val="00273281"/>
    <w:rsid w:val="00274464"/>
    <w:rsid w:val="0027483A"/>
    <w:rsid w:val="0027513F"/>
    <w:rsid w:val="002753E5"/>
    <w:rsid w:val="00275485"/>
    <w:rsid w:val="002758C9"/>
    <w:rsid w:val="002761EC"/>
    <w:rsid w:val="002814A1"/>
    <w:rsid w:val="00281747"/>
    <w:rsid w:val="00283384"/>
    <w:rsid w:val="0028372F"/>
    <w:rsid w:val="00283D68"/>
    <w:rsid w:val="00285729"/>
    <w:rsid w:val="00286957"/>
    <w:rsid w:val="00286B88"/>
    <w:rsid w:val="0028793E"/>
    <w:rsid w:val="00287B26"/>
    <w:rsid w:val="00287B6E"/>
    <w:rsid w:val="00287E94"/>
    <w:rsid w:val="002902D8"/>
    <w:rsid w:val="00290D83"/>
    <w:rsid w:val="00290E9D"/>
    <w:rsid w:val="002914C6"/>
    <w:rsid w:val="00291D11"/>
    <w:rsid w:val="002920DB"/>
    <w:rsid w:val="002920EF"/>
    <w:rsid w:val="00292260"/>
    <w:rsid w:val="00292F19"/>
    <w:rsid w:val="00293459"/>
    <w:rsid w:val="00293C70"/>
    <w:rsid w:val="00294386"/>
    <w:rsid w:val="00294766"/>
    <w:rsid w:val="00294BC8"/>
    <w:rsid w:val="00296C2E"/>
    <w:rsid w:val="00297482"/>
    <w:rsid w:val="002976CF"/>
    <w:rsid w:val="00297AC7"/>
    <w:rsid w:val="002A1490"/>
    <w:rsid w:val="002A2413"/>
    <w:rsid w:val="002A2E5F"/>
    <w:rsid w:val="002A3122"/>
    <w:rsid w:val="002A3D06"/>
    <w:rsid w:val="002A42A6"/>
    <w:rsid w:val="002A4B7C"/>
    <w:rsid w:val="002A52BC"/>
    <w:rsid w:val="002A5AED"/>
    <w:rsid w:val="002A5B19"/>
    <w:rsid w:val="002A6385"/>
    <w:rsid w:val="002A650C"/>
    <w:rsid w:val="002A7989"/>
    <w:rsid w:val="002B0121"/>
    <w:rsid w:val="002B04E3"/>
    <w:rsid w:val="002B0570"/>
    <w:rsid w:val="002B0B23"/>
    <w:rsid w:val="002B0C7A"/>
    <w:rsid w:val="002B0D9F"/>
    <w:rsid w:val="002B0E3B"/>
    <w:rsid w:val="002B0F53"/>
    <w:rsid w:val="002B1095"/>
    <w:rsid w:val="002B2738"/>
    <w:rsid w:val="002B2F1E"/>
    <w:rsid w:val="002B3812"/>
    <w:rsid w:val="002B4EFD"/>
    <w:rsid w:val="002B5839"/>
    <w:rsid w:val="002B67DF"/>
    <w:rsid w:val="002B695F"/>
    <w:rsid w:val="002B7A1D"/>
    <w:rsid w:val="002C11AB"/>
    <w:rsid w:val="002C1712"/>
    <w:rsid w:val="002C22F8"/>
    <w:rsid w:val="002C23E8"/>
    <w:rsid w:val="002C25A6"/>
    <w:rsid w:val="002C38BD"/>
    <w:rsid w:val="002C3A5F"/>
    <w:rsid w:val="002C3C79"/>
    <w:rsid w:val="002C63E6"/>
    <w:rsid w:val="002C6508"/>
    <w:rsid w:val="002C6D46"/>
    <w:rsid w:val="002C6DD0"/>
    <w:rsid w:val="002C7080"/>
    <w:rsid w:val="002C7097"/>
    <w:rsid w:val="002D0AE8"/>
    <w:rsid w:val="002D2196"/>
    <w:rsid w:val="002D2270"/>
    <w:rsid w:val="002D2761"/>
    <w:rsid w:val="002D3ADA"/>
    <w:rsid w:val="002D3DF6"/>
    <w:rsid w:val="002D413F"/>
    <w:rsid w:val="002D4492"/>
    <w:rsid w:val="002D463A"/>
    <w:rsid w:val="002D4E38"/>
    <w:rsid w:val="002D4E76"/>
    <w:rsid w:val="002D6047"/>
    <w:rsid w:val="002D6286"/>
    <w:rsid w:val="002D6556"/>
    <w:rsid w:val="002D655C"/>
    <w:rsid w:val="002D6BFF"/>
    <w:rsid w:val="002D6E94"/>
    <w:rsid w:val="002E08CE"/>
    <w:rsid w:val="002E0995"/>
    <w:rsid w:val="002E1411"/>
    <w:rsid w:val="002E161D"/>
    <w:rsid w:val="002E1F06"/>
    <w:rsid w:val="002E22B5"/>
    <w:rsid w:val="002E2C2F"/>
    <w:rsid w:val="002E338C"/>
    <w:rsid w:val="002E3EC6"/>
    <w:rsid w:val="002E46E0"/>
    <w:rsid w:val="002E4C82"/>
    <w:rsid w:val="002E649E"/>
    <w:rsid w:val="002E66E3"/>
    <w:rsid w:val="002E7376"/>
    <w:rsid w:val="002E7D11"/>
    <w:rsid w:val="002F0229"/>
    <w:rsid w:val="002F0372"/>
    <w:rsid w:val="002F069A"/>
    <w:rsid w:val="002F1717"/>
    <w:rsid w:val="002F2713"/>
    <w:rsid w:val="002F2B4B"/>
    <w:rsid w:val="002F2E76"/>
    <w:rsid w:val="002F374F"/>
    <w:rsid w:val="002F44DE"/>
    <w:rsid w:val="002F5F82"/>
    <w:rsid w:val="002F7BC6"/>
    <w:rsid w:val="00300538"/>
    <w:rsid w:val="00300791"/>
    <w:rsid w:val="003007B0"/>
    <w:rsid w:val="003021D4"/>
    <w:rsid w:val="003038BE"/>
    <w:rsid w:val="003054A2"/>
    <w:rsid w:val="00305CF5"/>
    <w:rsid w:val="00306512"/>
    <w:rsid w:val="0030666F"/>
    <w:rsid w:val="00307DCF"/>
    <w:rsid w:val="00310EEB"/>
    <w:rsid w:val="00311159"/>
    <w:rsid w:val="00312A80"/>
    <w:rsid w:val="00312B90"/>
    <w:rsid w:val="00313B67"/>
    <w:rsid w:val="00314798"/>
    <w:rsid w:val="00314E7E"/>
    <w:rsid w:val="003162E7"/>
    <w:rsid w:val="00317A1F"/>
    <w:rsid w:val="00317F89"/>
    <w:rsid w:val="003209B6"/>
    <w:rsid w:val="00320AE8"/>
    <w:rsid w:val="0032197B"/>
    <w:rsid w:val="0032313A"/>
    <w:rsid w:val="00323202"/>
    <w:rsid w:val="00325550"/>
    <w:rsid w:val="00325957"/>
    <w:rsid w:val="00325A41"/>
    <w:rsid w:val="00325BB8"/>
    <w:rsid w:val="00325C2B"/>
    <w:rsid w:val="00325E9B"/>
    <w:rsid w:val="00326364"/>
    <w:rsid w:val="00330572"/>
    <w:rsid w:val="00330B43"/>
    <w:rsid w:val="0033125F"/>
    <w:rsid w:val="003313BC"/>
    <w:rsid w:val="003325E6"/>
    <w:rsid w:val="00332FB2"/>
    <w:rsid w:val="00333671"/>
    <w:rsid w:val="00334159"/>
    <w:rsid w:val="003342CB"/>
    <w:rsid w:val="003349B3"/>
    <w:rsid w:val="00334A2E"/>
    <w:rsid w:val="003353F6"/>
    <w:rsid w:val="0033589B"/>
    <w:rsid w:val="003360CE"/>
    <w:rsid w:val="00336401"/>
    <w:rsid w:val="00336652"/>
    <w:rsid w:val="00336A73"/>
    <w:rsid w:val="00337E3C"/>
    <w:rsid w:val="003416D3"/>
    <w:rsid w:val="00342385"/>
    <w:rsid w:val="003430A7"/>
    <w:rsid w:val="003430B3"/>
    <w:rsid w:val="003435C4"/>
    <w:rsid w:val="00343AC1"/>
    <w:rsid w:val="00344122"/>
    <w:rsid w:val="00344B8C"/>
    <w:rsid w:val="00344F2E"/>
    <w:rsid w:val="00345037"/>
    <w:rsid w:val="00345BEA"/>
    <w:rsid w:val="003461C9"/>
    <w:rsid w:val="00347852"/>
    <w:rsid w:val="00347CAB"/>
    <w:rsid w:val="00347E88"/>
    <w:rsid w:val="00351257"/>
    <w:rsid w:val="003517E8"/>
    <w:rsid w:val="00351881"/>
    <w:rsid w:val="00352109"/>
    <w:rsid w:val="00352D56"/>
    <w:rsid w:val="00353349"/>
    <w:rsid w:val="0035364D"/>
    <w:rsid w:val="00353E8C"/>
    <w:rsid w:val="0035475E"/>
    <w:rsid w:val="00354943"/>
    <w:rsid w:val="00354C16"/>
    <w:rsid w:val="00354C7B"/>
    <w:rsid w:val="00355D93"/>
    <w:rsid w:val="00355DD1"/>
    <w:rsid w:val="003561BC"/>
    <w:rsid w:val="00357A3D"/>
    <w:rsid w:val="0036002B"/>
    <w:rsid w:val="00360242"/>
    <w:rsid w:val="00360C4F"/>
    <w:rsid w:val="00361CF9"/>
    <w:rsid w:val="00361DF7"/>
    <w:rsid w:val="00363C95"/>
    <w:rsid w:val="00363D09"/>
    <w:rsid w:val="00363EDA"/>
    <w:rsid w:val="003643AC"/>
    <w:rsid w:val="0036443F"/>
    <w:rsid w:val="00364C5F"/>
    <w:rsid w:val="003653AE"/>
    <w:rsid w:val="003653E4"/>
    <w:rsid w:val="00366B91"/>
    <w:rsid w:val="00367083"/>
    <w:rsid w:val="00367650"/>
    <w:rsid w:val="00367765"/>
    <w:rsid w:val="00367CB8"/>
    <w:rsid w:val="00370125"/>
    <w:rsid w:val="00370CD9"/>
    <w:rsid w:val="0037109D"/>
    <w:rsid w:val="003711D6"/>
    <w:rsid w:val="00372551"/>
    <w:rsid w:val="00372687"/>
    <w:rsid w:val="0037272D"/>
    <w:rsid w:val="00372FF4"/>
    <w:rsid w:val="0037342E"/>
    <w:rsid w:val="00373929"/>
    <w:rsid w:val="00373BB1"/>
    <w:rsid w:val="00373C0D"/>
    <w:rsid w:val="003747AC"/>
    <w:rsid w:val="00376382"/>
    <w:rsid w:val="003763B4"/>
    <w:rsid w:val="00376864"/>
    <w:rsid w:val="00376B1B"/>
    <w:rsid w:val="0037715A"/>
    <w:rsid w:val="003776A6"/>
    <w:rsid w:val="0037775D"/>
    <w:rsid w:val="00377A10"/>
    <w:rsid w:val="003802EE"/>
    <w:rsid w:val="00381169"/>
    <w:rsid w:val="00381C85"/>
    <w:rsid w:val="003826EA"/>
    <w:rsid w:val="003827D8"/>
    <w:rsid w:val="0038300D"/>
    <w:rsid w:val="00383278"/>
    <w:rsid w:val="0038377D"/>
    <w:rsid w:val="00384466"/>
    <w:rsid w:val="003848DD"/>
    <w:rsid w:val="0038497F"/>
    <w:rsid w:val="00385759"/>
    <w:rsid w:val="00386B18"/>
    <w:rsid w:val="00386B2F"/>
    <w:rsid w:val="00387723"/>
    <w:rsid w:val="003878D5"/>
    <w:rsid w:val="0039003D"/>
    <w:rsid w:val="00390611"/>
    <w:rsid w:val="003912EA"/>
    <w:rsid w:val="0039130B"/>
    <w:rsid w:val="00393129"/>
    <w:rsid w:val="003931C6"/>
    <w:rsid w:val="00395072"/>
    <w:rsid w:val="00396C13"/>
    <w:rsid w:val="00396FDE"/>
    <w:rsid w:val="00397431"/>
    <w:rsid w:val="003A0101"/>
    <w:rsid w:val="003A0594"/>
    <w:rsid w:val="003A1377"/>
    <w:rsid w:val="003A1BA3"/>
    <w:rsid w:val="003A269A"/>
    <w:rsid w:val="003A3998"/>
    <w:rsid w:val="003A3D66"/>
    <w:rsid w:val="003A3EE9"/>
    <w:rsid w:val="003A402C"/>
    <w:rsid w:val="003A4CC3"/>
    <w:rsid w:val="003A4D76"/>
    <w:rsid w:val="003A5178"/>
    <w:rsid w:val="003A5699"/>
    <w:rsid w:val="003A56FE"/>
    <w:rsid w:val="003A5A34"/>
    <w:rsid w:val="003A5CE4"/>
    <w:rsid w:val="003A6320"/>
    <w:rsid w:val="003A6335"/>
    <w:rsid w:val="003A6AE2"/>
    <w:rsid w:val="003A6CD0"/>
    <w:rsid w:val="003B076D"/>
    <w:rsid w:val="003B175B"/>
    <w:rsid w:val="003B17F2"/>
    <w:rsid w:val="003B1961"/>
    <w:rsid w:val="003B264D"/>
    <w:rsid w:val="003B29B2"/>
    <w:rsid w:val="003B3835"/>
    <w:rsid w:val="003B38AB"/>
    <w:rsid w:val="003B3BA3"/>
    <w:rsid w:val="003B3F93"/>
    <w:rsid w:val="003B40F6"/>
    <w:rsid w:val="003B4810"/>
    <w:rsid w:val="003B5743"/>
    <w:rsid w:val="003B5D7E"/>
    <w:rsid w:val="003B606F"/>
    <w:rsid w:val="003B6C7C"/>
    <w:rsid w:val="003C04B2"/>
    <w:rsid w:val="003C079C"/>
    <w:rsid w:val="003C2191"/>
    <w:rsid w:val="003C22A6"/>
    <w:rsid w:val="003C432C"/>
    <w:rsid w:val="003C4572"/>
    <w:rsid w:val="003C5031"/>
    <w:rsid w:val="003C5AD4"/>
    <w:rsid w:val="003C5E61"/>
    <w:rsid w:val="003C5F91"/>
    <w:rsid w:val="003C626D"/>
    <w:rsid w:val="003C65D7"/>
    <w:rsid w:val="003C724A"/>
    <w:rsid w:val="003D032D"/>
    <w:rsid w:val="003D09F7"/>
    <w:rsid w:val="003D0BA4"/>
    <w:rsid w:val="003D0EF0"/>
    <w:rsid w:val="003D121E"/>
    <w:rsid w:val="003D13D2"/>
    <w:rsid w:val="003D23D9"/>
    <w:rsid w:val="003D25C8"/>
    <w:rsid w:val="003D2FDD"/>
    <w:rsid w:val="003D311F"/>
    <w:rsid w:val="003D4905"/>
    <w:rsid w:val="003D4BB1"/>
    <w:rsid w:val="003D5306"/>
    <w:rsid w:val="003D55E6"/>
    <w:rsid w:val="003D5D18"/>
    <w:rsid w:val="003D6ABF"/>
    <w:rsid w:val="003D6D28"/>
    <w:rsid w:val="003D6D7C"/>
    <w:rsid w:val="003E0FAA"/>
    <w:rsid w:val="003E1539"/>
    <w:rsid w:val="003E16A1"/>
    <w:rsid w:val="003E17C8"/>
    <w:rsid w:val="003E21DE"/>
    <w:rsid w:val="003E26B0"/>
    <w:rsid w:val="003E3B2E"/>
    <w:rsid w:val="003E3CE0"/>
    <w:rsid w:val="003E58C1"/>
    <w:rsid w:val="003E5967"/>
    <w:rsid w:val="003E5EC6"/>
    <w:rsid w:val="003E61BE"/>
    <w:rsid w:val="003E6E4E"/>
    <w:rsid w:val="003E7041"/>
    <w:rsid w:val="003E730C"/>
    <w:rsid w:val="003E79F7"/>
    <w:rsid w:val="003E7DEA"/>
    <w:rsid w:val="003F07C1"/>
    <w:rsid w:val="003F1272"/>
    <w:rsid w:val="003F3EC0"/>
    <w:rsid w:val="003F42BE"/>
    <w:rsid w:val="003F4593"/>
    <w:rsid w:val="003F592A"/>
    <w:rsid w:val="003F6412"/>
    <w:rsid w:val="003F6A45"/>
    <w:rsid w:val="003F7138"/>
    <w:rsid w:val="003F7E89"/>
    <w:rsid w:val="00400022"/>
    <w:rsid w:val="00400B39"/>
    <w:rsid w:val="00401023"/>
    <w:rsid w:val="004022E9"/>
    <w:rsid w:val="00402331"/>
    <w:rsid w:val="00403201"/>
    <w:rsid w:val="004035F7"/>
    <w:rsid w:val="004040F6"/>
    <w:rsid w:val="00404589"/>
    <w:rsid w:val="00405F90"/>
    <w:rsid w:val="004064CD"/>
    <w:rsid w:val="00407175"/>
    <w:rsid w:val="00410A60"/>
    <w:rsid w:val="00410D87"/>
    <w:rsid w:val="00410F1E"/>
    <w:rsid w:val="00411AEC"/>
    <w:rsid w:val="0041259A"/>
    <w:rsid w:val="00413514"/>
    <w:rsid w:val="004137AC"/>
    <w:rsid w:val="00413BA0"/>
    <w:rsid w:val="00413DC1"/>
    <w:rsid w:val="00414106"/>
    <w:rsid w:val="004141C4"/>
    <w:rsid w:val="00414846"/>
    <w:rsid w:val="00414965"/>
    <w:rsid w:val="00414F86"/>
    <w:rsid w:val="00415C97"/>
    <w:rsid w:val="0041615B"/>
    <w:rsid w:val="00416189"/>
    <w:rsid w:val="00416B26"/>
    <w:rsid w:val="00417472"/>
    <w:rsid w:val="004174D1"/>
    <w:rsid w:val="00417773"/>
    <w:rsid w:val="00417A58"/>
    <w:rsid w:val="00417AFF"/>
    <w:rsid w:val="0042061E"/>
    <w:rsid w:val="004211D0"/>
    <w:rsid w:val="00421273"/>
    <w:rsid w:val="0042182A"/>
    <w:rsid w:val="00422177"/>
    <w:rsid w:val="00422BF1"/>
    <w:rsid w:val="00422D94"/>
    <w:rsid w:val="00422EEB"/>
    <w:rsid w:val="00422FC1"/>
    <w:rsid w:val="00423110"/>
    <w:rsid w:val="0042323D"/>
    <w:rsid w:val="004238F7"/>
    <w:rsid w:val="00423AD2"/>
    <w:rsid w:val="00423D04"/>
    <w:rsid w:val="0042448B"/>
    <w:rsid w:val="00425054"/>
    <w:rsid w:val="00425B04"/>
    <w:rsid w:val="00426CC2"/>
    <w:rsid w:val="00427AF8"/>
    <w:rsid w:val="00427B43"/>
    <w:rsid w:val="00427C26"/>
    <w:rsid w:val="00430832"/>
    <w:rsid w:val="00430A1A"/>
    <w:rsid w:val="00431985"/>
    <w:rsid w:val="004319FE"/>
    <w:rsid w:val="00431AB1"/>
    <w:rsid w:val="00431BBA"/>
    <w:rsid w:val="00432D66"/>
    <w:rsid w:val="00432E1A"/>
    <w:rsid w:val="00433525"/>
    <w:rsid w:val="0043398B"/>
    <w:rsid w:val="00433B5C"/>
    <w:rsid w:val="00433D7A"/>
    <w:rsid w:val="0043410F"/>
    <w:rsid w:val="004355C2"/>
    <w:rsid w:val="00435A6F"/>
    <w:rsid w:val="00435B40"/>
    <w:rsid w:val="00435C6B"/>
    <w:rsid w:val="00435F45"/>
    <w:rsid w:val="00437883"/>
    <w:rsid w:val="00437A4B"/>
    <w:rsid w:val="00437BF0"/>
    <w:rsid w:val="0044012D"/>
    <w:rsid w:val="0044044B"/>
    <w:rsid w:val="00440FCF"/>
    <w:rsid w:val="0044349F"/>
    <w:rsid w:val="00443C71"/>
    <w:rsid w:val="00444659"/>
    <w:rsid w:val="00444679"/>
    <w:rsid w:val="004454F9"/>
    <w:rsid w:val="004463D0"/>
    <w:rsid w:val="00446763"/>
    <w:rsid w:val="004474EA"/>
    <w:rsid w:val="00447939"/>
    <w:rsid w:val="00447A0E"/>
    <w:rsid w:val="00447E7B"/>
    <w:rsid w:val="004507C3"/>
    <w:rsid w:val="00450AB5"/>
    <w:rsid w:val="00450DBF"/>
    <w:rsid w:val="0045193E"/>
    <w:rsid w:val="00451944"/>
    <w:rsid w:val="00451A02"/>
    <w:rsid w:val="00451CF3"/>
    <w:rsid w:val="004527BB"/>
    <w:rsid w:val="00452F70"/>
    <w:rsid w:val="0045387A"/>
    <w:rsid w:val="004543E4"/>
    <w:rsid w:val="0045473B"/>
    <w:rsid w:val="004551DF"/>
    <w:rsid w:val="00456854"/>
    <w:rsid w:val="00456AE0"/>
    <w:rsid w:val="00456B17"/>
    <w:rsid w:val="00456D59"/>
    <w:rsid w:val="00456EF2"/>
    <w:rsid w:val="0045752C"/>
    <w:rsid w:val="00457F54"/>
    <w:rsid w:val="00460771"/>
    <w:rsid w:val="00460A65"/>
    <w:rsid w:val="00461845"/>
    <w:rsid w:val="00461CC9"/>
    <w:rsid w:val="004622DD"/>
    <w:rsid w:val="00464395"/>
    <w:rsid w:val="004658C5"/>
    <w:rsid w:val="00466236"/>
    <w:rsid w:val="00466A66"/>
    <w:rsid w:val="004671BD"/>
    <w:rsid w:val="00467B62"/>
    <w:rsid w:val="00467E1B"/>
    <w:rsid w:val="00467EE5"/>
    <w:rsid w:val="004704E8"/>
    <w:rsid w:val="004711AF"/>
    <w:rsid w:val="00474B10"/>
    <w:rsid w:val="00474CB4"/>
    <w:rsid w:val="00474DA8"/>
    <w:rsid w:val="00475457"/>
    <w:rsid w:val="004754A5"/>
    <w:rsid w:val="00476738"/>
    <w:rsid w:val="00477092"/>
    <w:rsid w:val="00477927"/>
    <w:rsid w:val="00477B7E"/>
    <w:rsid w:val="0048026C"/>
    <w:rsid w:val="00482093"/>
    <w:rsid w:val="00482FF0"/>
    <w:rsid w:val="004855DB"/>
    <w:rsid w:val="0048564B"/>
    <w:rsid w:val="0048566E"/>
    <w:rsid w:val="00485855"/>
    <w:rsid w:val="00485863"/>
    <w:rsid w:val="00486CCB"/>
    <w:rsid w:val="0048707C"/>
    <w:rsid w:val="004877CC"/>
    <w:rsid w:val="00487801"/>
    <w:rsid w:val="004901CF"/>
    <w:rsid w:val="0049057B"/>
    <w:rsid w:val="00490850"/>
    <w:rsid w:val="004908CB"/>
    <w:rsid w:val="00490ECA"/>
    <w:rsid w:val="00490FA4"/>
    <w:rsid w:val="004927FD"/>
    <w:rsid w:val="00493E1B"/>
    <w:rsid w:val="00493F3C"/>
    <w:rsid w:val="00495828"/>
    <w:rsid w:val="00495CAB"/>
    <w:rsid w:val="00495FDA"/>
    <w:rsid w:val="0049643A"/>
    <w:rsid w:val="00496FB9"/>
    <w:rsid w:val="00497406"/>
    <w:rsid w:val="00497CBB"/>
    <w:rsid w:val="00497CFF"/>
    <w:rsid w:val="004A13B3"/>
    <w:rsid w:val="004A1E04"/>
    <w:rsid w:val="004A231A"/>
    <w:rsid w:val="004A2856"/>
    <w:rsid w:val="004A2C2D"/>
    <w:rsid w:val="004A2F03"/>
    <w:rsid w:val="004A2F42"/>
    <w:rsid w:val="004A4E7F"/>
    <w:rsid w:val="004A5483"/>
    <w:rsid w:val="004A6404"/>
    <w:rsid w:val="004A6CC3"/>
    <w:rsid w:val="004A7445"/>
    <w:rsid w:val="004A7EEA"/>
    <w:rsid w:val="004B09BA"/>
    <w:rsid w:val="004B12C1"/>
    <w:rsid w:val="004B132D"/>
    <w:rsid w:val="004B1975"/>
    <w:rsid w:val="004B2A5F"/>
    <w:rsid w:val="004B2A7C"/>
    <w:rsid w:val="004B3461"/>
    <w:rsid w:val="004B3B40"/>
    <w:rsid w:val="004B48D0"/>
    <w:rsid w:val="004B4A67"/>
    <w:rsid w:val="004B4CCD"/>
    <w:rsid w:val="004B50E9"/>
    <w:rsid w:val="004C0E80"/>
    <w:rsid w:val="004C1541"/>
    <w:rsid w:val="004C159D"/>
    <w:rsid w:val="004C344A"/>
    <w:rsid w:val="004C4F9B"/>
    <w:rsid w:val="004C64B4"/>
    <w:rsid w:val="004D0C18"/>
    <w:rsid w:val="004D1A1B"/>
    <w:rsid w:val="004D1B20"/>
    <w:rsid w:val="004D22F8"/>
    <w:rsid w:val="004D2485"/>
    <w:rsid w:val="004D36B1"/>
    <w:rsid w:val="004D3E2D"/>
    <w:rsid w:val="004D4079"/>
    <w:rsid w:val="004D419E"/>
    <w:rsid w:val="004D4CEA"/>
    <w:rsid w:val="004D4D91"/>
    <w:rsid w:val="004D4F27"/>
    <w:rsid w:val="004D5557"/>
    <w:rsid w:val="004D5ED9"/>
    <w:rsid w:val="004D6415"/>
    <w:rsid w:val="004D6D1C"/>
    <w:rsid w:val="004D6E6C"/>
    <w:rsid w:val="004D6EFB"/>
    <w:rsid w:val="004D778F"/>
    <w:rsid w:val="004D77C2"/>
    <w:rsid w:val="004E07BF"/>
    <w:rsid w:val="004E081F"/>
    <w:rsid w:val="004E2507"/>
    <w:rsid w:val="004E2BF0"/>
    <w:rsid w:val="004E2D06"/>
    <w:rsid w:val="004E2D57"/>
    <w:rsid w:val="004E2E28"/>
    <w:rsid w:val="004E3370"/>
    <w:rsid w:val="004E466F"/>
    <w:rsid w:val="004E4CA9"/>
    <w:rsid w:val="004E5912"/>
    <w:rsid w:val="004E6BF2"/>
    <w:rsid w:val="004E6C70"/>
    <w:rsid w:val="004E71AD"/>
    <w:rsid w:val="004E743A"/>
    <w:rsid w:val="004E7DCC"/>
    <w:rsid w:val="004E7FA1"/>
    <w:rsid w:val="004F0393"/>
    <w:rsid w:val="004F1357"/>
    <w:rsid w:val="004F143A"/>
    <w:rsid w:val="004F1D9A"/>
    <w:rsid w:val="004F1FCF"/>
    <w:rsid w:val="004F2CB7"/>
    <w:rsid w:val="004F2E63"/>
    <w:rsid w:val="004F30EE"/>
    <w:rsid w:val="004F3CDB"/>
    <w:rsid w:val="004F4241"/>
    <w:rsid w:val="004F4264"/>
    <w:rsid w:val="004F4546"/>
    <w:rsid w:val="004F4C10"/>
    <w:rsid w:val="004F5525"/>
    <w:rsid w:val="004F5C32"/>
    <w:rsid w:val="004F6218"/>
    <w:rsid w:val="004F66F2"/>
    <w:rsid w:val="00500170"/>
    <w:rsid w:val="0050055C"/>
    <w:rsid w:val="00500938"/>
    <w:rsid w:val="00500DCC"/>
    <w:rsid w:val="00501770"/>
    <w:rsid w:val="00501D22"/>
    <w:rsid w:val="00502EEB"/>
    <w:rsid w:val="00503158"/>
    <w:rsid w:val="0050486C"/>
    <w:rsid w:val="00505481"/>
    <w:rsid w:val="00505A24"/>
    <w:rsid w:val="00505DA8"/>
    <w:rsid w:val="00506266"/>
    <w:rsid w:val="005063E8"/>
    <w:rsid w:val="00506F50"/>
    <w:rsid w:val="005073D5"/>
    <w:rsid w:val="005105B5"/>
    <w:rsid w:val="00510B52"/>
    <w:rsid w:val="00511567"/>
    <w:rsid w:val="00511C35"/>
    <w:rsid w:val="005131C9"/>
    <w:rsid w:val="005132D5"/>
    <w:rsid w:val="00513A2D"/>
    <w:rsid w:val="00513B69"/>
    <w:rsid w:val="00513FAB"/>
    <w:rsid w:val="0051593C"/>
    <w:rsid w:val="00516015"/>
    <w:rsid w:val="005169CE"/>
    <w:rsid w:val="00516BF4"/>
    <w:rsid w:val="00516C42"/>
    <w:rsid w:val="005173B1"/>
    <w:rsid w:val="00517A45"/>
    <w:rsid w:val="00517EBE"/>
    <w:rsid w:val="00520C63"/>
    <w:rsid w:val="00520E6C"/>
    <w:rsid w:val="00520FBE"/>
    <w:rsid w:val="00521952"/>
    <w:rsid w:val="00522654"/>
    <w:rsid w:val="005229BB"/>
    <w:rsid w:val="00522E8E"/>
    <w:rsid w:val="0052351E"/>
    <w:rsid w:val="00523FFC"/>
    <w:rsid w:val="0052471B"/>
    <w:rsid w:val="00524EF0"/>
    <w:rsid w:val="00526891"/>
    <w:rsid w:val="00526A42"/>
    <w:rsid w:val="00527975"/>
    <w:rsid w:val="00530263"/>
    <w:rsid w:val="0053131E"/>
    <w:rsid w:val="005318B3"/>
    <w:rsid w:val="00532924"/>
    <w:rsid w:val="00534337"/>
    <w:rsid w:val="0053477B"/>
    <w:rsid w:val="005348CC"/>
    <w:rsid w:val="00534E14"/>
    <w:rsid w:val="005350F5"/>
    <w:rsid w:val="005367E3"/>
    <w:rsid w:val="0053799C"/>
    <w:rsid w:val="00537B14"/>
    <w:rsid w:val="005405BA"/>
    <w:rsid w:val="00540779"/>
    <w:rsid w:val="00540D24"/>
    <w:rsid w:val="00541FB3"/>
    <w:rsid w:val="0054229B"/>
    <w:rsid w:val="00542A3F"/>
    <w:rsid w:val="00542EE0"/>
    <w:rsid w:val="0054395B"/>
    <w:rsid w:val="00543B5F"/>
    <w:rsid w:val="00543C4F"/>
    <w:rsid w:val="00544B84"/>
    <w:rsid w:val="00544C4D"/>
    <w:rsid w:val="00545429"/>
    <w:rsid w:val="00545A86"/>
    <w:rsid w:val="00545D94"/>
    <w:rsid w:val="00546072"/>
    <w:rsid w:val="00546988"/>
    <w:rsid w:val="00547B91"/>
    <w:rsid w:val="00547C34"/>
    <w:rsid w:val="00547F74"/>
    <w:rsid w:val="00550E02"/>
    <w:rsid w:val="00550F32"/>
    <w:rsid w:val="0055230E"/>
    <w:rsid w:val="00553E73"/>
    <w:rsid w:val="0055443B"/>
    <w:rsid w:val="005544E1"/>
    <w:rsid w:val="00554A85"/>
    <w:rsid w:val="0055575A"/>
    <w:rsid w:val="00555FD7"/>
    <w:rsid w:val="005562EE"/>
    <w:rsid w:val="00556669"/>
    <w:rsid w:val="00556934"/>
    <w:rsid w:val="00557233"/>
    <w:rsid w:val="00557EAE"/>
    <w:rsid w:val="005600B7"/>
    <w:rsid w:val="00560176"/>
    <w:rsid w:val="0056052F"/>
    <w:rsid w:val="00560BBC"/>
    <w:rsid w:val="00561314"/>
    <w:rsid w:val="005624CC"/>
    <w:rsid w:val="00562609"/>
    <w:rsid w:val="0056300F"/>
    <w:rsid w:val="00563031"/>
    <w:rsid w:val="005631D8"/>
    <w:rsid w:val="00563ED9"/>
    <w:rsid w:val="00564238"/>
    <w:rsid w:val="00564895"/>
    <w:rsid w:val="00565654"/>
    <w:rsid w:val="005659DE"/>
    <w:rsid w:val="00570164"/>
    <w:rsid w:val="005704AD"/>
    <w:rsid w:val="0057098A"/>
    <w:rsid w:val="005729BE"/>
    <w:rsid w:val="00572E4F"/>
    <w:rsid w:val="005732C4"/>
    <w:rsid w:val="0057345C"/>
    <w:rsid w:val="005739C3"/>
    <w:rsid w:val="00574199"/>
    <w:rsid w:val="005748AA"/>
    <w:rsid w:val="00575038"/>
    <w:rsid w:val="00575FF9"/>
    <w:rsid w:val="00576239"/>
    <w:rsid w:val="00576D44"/>
    <w:rsid w:val="00580FF0"/>
    <w:rsid w:val="00581821"/>
    <w:rsid w:val="00581D11"/>
    <w:rsid w:val="00581D64"/>
    <w:rsid w:val="005824BA"/>
    <w:rsid w:val="00583245"/>
    <w:rsid w:val="00583536"/>
    <w:rsid w:val="005835A3"/>
    <w:rsid w:val="00584102"/>
    <w:rsid w:val="005845A5"/>
    <w:rsid w:val="00585049"/>
    <w:rsid w:val="0058542C"/>
    <w:rsid w:val="00585AD5"/>
    <w:rsid w:val="005861C8"/>
    <w:rsid w:val="0058659B"/>
    <w:rsid w:val="0058661F"/>
    <w:rsid w:val="00586851"/>
    <w:rsid w:val="00586894"/>
    <w:rsid w:val="00587935"/>
    <w:rsid w:val="00587BC7"/>
    <w:rsid w:val="00587E1A"/>
    <w:rsid w:val="00590362"/>
    <w:rsid w:val="0059046C"/>
    <w:rsid w:val="0059070D"/>
    <w:rsid w:val="005915F0"/>
    <w:rsid w:val="00591DA7"/>
    <w:rsid w:val="005921FA"/>
    <w:rsid w:val="00594BB1"/>
    <w:rsid w:val="00595FED"/>
    <w:rsid w:val="00596C2D"/>
    <w:rsid w:val="00597D92"/>
    <w:rsid w:val="005A094D"/>
    <w:rsid w:val="005A0AE7"/>
    <w:rsid w:val="005A0B03"/>
    <w:rsid w:val="005A1595"/>
    <w:rsid w:val="005A16EC"/>
    <w:rsid w:val="005A30BB"/>
    <w:rsid w:val="005A3B8D"/>
    <w:rsid w:val="005A4CDA"/>
    <w:rsid w:val="005A6020"/>
    <w:rsid w:val="005A6223"/>
    <w:rsid w:val="005A6EB5"/>
    <w:rsid w:val="005A76C2"/>
    <w:rsid w:val="005A7D66"/>
    <w:rsid w:val="005B001C"/>
    <w:rsid w:val="005B09AD"/>
    <w:rsid w:val="005B0F51"/>
    <w:rsid w:val="005B1CA6"/>
    <w:rsid w:val="005B20A7"/>
    <w:rsid w:val="005B212D"/>
    <w:rsid w:val="005B27E6"/>
    <w:rsid w:val="005B39EE"/>
    <w:rsid w:val="005B39F0"/>
    <w:rsid w:val="005B3A19"/>
    <w:rsid w:val="005B3BEC"/>
    <w:rsid w:val="005B3DE6"/>
    <w:rsid w:val="005B5F8F"/>
    <w:rsid w:val="005B696F"/>
    <w:rsid w:val="005B72EA"/>
    <w:rsid w:val="005B787A"/>
    <w:rsid w:val="005C015E"/>
    <w:rsid w:val="005C0316"/>
    <w:rsid w:val="005C0C25"/>
    <w:rsid w:val="005C0C90"/>
    <w:rsid w:val="005C109A"/>
    <w:rsid w:val="005C15C7"/>
    <w:rsid w:val="005C1DD8"/>
    <w:rsid w:val="005C1F8C"/>
    <w:rsid w:val="005C2CF5"/>
    <w:rsid w:val="005C2FCD"/>
    <w:rsid w:val="005C38BD"/>
    <w:rsid w:val="005C390B"/>
    <w:rsid w:val="005C5630"/>
    <w:rsid w:val="005C5D2E"/>
    <w:rsid w:val="005C659D"/>
    <w:rsid w:val="005C6C66"/>
    <w:rsid w:val="005C6D7D"/>
    <w:rsid w:val="005C763A"/>
    <w:rsid w:val="005C7ED5"/>
    <w:rsid w:val="005C7F93"/>
    <w:rsid w:val="005D007F"/>
    <w:rsid w:val="005D0C45"/>
    <w:rsid w:val="005D0D18"/>
    <w:rsid w:val="005D131E"/>
    <w:rsid w:val="005D1F20"/>
    <w:rsid w:val="005D2CAE"/>
    <w:rsid w:val="005D4642"/>
    <w:rsid w:val="005D5668"/>
    <w:rsid w:val="005D574F"/>
    <w:rsid w:val="005D5C3F"/>
    <w:rsid w:val="005D60F4"/>
    <w:rsid w:val="005D6E13"/>
    <w:rsid w:val="005D6EED"/>
    <w:rsid w:val="005D704D"/>
    <w:rsid w:val="005D7C0D"/>
    <w:rsid w:val="005E01AE"/>
    <w:rsid w:val="005E1E3E"/>
    <w:rsid w:val="005E36BC"/>
    <w:rsid w:val="005E4424"/>
    <w:rsid w:val="005E453F"/>
    <w:rsid w:val="005E459C"/>
    <w:rsid w:val="005E4E99"/>
    <w:rsid w:val="005E6E24"/>
    <w:rsid w:val="005E6FE6"/>
    <w:rsid w:val="005E7C5E"/>
    <w:rsid w:val="005E7E0D"/>
    <w:rsid w:val="005F003A"/>
    <w:rsid w:val="005F05FE"/>
    <w:rsid w:val="005F17E5"/>
    <w:rsid w:val="005F2848"/>
    <w:rsid w:val="005F2F4F"/>
    <w:rsid w:val="005F3574"/>
    <w:rsid w:val="005F3F2E"/>
    <w:rsid w:val="005F4768"/>
    <w:rsid w:val="005F5661"/>
    <w:rsid w:val="005F5692"/>
    <w:rsid w:val="005F6E6A"/>
    <w:rsid w:val="005F6ECD"/>
    <w:rsid w:val="00600C09"/>
    <w:rsid w:val="00600DA0"/>
    <w:rsid w:val="00601544"/>
    <w:rsid w:val="0060283F"/>
    <w:rsid w:val="006034E7"/>
    <w:rsid w:val="00604265"/>
    <w:rsid w:val="0060453A"/>
    <w:rsid w:val="00604930"/>
    <w:rsid w:val="00604D31"/>
    <w:rsid w:val="006055D1"/>
    <w:rsid w:val="00605A95"/>
    <w:rsid w:val="00606967"/>
    <w:rsid w:val="00606AC3"/>
    <w:rsid w:val="00606B16"/>
    <w:rsid w:val="00607369"/>
    <w:rsid w:val="00607D09"/>
    <w:rsid w:val="00610102"/>
    <w:rsid w:val="0061069C"/>
    <w:rsid w:val="00611356"/>
    <w:rsid w:val="00611CEE"/>
    <w:rsid w:val="00611EF5"/>
    <w:rsid w:val="006125D9"/>
    <w:rsid w:val="006137BD"/>
    <w:rsid w:val="006140A3"/>
    <w:rsid w:val="00614D7B"/>
    <w:rsid w:val="006151D2"/>
    <w:rsid w:val="0061579B"/>
    <w:rsid w:val="0061592C"/>
    <w:rsid w:val="00616080"/>
    <w:rsid w:val="0061612C"/>
    <w:rsid w:val="006175C3"/>
    <w:rsid w:val="00617732"/>
    <w:rsid w:val="0062008F"/>
    <w:rsid w:val="0062035D"/>
    <w:rsid w:val="00620BD6"/>
    <w:rsid w:val="0062298D"/>
    <w:rsid w:val="00622CA4"/>
    <w:rsid w:val="00622EF4"/>
    <w:rsid w:val="00623A01"/>
    <w:rsid w:val="006256AA"/>
    <w:rsid w:val="00625BC5"/>
    <w:rsid w:val="00626E3D"/>
    <w:rsid w:val="006273DD"/>
    <w:rsid w:val="00627467"/>
    <w:rsid w:val="006278E0"/>
    <w:rsid w:val="00630F99"/>
    <w:rsid w:val="0063103D"/>
    <w:rsid w:val="00631705"/>
    <w:rsid w:val="00631E9E"/>
    <w:rsid w:val="00631F4B"/>
    <w:rsid w:val="00632805"/>
    <w:rsid w:val="00633C22"/>
    <w:rsid w:val="006343AD"/>
    <w:rsid w:val="00634603"/>
    <w:rsid w:val="0063510C"/>
    <w:rsid w:val="006359EE"/>
    <w:rsid w:val="00635AC1"/>
    <w:rsid w:val="00635AED"/>
    <w:rsid w:val="00635C92"/>
    <w:rsid w:val="006365A0"/>
    <w:rsid w:val="0064111E"/>
    <w:rsid w:val="0064279B"/>
    <w:rsid w:val="00643838"/>
    <w:rsid w:val="00643AC8"/>
    <w:rsid w:val="0064437F"/>
    <w:rsid w:val="006457B7"/>
    <w:rsid w:val="0064582C"/>
    <w:rsid w:val="00647535"/>
    <w:rsid w:val="00647AE2"/>
    <w:rsid w:val="00647BD8"/>
    <w:rsid w:val="00647C39"/>
    <w:rsid w:val="006508D0"/>
    <w:rsid w:val="0065098F"/>
    <w:rsid w:val="00650DA3"/>
    <w:rsid w:val="006510E8"/>
    <w:rsid w:val="0065172B"/>
    <w:rsid w:val="006533F9"/>
    <w:rsid w:val="006537CE"/>
    <w:rsid w:val="00653A7A"/>
    <w:rsid w:val="00655426"/>
    <w:rsid w:val="00655E9A"/>
    <w:rsid w:val="00655EF2"/>
    <w:rsid w:val="00655F6F"/>
    <w:rsid w:val="006564A6"/>
    <w:rsid w:val="006566D7"/>
    <w:rsid w:val="00657286"/>
    <w:rsid w:val="00657B88"/>
    <w:rsid w:val="00657C39"/>
    <w:rsid w:val="00661B05"/>
    <w:rsid w:val="00661C4E"/>
    <w:rsid w:val="00662C4B"/>
    <w:rsid w:val="00665000"/>
    <w:rsid w:val="00665DB7"/>
    <w:rsid w:val="00666A91"/>
    <w:rsid w:val="00666D7C"/>
    <w:rsid w:val="0066714D"/>
    <w:rsid w:val="0067257A"/>
    <w:rsid w:val="00672851"/>
    <w:rsid w:val="00672A81"/>
    <w:rsid w:val="00672B84"/>
    <w:rsid w:val="00672C5E"/>
    <w:rsid w:val="006730CA"/>
    <w:rsid w:val="00675C9A"/>
    <w:rsid w:val="0067687E"/>
    <w:rsid w:val="0067754F"/>
    <w:rsid w:val="0068090B"/>
    <w:rsid w:val="00680E6A"/>
    <w:rsid w:val="00681B46"/>
    <w:rsid w:val="006825C3"/>
    <w:rsid w:val="00682D4C"/>
    <w:rsid w:val="006831E5"/>
    <w:rsid w:val="006833DE"/>
    <w:rsid w:val="006837B9"/>
    <w:rsid w:val="00683E9E"/>
    <w:rsid w:val="00684546"/>
    <w:rsid w:val="00684E52"/>
    <w:rsid w:val="006861B5"/>
    <w:rsid w:val="006877DD"/>
    <w:rsid w:val="006879C9"/>
    <w:rsid w:val="00690268"/>
    <w:rsid w:val="00690C17"/>
    <w:rsid w:val="00693347"/>
    <w:rsid w:val="00694733"/>
    <w:rsid w:val="00694931"/>
    <w:rsid w:val="0069552B"/>
    <w:rsid w:val="00696452"/>
    <w:rsid w:val="006A0D09"/>
    <w:rsid w:val="006A132C"/>
    <w:rsid w:val="006A1E40"/>
    <w:rsid w:val="006A2323"/>
    <w:rsid w:val="006A4915"/>
    <w:rsid w:val="006A5288"/>
    <w:rsid w:val="006A535E"/>
    <w:rsid w:val="006A5468"/>
    <w:rsid w:val="006A5561"/>
    <w:rsid w:val="006A5FDB"/>
    <w:rsid w:val="006B0689"/>
    <w:rsid w:val="006B1004"/>
    <w:rsid w:val="006B1B62"/>
    <w:rsid w:val="006B1F72"/>
    <w:rsid w:val="006B221A"/>
    <w:rsid w:val="006B261B"/>
    <w:rsid w:val="006B31EC"/>
    <w:rsid w:val="006B3540"/>
    <w:rsid w:val="006B3AC1"/>
    <w:rsid w:val="006B476E"/>
    <w:rsid w:val="006B66A8"/>
    <w:rsid w:val="006B6A9F"/>
    <w:rsid w:val="006B7423"/>
    <w:rsid w:val="006B784E"/>
    <w:rsid w:val="006B7C0D"/>
    <w:rsid w:val="006C0120"/>
    <w:rsid w:val="006C071A"/>
    <w:rsid w:val="006C09AE"/>
    <w:rsid w:val="006C0F32"/>
    <w:rsid w:val="006C15F7"/>
    <w:rsid w:val="006C2074"/>
    <w:rsid w:val="006C2752"/>
    <w:rsid w:val="006C4E7D"/>
    <w:rsid w:val="006C5DCF"/>
    <w:rsid w:val="006C5F9F"/>
    <w:rsid w:val="006C6428"/>
    <w:rsid w:val="006C68D9"/>
    <w:rsid w:val="006C6CB9"/>
    <w:rsid w:val="006C70B2"/>
    <w:rsid w:val="006C7586"/>
    <w:rsid w:val="006C7EE4"/>
    <w:rsid w:val="006C7F31"/>
    <w:rsid w:val="006D0D18"/>
    <w:rsid w:val="006D1040"/>
    <w:rsid w:val="006D14DC"/>
    <w:rsid w:val="006D1C34"/>
    <w:rsid w:val="006D2EB9"/>
    <w:rsid w:val="006D2EDA"/>
    <w:rsid w:val="006D33D7"/>
    <w:rsid w:val="006D357F"/>
    <w:rsid w:val="006D51A5"/>
    <w:rsid w:val="006D55C7"/>
    <w:rsid w:val="006D634E"/>
    <w:rsid w:val="006D6B7A"/>
    <w:rsid w:val="006D6CB2"/>
    <w:rsid w:val="006D6D00"/>
    <w:rsid w:val="006D7636"/>
    <w:rsid w:val="006E077A"/>
    <w:rsid w:val="006E0D75"/>
    <w:rsid w:val="006E1AA9"/>
    <w:rsid w:val="006E2349"/>
    <w:rsid w:val="006E2883"/>
    <w:rsid w:val="006E355E"/>
    <w:rsid w:val="006E39D4"/>
    <w:rsid w:val="006E4174"/>
    <w:rsid w:val="006E4A0F"/>
    <w:rsid w:val="006E4A25"/>
    <w:rsid w:val="006E5A99"/>
    <w:rsid w:val="006E5DAE"/>
    <w:rsid w:val="006E5F7B"/>
    <w:rsid w:val="006E5FAF"/>
    <w:rsid w:val="006E640C"/>
    <w:rsid w:val="006E6666"/>
    <w:rsid w:val="006E7C28"/>
    <w:rsid w:val="006E7DA9"/>
    <w:rsid w:val="006F0337"/>
    <w:rsid w:val="006F039D"/>
    <w:rsid w:val="006F1BAF"/>
    <w:rsid w:val="006F39E7"/>
    <w:rsid w:val="006F3AFF"/>
    <w:rsid w:val="006F4263"/>
    <w:rsid w:val="006F734A"/>
    <w:rsid w:val="006F7ABD"/>
    <w:rsid w:val="007005C5"/>
    <w:rsid w:val="00700CC8"/>
    <w:rsid w:val="007016FD"/>
    <w:rsid w:val="00701C41"/>
    <w:rsid w:val="00701D9B"/>
    <w:rsid w:val="00702DBF"/>
    <w:rsid w:val="00703309"/>
    <w:rsid w:val="00703418"/>
    <w:rsid w:val="0070414E"/>
    <w:rsid w:val="0070441C"/>
    <w:rsid w:val="00704E16"/>
    <w:rsid w:val="0070535E"/>
    <w:rsid w:val="00706837"/>
    <w:rsid w:val="007076B6"/>
    <w:rsid w:val="00707CA0"/>
    <w:rsid w:val="00710967"/>
    <w:rsid w:val="00710B95"/>
    <w:rsid w:val="00711639"/>
    <w:rsid w:val="00711676"/>
    <w:rsid w:val="007118BC"/>
    <w:rsid w:val="00711D7B"/>
    <w:rsid w:val="0071381C"/>
    <w:rsid w:val="00714927"/>
    <w:rsid w:val="00714BAF"/>
    <w:rsid w:val="00714DC6"/>
    <w:rsid w:val="0071674F"/>
    <w:rsid w:val="00716E47"/>
    <w:rsid w:val="007174F4"/>
    <w:rsid w:val="00717EB2"/>
    <w:rsid w:val="007201D2"/>
    <w:rsid w:val="007203FF"/>
    <w:rsid w:val="00721340"/>
    <w:rsid w:val="007217BD"/>
    <w:rsid w:val="00722313"/>
    <w:rsid w:val="00722C84"/>
    <w:rsid w:val="00723575"/>
    <w:rsid w:val="00724493"/>
    <w:rsid w:val="00725A42"/>
    <w:rsid w:val="00725BB8"/>
    <w:rsid w:val="00726367"/>
    <w:rsid w:val="00730DBA"/>
    <w:rsid w:val="00730E30"/>
    <w:rsid w:val="0073190F"/>
    <w:rsid w:val="007325A5"/>
    <w:rsid w:val="0073381C"/>
    <w:rsid w:val="0073412E"/>
    <w:rsid w:val="007342CC"/>
    <w:rsid w:val="00734E4D"/>
    <w:rsid w:val="007360DF"/>
    <w:rsid w:val="00736719"/>
    <w:rsid w:val="007374F5"/>
    <w:rsid w:val="007405BC"/>
    <w:rsid w:val="00740697"/>
    <w:rsid w:val="007416B6"/>
    <w:rsid w:val="00741DF3"/>
    <w:rsid w:val="007420B4"/>
    <w:rsid w:val="007424CD"/>
    <w:rsid w:val="00742FFD"/>
    <w:rsid w:val="00743599"/>
    <w:rsid w:val="0074373E"/>
    <w:rsid w:val="00743875"/>
    <w:rsid w:val="00743D1C"/>
    <w:rsid w:val="007441A8"/>
    <w:rsid w:val="007441FF"/>
    <w:rsid w:val="0074604C"/>
    <w:rsid w:val="007467A4"/>
    <w:rsid w:val="00746E93"/>
    <w:rsid w:val="007475EF"/>
    <w:rsid w:val="00747EB2"/>
    <w:rsid w:val="00750802"/>
    <w:rsid w:val="00751079"/>
    <w:rsid w:val="007516AB"/>
    <w:rsid w:val="007536C5"/>
    <w:rsid w:val="0075393B"/>
    <w:rsid w:val="00754015"/>
    <w:rsid w:val="00754024"/>
    <w:rsid w:val="00754555"/>
    <w:rsid w:val="00754B28"/>
    <w:rsid w:val="00754CB7"/>
    <w:rsid w:val="00754ECB"/>
    <w:rsid w:val="0075754F"/>
    <w:rsid w:val="00757C82"/>
    <w:rsid w:val="0076055D"/>
    <w:rsid w:val="0076103F"/>
    <w:rsid w:val="0076134A"/>
    <w:rsid w:val="00761F09"/>
    <w:rsid w:val="00761F68"/>
    <w:rsid w:val="0076250E"/>
    <w:rsid w:val="00763E3F"/>
    <w:rsid w:val="007643F6"/>
    <w:rsid w:val="00764D7F"/>
    <w:rsid w:val="007669F9"/>
    <w:rsid w:val="00766C14"/>
    <w:rsid w:val="007676EC"/>
    <w:rsid w:val="00767D4A"/>
    <w:rsid w:val="00767DC3"/>
    <w:rsid w:val="0077039F"/>
    <w:rsid w:val="0077056D"/>
    <w:rsid w:val="00771049"/>
    <w:rsid w:val="00771648"/>
    <w:rsid w:val="007717A1"/>
    <w:rsid w:val="00771902"/>
    <w:rsid w:val="00772DBA"/>
    <w:rsid w:val="00773509"/>
    <w:rsid w:val="00773C41"/>
    <w:rsid w:val="007743F5"/>
    <w:rsid w:val="00774E74"/>
    <w:rsid w:val="0077546B"/>
    <w:rsid w:val="007756DD"/>
    <w:rsid w:val="00775942"/>
    <w:rsid w:val="00775CB6"/>
    <w:rsid w:val="007767AA"/>
    <w:rsid w:val="00776D24"/>
    <w:rsid w:val="0077734C"/>
    <w:rsid w:val="00780323"/>
    <w:rsid w:val="00780805"/>
    <w:rsid w:val="00781066"/>
    <w:rsid w:val="00781193"/>
    <w:rsid w:val="0078216A"/>
    <w:rsid w:val="00784583"/>
    <w:rsid w:val="007849C9"/>
    <w:rsid w:val="00785C93"/>
    <w:rsid w:val="00785E80"/>
    <w:rsid w:val="00785E83"/>
    <w:rsid w:val="007863C1"/>
    <w:rsid w:val="00786A91"/>
    <w:rsid w:val="00786C13"/>
    <w:rsid w:val="00787B09"/>
    <w:rsid w:val="00787FDA"/>
    <w:rsid w:val="0079016C"/>
    <w:rsid w:val="007914CB"/>
    <w:rsid w:val="00791E4B"/>
    <w:rsid w:val="007920AE"/>
    <w:rsid w:val="00792509"/>
    <w:rsid w:val="0079278D"/>
    <w:rsid w:val="00793ACE"/>
    <w:rsid w:val="00796654"/>
    <w:rsid w:val="00796C18"/>
    <w:rsid w:val="007970EE"/>
    <w:rsid w:val="00797BA1"/>
    <w:rsid w:val="007A0726"/>
    <w:rsid w:val="007A1640"/>
    <w:rsid w:val="007A28E7"/>
    <w:rsid w:val="007A2EB1"/>
    <w:rsid w:val="007A32B1"/>
    <w:rsid w:val="007A3972"/>
    <w:rsid w:val="007A3B77"/>
    <w:rsid w:val="007A58FB"/>
    <w:rsid w:val="007A5B96"/>
    <w:rsid w:val="007A6249"/>
    <w:rsid w:val="007A792A"/>
    <w:rsid w:val="007A7ACA"/>
    <w:rsid w:val="007B0956"/>
    <w:rsid w:val="007B0D89"/>
    <w:rsid w:val="007B102B"/>
    <w:rsid w:val="007B1A58"/>
    <w:rsid w:val="007B2600"/>
    <w:rsid w:val="007B3394"/>
    <w:rsid w:val="007B3CB5"/>
    <w:rsid w:val="007B3E55"/>
    <w:rsid w:val="007B480C"/>
    <w:rsid w:val="007B4826"/>
    <w:rsid w:val="007B4B2A"/>
    <w:rsid w:val="007B6CDE"/>
    <w:rsid w:val="007B713F"/>
    <w:rsid w:val="007C03C4"/>
    <w:rsid w:val="007C03F0"/>
    <w:rsid w:val="007C391D"/>
    <w:rsid w:val="007C3D85"/>
    <w:rsid w:val="007C469F"/>
    <w:rsid w:val="007C4D40"/>
    <w:rsid w:val="007C5A63"/>
    <w:rsid w:val="007C5DF7"/>
    <w:rsid w:val="007C6858"/>
    <w:rsid w:val="007C6B04"/>
    <w:rsid w:val="007C6DF5"/>
    <w:rsid w:val="007C76FC"/>
    <w:rsid w:val="007C7A74"/>
    <w:rsid w:val="007C7DA1"/>
    <w:rsid w:val="007D0175"/>
    <w:rsid w:val="007D0427"/>
    <w:rsid w:val="007D0AD6"/>
    <w:rsid w:val="007D0C34"/>
    <w:rsid w:val="007D1A62"/>
    <w:rsid w:val="007D2035"/>
    <w:rsid w:val="007D277B"/>
    <w:rsid w:val="007D30FF"/>
    <w:rsid w:val="007D314A"/>
    <w:rsid w:val="007D3B9D"/>
    <w:rsid w:val="007D3EF2"/>
    <w:rsid w:val="007D4922"/>
    <w:rsid w:val="007D637C"/>
    <w:rsid w:val="007D7B97"/>
    <w:rsid w:val="007D7EB7"/>
    <w:rsid w:val="007E0060"/>
    <w:rsid w:val="007E16E2"/>
    <w:rsid w:val="007E1714"/>
    <w:rsid w:val="007E1EEA"/>
    <w:rsid w:val="007E26D8"/>
    <w:rsid w:val="007E27A5"/>
    <w:rsid w:val="007E3BF1"/>
    <w:rsid w:val="007E49A1"/>
    <w:rsid w:val="007E4C22"/>
    <w:rsid w:val="007E4C2D"/>
    <w:rsid w:val="007E52E0"/>
    <w:rsid w:val="007E5915"/>
    <w:rsid w:val="007E5CF4"/>
    <w:rsid w:val="007E6140"/>
    <w:rsid w:val="007E62AC"/>
    <w:rsid w:val="007E6DA4"/>
    <w:rsid w:val="007E706C"/>
    <w:rsid w:val="007E72A7"/>
    <w:rsid w:val="007F1568"/>
    <w:rsid w:val="007F1F25"/>
    <w:rsid w:val="007F29E8"/>
    <w:rsid w:val="007F2E5C"/>
    <w:rsid w:val="007F2EA0"/>
    <w:rsid w:val="007F2EAF"/>
    <w:rsid w:val="007F2F93"/>
    <w:rsid w:val="007F421B"/>
    <w:rsid w:val="007F455C"/>
    <w:rsid w:val="007F4733"/>
    <w:rsid w:val="007F6111"/>
    <w:rsid w:val="007F6BD7"/>
    <w:rsid w:val="007F702C"/>
    <w:rsid w:val="007F75E9"/>
    <w:rsid w:val="007F7A91"/>
    <w:rsid w:val="008000D0"/>
    <w:rsid w:val="00800ED7"/>
    <w:rsid w:val="00801087"/>
    <w:rsid w:val="00801A5F"/>
    <w:rsid w:val="0080244B"/>
    <w:rsid w:val="00802815"/>
    <w:rsid w:val="00802A4F"/>
    <w:rsid w:val="00802EF5"/>
    <w:rsid w:val="00803046"/>
    <w:rsid w:val="0080332B"/>
    <w:rsid w:val="00803745"/>
    <w:rsid w:val="00803E2D"/>
    <w:rsid w:val="00803FEC"/>
    <w:rsid w:val="008042A6"/>
    <w:rsid w:val="00804887"/>
    <w:rsid w:val="008055AD"/>
    <w:rsid w:val="008056E7"/>
    <w:rsid w:val="008057CC"/>
    <w:rsid w:val="00806308"/>
    <w:rsid w:val="0080707F"/>
    <w:rsid w:val="00807B3C"/>
    <w:rsid w:val="0081003E"/>
    <w:rsid w:val="008109E2"/>
    <w:rsid w:val="00810DFB"/>
    <w:rsid w:val="00811A7E"/>
    <w:rsid w:val="00811F8D"/>
    <w:rsid w:val="00812285"/>
    <w:rsid w:val="00812A85"/>
    <w:rsid w:val="00812F63"/>
    <w:rsid w:val="008145D3"/>
    <w:rsid w:val="00815FDA"/>
    <w:rsid w:val="008170A2"/>
    <w:rsid w:val="00817408"/>
    <w:rsid w:val="00817979"/>
    <w:rsid w:val="00817FF7"/>
    <w:rsid w:val="00821092"/>
    <w:rsid w:val="00821C26"/>
    <w:rsid w:val="00821E81"/>
    <w:rsid w:val="00822543"/>
    <w:rsid w:val="008227FF"/>
    <w:rsid w:val="00822AA2"/>
    <w:rsid w:val="008232E2"/>
    <w:rsid w:val="00823A91"/>
    <w:rsid w:val="00823F10"/>
    <w:rsid w:val="0082446A"/>
    <w:rsid w:val="0082519D"/>
    <w:rsid w:val="008255D3"/>
    <w:rsid w:val="00825B01"/>
    <w:rsid w:val="00827A76"/>
    <w:rsid w:val="00830D0E"/>
    <w:rsid w:val="0083198E"/>
    <w:rsid w:val="008334DB"/>
    <w:rsid w:val="008338DC"/>
    <w:rsid w:val="00833F44"/>
    <w:rsid w:val="00834766"/>
    <w:rsid w:val="00835052"/>
    <w:rsid w:val="00835681"/>
    <w:rsid w:val="00837D70"/>
    <w:rsid w:val="00837EA0"/>
    <w:rsid w:val="008412CD"/>
    <w:rsid w:val="0084195B"/>
    <w:rsid w:val="00841A4D"/>
    <w:rsid w:val="00841AAA"/>
    <w:rsid w:val="00842EB8"/>
    <w:rsid w:val="008435C1"/>
    <w:rsid w:val="00843C97"/>
    <w:rsid w:val="00843E07"/>
    <w:rsid w:val="00844532"/>
    <w:rsid w:val="00844FF5"/>
    <w:rsid w:val="008453F0"/>
    <w:rsid w:val="008455F6"/>
    <w:rsid w:val="00847303"/>
    <w:rsid w:val="00850094"/>
    <w:rsid w:val="008502BF"/>
    <w:rsid w:val="00850DFB"/>
    <w:rsid w:val="00850EC6"/>
    <w:rsid w:val="00850F3F"/>
    <w:rsid w:val="00851B41"/>
    <w:rsid w:val="00852C36"/>
    <w:rsid w:val="008531BF"/>
    <w:rsid w:val="008535E3"/>
    <w:rsid w:val="008537A6"/>
    <w:rsid w:val="00853BB1"/>
    <w:rsid w:val="00854693"/>
    <w:rsid w:val="00854956"/>
    <w:rsid w:val="00854F01"/>
    <w:rsid w:val="0085579B"/>
    <w:rsid w:val="00855BAC"/>
    <w:rsid w:val="00855DFA"/>
    <w:rsid w:val="00855EF2"/>
    <w:rsid w:val="00855FAB"/>
    <w:rsid w:val="008568AA"/>
    <w:rsid w:val="00857434"/>
    <w:rsid w:val="0085775C"/>
    <w:rsid w:val="00857ACD"/>
    <w:rsid w:val="008604AD"/>
    <w:rsid w:val="0086054D"/>
    <w:rsid w:val="0086062A"/>
    <w:rsid w:val="008610A0"/>
    <w:rsid w:val="008620B2"/>
    <w:rsid w:val="008621DA"/>
    <w:rsid w:val="00862B17"/>
    <w:rsid w:val="00862D25"/>
    <w:rsid w:val="00862E47"/>
    <w:rsid w:val="00862FAB"/>
    <w:rsid w:val="0086304C"/>
    <w:rsid w:val="008631E9"/>
    <w:rsid w:val="0086386B"/>
    <w:rsid w:val="008642EA"/>
    <w:rsid w:val="0086491B"/>
    <w:rsid w:val="00864B89"/>
    <w:rsid w:val="0086501B"/>
    <w:rsid w:val="0086524B"/>
    <w:rsid w:val="00865339"/>
    <w:rsid w:val="008653CC"/>
    <w:rsid w:val="00866A2B"/>
    <w:rsid w:val="00867BAC"/>
    <w:rsid w:val="0087066E"/>
    <w:rsid w:val="0087091D"/>
    <w:rsid w:val="00871886"/>
    <w:rsid w:val="00871FA0"/>
    <w:rsid w:val="00872543"/>
    <w:rsid w:val="008746FE"/>
    <w:rsid w:val="00874BF3"/>
    <w:rsid w:val="00875BB6"/>
    <w:rsid w:val="008764C5"/>
    <w:rsid w:val="00877180"/>
    <w:rsid w:val="008774D3"/>
    <w:rsid w:val="008808CC"/>
    <w:rsid w:val="008814D2"/>
    <w:rsid w:val="0088393C"/>
    <w:rsid w:val="008839DA"/>
    <w:rsid w:val="00883E73"/>
    <w:rsid w:val="008840E3"/>
    <w:rsid w:val="00884A42"/>
    <w:rsid w:val="008850DD"/>
    <w:rsid w:val="00885236"/>
    <w:rsid w:val="00885FD4"/>
    <w:rsid w:val="00886336"/>
    <w:rsid w:val="00886B8C"/>
    <w:rsid w:val="00886D3F"/>
    <w:rsid w:val="00886F43"/>
    <w:rsid w:val="008870DC"/>
    <w:rsid w:val="0088729F"/>
    <w:rsid w:val="008877D4"/>
    <w:rsid w:val="00887F89"/>
    <w:rsid w:val="008904F5"/>
    <w:rsid w:val="008913E5"/>
    <w:rsid w:val="00891A11"/>
    <w:rsid w:val="008920B1"/>
    <w:rsid w:val="0089221F"/>
    <w:rsid w:val="00892BBC"/>
    <w:rsid w:val="00892EE2"/>
    <w:rsid w:val="00892F43"/>
    <w:rsid w:val="00894085"/>
    <w:rsid w:val="008942B3"/>
    <w:rsid w:val="0089458C"/>
    <w:rsid w:val="008955C2"/>
    <w:rsid w:val="00895751"/>
    <w:rsid w:val="00895A7D"/>
    <w:rsid w:val="008963E8"/>
    <w:rsid w:val="008966C3"/>
    <w:rsid w:val="00897841"/>
    <w:rsid w:val="008A1766"/>
    <w:rsid w:val="008A17A1"/>
    <w:rsid w:val="008A19F7"/>
    <w:rsid w:val="008A21B0"/>
    <w:rsid w:val="008A28E0"/>
    <w:rsid w:val="008A375B"/>
    <w:rsid w:val="008A3A46"/>
    <w:rsid w:val="008A3E92"/>
    <w:rsid w:val="008A5F5A"/>
    <w:rsid w:val="008A6638"/>
    <w:rsid w:val="008B0469"/>
    <w:rsid w:val="008B076D"/>
    <w:rsid w:val="008B0916"/>
    <w:rsid w:val="008B0B35"/>
    <w:rsid w:val="008B0FAF"/>
    <w:rsid w:val="008B257E"/>
    <w:rsid w:val="008B26FA"/>
    <w:rsid w:val="008B458F"/>
    <w:rsid w:val="008B4AE1"/>
    <w:rsid w:val="008B50AA"/>
    <w:rsid w:val="008B5696"/>
    <w:rsid w:val="008B5DFA"/>
    <w:rsid w:val="008B687C"/>
    <w:rsid w:val="008B6CC1"/>
    <w:rsid w:val="008B7738"/>
    <w:rsid w:val="008B7798"/>
    <w:rsid w:val="008C0339"/>
    <w:rsid w:val="008C0345"/>
    <w:rsid w:val="008C1176"/>
    <w:rsid w:val="008C2123"/>
    <w:rsid w:val="008C35BB"/>
    <w:rsid w:val="008C360A"/>
    <w:rsid w:val="008C3BD8"/>
    <w:rsid w:val="008C3CF9"/>
    <w:rsid w:val="008C40DB"/>
    <w:rsid w:val="008C5958"/>
    <w:rsid w:val="008C654C"/>
    <w:rsid w:val="008C6EEA"/>
    <w:rsid w:val="008C7098"/>
    <w:rsid w:val="008C7AAC"/>
    <w:rsid w:val="008D016B"/>
    <w:rsid w:val="008D14D0"/>
    <w:rsid w:val="008D1538"/>
    <w:rsid w:val="008D2B2E"/>
    <w:rsid w:val="008D2BE8"/>
    <w:rsid w:val="008D3103"/>
    <w:rsid w:val="008D3957"/>
    <w:rsid w:val="008D46F3"/>
    <w:rsid w:val="008D4BE5"/>
    <w:rsid w:val="008D509F"/>
    <w:rsid w:val="008D5889"/>
    <w:rsid w:val="008D6485"/>
    <w:rsid w:val="008D6C46"/>
    <w:rsid w:val="008D77ED"/>
    <w:rsid w:val="008E01AB"/>
    <w:rsid w:val="008E0A3D"/>
    <w:rsid w:val="008E1351"/>
    <w:rsid w:val="008E200D"/>
    <w:rsid w:val="008E2177"/>
    <w:rsid w:val="008E307C"/>
    <w:rsid w:val="008E3967"/>
    <w:rsid w:val="008E3A29"/>
    <w:rsid w:val="008E3A60"/>
    <w:rsid w:val="008E3CD4"/>
    <w:rsid w:val="008E4323"/>
    <w:rsid w:val="008E53DA"/>
    <w:rsid w:val="008E5BB6"/>
    <w:rsid w:val="008E6472"/>
    <w:rsid w:val="008E672D"/>
    <w:rsid w:val="008E6CD9"/>
    <w:rsid w:val="008F01CB"/>
    <w:rsid w:val="008F02C0"/>
    <w:rsid w:val="008F111A"/>
    <w:rsid w:val="008F2192"/>
    <w:rsid w:val="008F28D5"/>
    <w:rsid w:val="008F3F1A"/>
    <w:rsid w:val="008F442D"/>
    <w:rsid w:val="008F5575"/>
    <w:rsid w:val="008F56D1"/>
    <w:rsid w:val="008F68CE"/>
    <w:rsid w:val="009009D2"/>
    <w:rsid w:val="00901977"/>
    <w:rsid w:val="0090282F"/>
    <w:rsid w:val="00902943"/>
    <w:rsid w:val="00903170"/>
    <w:rsid w:val="00903E51"/>
    <w:rsid w:val="009044E8"/>
    <w:rsid w:val="00904670"/>
    <w:rsid w:val="00904CBA"/>
    <w:rsid w:val="00905BD2"/>
    <w:rsid w:val="00905DF3"/>
    <w:rsid w:val="00906480"/>
    <w:rsid w:val="0091096E"/>
    <w:rsid w:val="00910D61"/>
    <w:rsid w:val="00911040"/>
    <w:rsid w:val="009116DB"/>
    <w:rsid w:val="00911DC2"/>
    <w:rsid w:val="0091231D"/>
    <w:rsid w:val="0091268E"/>
    <w:rsid w:val="00912B07"/>
    <w:rsid w:val="00915381"/>
    <w:rsid w:val="009154CD"/>
    <w:rsid w:val="00915621"/>
    <w:rsid w:val="00915952"/>
    <w:rsid w:val="0091681D"/>
    <w:rsid w:val="00916913"/>
    <w:rsid w:val="00916A22"/>
    <w:rsid w:val="00916C28"/>
    <w:rsid w:val="00916E08"/>
    <w:rsid w:val="00917C86"/>
    <w:rsid w:val="009205A0"/>
    <w:rsid w:val="00920B42"/>
    <w:rsid w:val="00921174"/>
    <w:rsid w:val="00921DA0"/>
    <w:rsid w:val="009234D7"/>
    <w:rsid w:val="009237B0"/>
    <w:rsid w:val="009257C5"/>
    <w:rsid w:val="00926685"/>
    <w:rsid w:val="009267C5"/>
    <w:rsid w:val="0092754A"/>
    <w:rsid w:val="00927DDE"/>
    <w:rsid w:val="00930D2F"/>
    <w:rsid w:val="009310EE"/>
    <w:rsid w:val="00932750"/>
    <w:rsid w:val="009335DE"/>
    <w:rsid w:val="0093411B"/>
    <w:rsid w:val="00934440"/>
    <w:rsid w:val="009345AA"/>
    <w:rsid w:val="0093470C"/>
    <w:rsid w:val="009366F4"/>
    <w:rsid w:val="009367FE"/>
    <w:rsid w:val="009375F8"/>
    <w:rsid w:val="009379BA"/>
    <w:rsid w:val="00940BC3"/>
    <w:rsid w:val="009417FC"/>
    <w:rsid w:val="00942675"/>
    <w:rsid w:val="00943201"/>
    <w:rsid w:val="00943820"/>
    <w:rsid w:val="00943FE3"/>
    <w:rsid w:val="009457C5"/>
    <w:rsid w:val="009458D4"/>
    <w:rsid w:val="00945C67"/>
    <w:rsid w:val="00946819"/>
    <w:rsid w:val="00946CE1"/>
    <w:rsid w:val="00950260"/>
    <w:rsid w:val="009518F3"/>
    <w:rsid w:val="00951D84"/>
    <w:rsid w:val="00951F12"/>
    <w:rsid w:val="00952237"/>
    <w:rsid w:val="0095248C"/>
    <w:rsid w:val="00955CE2"/>
    <w:rsid w:val="00955F8C"/>
    <w:rsid w:val="00956331"/>
    <w:rsid w:val="009563C3"/>
    <w:rsid w:val="009564B7"/>
    <w:rsid w:val="00956A95"/>
    <w:rsid w:val="00957099"/>
    <w:rsid w:val="00960747"/>
    <w:rsid w:val="00962704"/>
    <w:rsid w:val="0096293F"/>
    <w:rsid w:val="00962BC6"/>
    <w:rsid w:val="00963D3B"/>
    <w:rsid w:val="00963F84"/>
    <w:rsid w:val="00964B3A"/>
    <w:rsid w:val="00965178"/>
    <w:rsid w:val="009652FC"/>
    <w:rsid w:val="00965418"/>
    <w:rsid w:val="00965C88"/>
    <w:rsid w:val="00966203"/>
    <w:rsid w:val="009663B9"/>
    <w:rsid w:val="00966F96"/>
    <w:rsid w:val="00967079"/>
    <w:rsid w:val="00967139"/>
    <w:rsid w:val="00967E6C"/>
    <w:rsid w:val="0097024A"/>
    <w:rsid w:val="009705D8"/>
    <w:rsid w:val="00970E8A"/>
    <w:rsid w:val="009710AE"/>
    <w:rsid w:val="0097342F"/>
    <w:rsid w:val="00973B2D"/>
    <w:rsid w:val="00973D30"/>
    <w:rsid w:val="0097464E"/>
    <w:rsid w:val="0097691C"/>
    <w:rsid w:val="00976A98"/>
    <w:rsid w:val="00976EB6"/>
    <w:rsid w:val="0097783D"/>
    <w:rsid w:val="00977BD7"/>
    <w:rsid w:val="00977F16"/>
    <w:rsid w:val="009802BD"/>
    <w:rsid w:val="009814A0"/>
    <w:rsid w:val="00982434"/>
    <w:rsid w:val="009825A5"/>
    <w:rsid w:val="0098288E"/>
    <w:rsid w:val="00982F2E"/>
    <w:rsid w:val="009830B4"/>
    <w:rsid w:val="0098367B"/>
    <w:rsid w:val="009844F8"/>
    <w:rsid w:val="00984AF0"/>
    <w:rsid w:val="009854B5"/>
    <w:rsid w:val="00985CC4"/>
    <w:rsid w:val="00985D7A"/>
    <w:rsid w:val="00985D9C"/>
    <w:rsid w:val="00986199"/>
    <w:rsid w:val="00986907"/>
    <w:rsid w:val="00990F86"/>
    <w:rsid w:val="00990F94"/>
    <w:rsid w:val="0099141D"/>
    <w:rsid w:val="00991B04"/>
    <w:rsid w:val="009922F7"/>
    <w:rsid w:val="00992AA5"/>
    <w:rsid w:val="009942F7"/>
    <w:rsid w:val="00995CE0"/>
    <w:rsid w:val="00996B91"/>
    <w:rsid w:val="00996DBA"/>
    <w:rsid w:val="00996ECC"/>
    <w:rsid w:val="00997487"/>
    <w:rsid w:val="009976A9"/>
    <w:rsid w:val="009979B9"/>
    <w:rsid w:val="00997E4E"/>
    <w:rsid w:val="009A0014"/>
    <w:rsid w:val="009A0117"/>
    <w:rsid w:val="009A02FA"/>
    <w:rsid w:val="009A0378"/>
    <w:rsid w:val="009A04E7"/>
    <w:rsid w:val="009A08B9"/>
    <w:rsid w:val="009A0F35"/>
    <w:rsid w:val="009A1034"/>
    <w:rsid w:val="009A1D32"/>
    <w:rsid w:val="009A1E57"/>
    <w:rsid w:val="009A2098"/>
    <w:rsid w:val="009A2B89"/>
    <w:rsid w:val="009A2D93"/>
    <w:rsid w:val="009A4C3A"/>
    <w:rsid w:val="009A4C4A"/>
    <w:rsid w:val="009A51F0"/>
    <w:rsid w:val="009A5FEC"/>
    <w:rsid w:val="009A6DD6"/>
    <w:rsid w:val="009A70CE"/>
    <w:rsid w:val="009B0321"/>
    <w:rsid w:val="009B0688"/>
    <w:rsid w:val="009B1484"/>
    <w:rsid w:val="009B2536"/>
    <w:rsid w:val="009B2A86"/>
    <w:rsid w:val="009B4822"/>
    <w:rsid w:val="009B4EC4"/>
    <w:rsid w:val="009B51CD"/>
    <w:rsid w:val="009B5DFE"/>
    <w:rsid w:val="009B60A1"/>
    <w:rsid w:val="009B6E83"/>
    <w:rsid w:val="009B7FBB"/>
    <w:rsid w:val="009C0D37"/>
    <w:rsid w:val="009C1795"/>
    <w:rsid w:val="009C2958"/>
    <w:rsid w:val="009C6C67"/>
    <w:rsid w:val="009C71F5"/>
    <w:rsid w:val="009C74F5"/>
    <w:rsid w:val="009C75B4"/>
    <w:rsid w:val="009C7CF9"/>
    <w:rsid w:val="009D047B"/>
    <w:rsid w:val="009D09B8"/>
    <w:rsid w:val="009D17FD"/>
    <w:rsid w:val="009D1B13"/>
    <w:rsid w:val="009D1C67"/>
    <w:rsid w:val="009D1FAA"/>
    <w:rsid w:val="009D2A6D"/>
    <w:rsid w:val="009D31FE"/>
    <w:rsid w:val="009D32AC"/>
    <w:rsid w:val="009D3A22"/>
    <w:rsid w:val="009D4209"/>
    <w:rsid w:val="009D4BAC"/>
    <w:rsid w:val="009D5493"/>
    <w:rsid w:val="009D624F"/>
    <w:rsid w:val="009D6DDF"/>
    <w:rsid w:val="009D798D"/>
    <w:rsid w:val="009E0A63"/>
    <w:rsid w:val="009E1681"/>
    <w:rsid w:val="009E2471"/>
    <w:rsid w:val="009E25AC"/>
    <w:rsid w:val="009E26FF"/>
    <w:rsid w:val="009E3662"/>
    <w:rsid w:val="009E38DC"/>
    <w:rsid w:val="009E4C0F"/>
    <w:rsid w:val="009E4EA8"/>
    <w:rsid w:val="009E51D4"/>
    <w:rsid w:val="009E5767"/>
    <w:rsid w:val="009E576F"/>
    <w:rsid w:val="009E6FDB"/>
    <w:rsid w:val="009E7026"/>
    <w:rsid w:val="009E7E09"/>
    <w:rsid w:val="009F0590"/>
    <w:rsid w:val="009F06D5"/>
    <w:rsid w:val="009F1049"/>
    <w:rsid w:val="009F1DBE"/>
    <w:rsid w:val="009F1DEE"/>
    <w:rsid w:val="009F23A8"/>
    <w:rsid w:val="009F2614"/>
    <w:rsid w:val="009F284D"/>
    <w:rsid w:val="009F2B96"/>
    <w:rsid w:val="009F41C6"/>
    <w:rsid w:val="009F44FF"/>
    <w:rsid w:val="009F643F"/>
    <w:rsid w:val="009F7224"/>
    <w:rsid w:val="009F79F9"/>
    <w:rsid w:val="009F7BE6"/>
    <w:rsid w:val="00A018E4"/>
    <w:rsid w:val="00A01D82"/>
    <w:rsid w:val="00A02446"/>
    <w:rsid w:val="00A02835"/>
    <w:rsid w:val="00A02A01"/>
    <w:rsid w:val="00A03C6C"/>
    <w:rsid w:val="00A03E91"/>
    <w:rsid w:val="00A047CD"/>
    <w:rsid w:val="00A05359"/>
    <w:rsid w:val="00A0724B"/>
    <w:rsid w:val="00A1045E"/>
    <w:rsid w:val="00A10857"/>
    <w:rsid w:val="00A115BD"/>
    <w:rsid w:val="00A11719"/>
    <w:rsid w:val="00A11E9C"/>
    <w:rsid w:val="00A137B4"/>
    <w:rsid w:val="00A14803"/>
    <w:rsid w:val="00A14E58"/>
    <w:rsid w:val="00A1538E"/>
    <w:rsid w:val="00A15B85"/>
    <w:rsid w:val="00A15E18"/>
    <w:rsid w:val="00A1783B"/>
    <w:rsid w:val="00A17ED2"/>
    <w:rsid w:val="00A20C62"/>
    <w:rsid w:val="00A21CAC"/>
    <w:rsid w:val="00A21DC2"/>
    <w:rsid w:val="00A22A54"/>
    <w:rsid w:val="00A22E93"/>
    <w:rsid w:val="00A231D5"/>
    <w:rsid w:val="00A2358F"/>
    <w:rsid w:val="00A237AF"/>
    <w:rsid w:val="00A24AAC"/>
    <w:rsid w:val="00A24F51"/>
    <w:rsid w:val="00A266A5"/>
    <w:rsid w:val="00A27182"/>
    <w:rsid w:val="00A27279"/>
    <w:rsid w:val="00A27A9F"/>
    <w:rsid w:val="00A27AF4"/>
    <w:rsid w:val="00A3003C"/>
    <w:rsid w:val="00A30239"/>
    <w:rsid w:val="00A30AE0"/>
    <w:rsid w:val="00A30B47"/>
    <w:rsid w:val="00A31330"/>
    <w:rsid w:val="00A3147A"/>
    <w:rsid w:val="00A315AC"/>
    <w:rsid w:val="00A3256E"/>
    <w:rsid w:val="00A33165"/>
    <w:rsid w:val="00A33302"/>
    <w:rsid w:val="00A33470"/>
    <w:rsid w:val="00A3387B"/>
    <w:rsid w:val="00A3393A"/>
    <w:rsid w:val="00A34368"/>
    <w:rsid w:val="00A3436C"/>
    <w:rsid w:val="00A36369"/>
    <w:rsid w:val="00A36F71"/>
    <w:rsid w:val="00A37B4A"/>
    <w:rsid w:val="00A40277"/>
    <w:rsid w:val="00A40D4B"/>
    <w:rsid w:val="00A41613"/>
    <w:rsid w:val="00A41A7C"/>
    <w:rsid w:val="00A41E55"/>
    <w:rsid w:val="00A4225B"/>
    <w:rsid w:val="00A42717"/>
    <w:rsid w:val="00A43C51"/>
    <w:rsid w:val="00A444C5"/>
    <w:rsid w:val="00A4500C"/>
    <w:rsid w:val="00A451A0"/>
    <w:rsid w:val="00A452AD"/>
    <w:rsid w:val="00A45677"/>
    <w:rsid w:val="00A45B61"/>
    <w:rsid w:val="00A45FAB"/>
    <w:rsid w:val="00A46781"/>
    <w:rsid w:val="00A467AE"/>
    <w:rsid w:val="00A46878"/>
    <w:rsid w:val="00A46EF7"/>
    <w:rsid w:val="00A47058"/>
    <w:rsid w:val="00A4782B"/>
    <w:rsid w:val="00A5062F"/>
    <w:rsid w:val="00A51328"/>
    <w:rsid w:val="00A52829"/>
    <w:rsid w:val="00A52944"/>
    <w:rsid w:val="00A52F29"/>
    <w:rsid w:val="00A54999"/>
    <w:rsid w:val="00A54B07"/>
    <w:rsid w:val="00A5553A"/>
    <w:rsid w:val="00A55F20"/>
    <w:rsid w:val="00A568E5"/>
    <w:rsid w:val="00A5693F"/>
    <w:rsid w:val="00A60197"/>
    <w:rsid w:val="00A60383"/>
    <w:rsid w:val="00A61795"/>
    <w:rsid w:val="00A617BA"/>
    <w:rsid w:val="00A61F51"/>
    <w:rsid w:val="00A63296"/>
    <w:rsid w:val="00A63489"/>
    <w:rsid w:val="00A6398C"/>
    <w:rsid w:val="00A63EB3"/>
    <w:rsid w:val="00A644A3"/>
    <w:rsid w:val="00A6493D"/>
    <w:rsid w:val="00A659A7"/>
    <w:rsid w:val="00A673A4"/>
    <w:rsid w:val="00A67D2E"/>
    <w:rsid w:val="00A70510"/>
    <w:rsid w:val="00A70FC3"/>
    <w:rsid w:val="00A71319"/>
    <w:rsid w:val="00A7152D"/>
    <w:rsid w:val="00A725FB"/>
    <w:rsid w:val="00A72E96"/>
    <w:rsid w:val="00A73734"/>
    <w:rsid w:val="00A7669C"/>
    <w:rsid w:val="00A770A1"/>
    <w:rsid w:val="00A816CE"/>
    <w:rsid w:val="00A82011"/>
    <w:rsid w:val="00A820A7"/>
    <w:rsid w:val="00A83993"/>
    <w:rsid w:val="00A83F20"/>
    <w:rsid w:val="00A83F47"/>
    <w:rsid w:val="00A8488E"/>
    <w:rsid w:val="00A848E0"/>
    <w:rsid w:val="00A85394"/>
    <w:rsid w:val="00A863D0"/>
    <w:rsid w:val="00A86706"/>
    <w:rsid w:val="00A868E9"/>
    <w:rsid w:val="00A871BC"/>
    <w:rsid w:val="00A875C1"/>
    <w:rsid w:val="00A90A5E"/>
    <w:rsid w:val="00A920FB"/>
    <w:rsid w:val="00A93548"/>
    <w:rsid w:val="00A93AE1"/>
    <w:rsid w:val="00A943A0"/>
    <w:rsid w:val="00A96509"/>
    <w:rsid w:val="00A9719B"/>
    <w:rsid w:val="00A97FE0"/>
    <w:rsid w:val="00AA2096"/>
    <w:rsid w:val="00AA23B8"/>
    <w:rsid w:val="00AA2757"/>
    <w:rsid w:val="00AA2FD7"/>
    <w:rsid w:val="00AA33E2"/>
    <w:rsid w:val="00AA4581"/>
    <w:rsid w:val="00AA4812"/>
    <w:rsid w:val="00AA50D5"/>
    <w:rsid w:val="00AA53FC"/>
    <w:rsid w:val="00AA5AFE"/>
    <w:rsid w:val="00AA5BEA"/>
    <w:rsid w:val="00AA6069"/>
    <w:rsid w:val="00AA73CF"/>
    <w:rsid w:val="00AA74C2"/>
    <w:rsid w:val="00AA7783"/>
    <w:rsid w:val="00AA7895"/>
    <w:rsid w:val="00AB0234"/>
    <w:rsid w:val="00AB04F0"/>
    <w:rsid w:val="00AB07AD"/>
    <w:rsid w:val="00AB0AE4"/>
    <w:rsid w:val="00AB14A2"/>
    <w:rsid w:val="00AB15E3"/>
    <w:rsid w:val="00AB2A0B"/>
    <w:rsid w:val="00AB2D87"/>
    <w:rsid w:val="00AB2F86"/>
    <w:rsid w:val="00AB48B2"/>
    <w:rsid w:val="00AB4E2B"/>
    <w:rsid w:val="00AB51A2"/>
    <w:rsid w:val="00AB5F8A"/>
    <w:rsid w:val="00AB60F5"/>
    <w:rsid w:val="00AB635A"/>
    <w:rsid w:val="00AB65CA"/>
    <w:rsid w:val="00AB66FC"/>
    <w:rsid w:val="00AB7268"/>
    <w:rsid w:val="00AB7B18"/>
    <w:rsid w:val="00AB7F93"/>
    <w:rsid w:val="00AC029A"/>
    <w:rsid w:val="00AC02AA"/>
    <w:rsid w:val="00AC02BD"/>
    <w:rsid w:val="00AC054A"/>
    <w:rsid w:val="00AC0808"/>
    <w:rsid w:val="00AC0DC1"/>
    <w:rsid w:val="00AC1CF3"/>
    <w:rsid w:val="00AC1FAF"/>
    <w:rsid w:val="00AC24BB"/>
    <w:rsid w:val="00AC2A8B"/>
    <w:rsid w:val="00AC30E8"/>
    <w:rsid w:val="00AC3484"/>
    <w:rsid w:val="00AC3511"/>
    <w:rsid w:val="00AC4048"/>
    <w:rsid w:val="00AC451B"/>
    <w:rsid w:val="00AC5661"/>
    <w:rsid w:val="00AC72FD"/>
    <w:rsid w:val="00AC7537"/>
    <w:rsid w:val="00AC7725"/>
    <w:rsid w:val="00AC790A"/>
    <w:rsid w:val="00AC79CE"/>
    <w:rsid w:val="00AC7D58"/>
    <w:rsid w:val="00AC7DA5"/>
    <w:rsid w:val="00AD1409"/>
    <w:rsid w:val="00AD2178"/>
    <w:rsid w:val="00AD3D29"/>
    <w:rsid w:val="00AD4D5E"/>
    <w:rsid w:val="00AD4DEF"/>
    <w:rsid w:val="00AD63CD"/>
    <w:rsid w:val="00AD6658"/>
    <w:rsid w:val="00AD6B1E"/>
    <w:rsid w:val="00AD713E"/>
    <w:rsid w:val="00AE0EEC"/>
    <w:rsid w:val="00AE2FCA"/>
    <w:rsid w:val="00AE3949"/>
    <w:rsid w:val="00AE4476"/>
    <w:rsid w:val="00AE51D4"/>
    <w:rsid w:val="00AE57FD"/>
    <w:rsid w:val="00AE5950"/>
    <w:rsid w:val="00AE5BE9"/>
    <w:rsid w:val="00AE60FE"/>
    <w:rsid w:val="00AE6434"/>
    <w:rsid w:val="00AE64BD"/>
    <w:rsid w:val="00AF03A1"/>
    <w:rsid w:val="00AF03F0"/>
    <w:rsid w:val="00AF11A8"/>
    <w:rsid w:val="00AF15B6"/>
    <w:rsid w:val="00AF1CB3"/>
    <w:rsid w:val="00AF2210"/>
    <w:rsid w:val="00AF2F35"/>
    <w:rsid w:val="00AF36B9"/>
    <w:rsid w:val="00AF374F"/>
    <w:rsid w:val="00AF3759"/>
    <w:rsid w:val="00AF3AAF"/>
    <w:rsid w:val="00AF3EE1"/>
    <w:rsid w:val="00AF44A0"/>
    <w:rsid w:val="00AF4936"/>
    <w:rsid w:val="00AF51B1"/>
    <w:rsid w:val="00AF53F1"/>
    <w:rsid w:val="00AF56C0"/>
    <w:rsid w:val="00AF6379"/>
    <w:rsid w:val="00AF63F6"/>
    <w:rsid w:val="00AF6669"/>
    <w:rsid w:val="00AF7A2E"/>
    <w:rsid w:val="00B0186E"/>
    <w:rsid w:val="00B01A32"/>
    <w:rsid w:val="00B01F5F"/>
    <w:rsid w:val="00B02FC1"/>
    <w:rsid w:val="00B038CB"/>
    <w:rsid w:val="00B04163"/>
    <w:rsid w:val="00B0471C"/>
    <w:rsid w:val="00B048B6"/>
    <w:rsid w:val="00B05A27"/>
    <w:rsid w:val="00B066A8"/>
    <w:rsid w:val="00B1167A"/>
    <w:rsid w:val="00B12C95"/>
    <w:rsid w:val="00B149DF"/>
    <w:rsid w:val="00B15ABC"/>
    <w:rsid w:val="00B16A75"/>
    <w:rsid w:val="00B174CE"/>
    <w:rsid w:val="00B20474"/>
    <w:rsid w:val="00B21552"/>
    <w:rsid w:val="00B21809"/>
    <w:rsid w:val="00B219C0"/>
    <w:rsid w:val="00B21F1F"/>
    <w:rsid w:val="00B2275B"/>
    <w:rsid w:val="00B23410"/>
    <w:rsid w:val="00B23A79"/>
    <w:rsid w:val="00B23DE5"/>
    <w:rsid w:val="00B24905"/>
    <w:rsid w:val="00B24DA2"/>
    <w:rsid w:val="00B2579D"/>
    <w:rsid w:val="00B25D70"/>
    <w:rsid w:val="00B272CB"/>
    <w:rsid w:val="00B2745C"/>
    <w:rsid w:val="00B27BE0"/>
    <w:rsid w:val="00B27D5B"/>
    <w:rsid w:val="00B30016"/>
    <w:rsid w:val="00B30E39"/>
    <w:rsid w:val="00B323F5"/>
    <w:rsid w:val="00B324B4"/>
    <w:rsid w:val="00B3277C"/>
    <w:rsid w:val="00B327CB"/>
    <w:rsid w:val="00B32F58"/>
    <w:rsid w:val="00B3304E"/>
    <w:rsid w:val="00B33410"/>
    <w:rsid w:val="00B34728"/>
    <w:rsid w:val="00B3483F"/>
    <w:rsid w:val="00B34849"/>
    <w:rsid w:val="00B34B82"/>
    <w:rsid w:val="00B358D1"/>
    <w:rsid w:val="00B35E37"/>
    <w:rsid w:val="00B367CE"/>
    <w:rsid w:val="00B37823"/>
    <w:rsid w:val="00B40156"/>
    <w:rsid w:val="00B40603"/>
    <w:rsid w:val="00B419D2"/>
    <w:rsid w:val="00B42B4B"/>
    <w:rsid w:val="00B42EB8"/>
    <w:rsid w:val="00B4562C"/>
    <w:rsid w:val="00B45BBC"/>
    <w:rsid w:val="00B46116"/>
    <w:rsid w:val="00B46341"/>
    <w:rsid w:val="00B463F6"/>
    <w:rsid w:val="00B472EF"/>
    <w:rsid w:val="00B47CC2"/>
    <w:rsid w:val="00B50234"/>
    <w:rsid w:val="00B50362"/>
    <w:rsid w:val="00B50AFC"/>
    <w:rsid w:val="00B50C65"/>
    <w:rsid w:val="00B517D0"/>
    <w:rsid w:val="00B51F4D"/>
    <w:rsid w:val="00B52A0E"/>
    <w:rsid w:val="00B530AF"/>
    <w:rsid w:val="00B5423B"/>
    <w:rsid w:val="00B54606"/>
    <w:rsid w:val="00B546FA"/>
    <w:rsid w:val="00B54979"/>
    <w:rsid w:val="00B5559C"/>
    <w:rsid w:val="00B55C2E"/>
    <w:rsid w:val="00B563B7"/>
    <w:rsid w:val="00B565D2"/>
    <w:rsid w:val="00B5717E"/>
    <w:rsid w:val="00B60AEC"/>
    <w:rsid w:val="00B6106F"/>
    <w:rsid w:val="00B61349"/>
    <w:rsid w:val="00B61499"/>
    <w:rsid w:val="00B618A7"/>
    <w:rsid w:val="00B62155"/>
    <w:rsid w:val="00B64096"/>
    <w:rsid w:val="00B64985"/>
    <w:rsid w:val="00B65DBA"/>
    <w:rsid w:val="00B664F8"/>
    <w:rsid w:val="00B667C4"/>
    <w:rsid w:val="00B66D67"/>
    <w:rsid w:val="00B700CA"/>
    <w:rsid w:val="00B70137"/>
    <w:rsid w:val="00B70580"/>
    <w:rsid w:val="00B708C1"/>
    <w:rsid w:val="00B70E6C"/>
    <w:rsid w:val="00B72879"/>
    <w:rsid w:val="00B729F8"/>
    <w:rsid w:val="00B73156"/>
    <w:rsid w:val="00B73804"/>
    <w:rsid w:val="00B74449"/>
    <w:rsid w:val="00B745A1"/>
    <w:rsid w:val="00B74CA4"/>
    <w:rsid w:val="00B74F20"/>
    <w:rsid w:val="00B74FFC"/>
    <w:rsid w:val="00B75199"/>
    <w:rsid w:val="00B75255"/>
    <w:rsid w:val="00B75732"/>
    <w:rsid w:val="00B757DE"/>
    <w:rsid w:val="00B76208"/>
    <w:rsid w:val="00B763EF"/>
    <w:rsid w:val="00B76490"/>
    <w:rsid w:val="00B76E8F"/>
    <w:rsid w:val="00B770D2"/>
    <w:rsid w:val="00B77360"/>
    <w:rsid w:val="00B77790"/>
    <w:rsid w:val="00B77CCE"/>
    <w:rsid w:val="00B80F5B"/>
    <w:rsid w:val="00B80FE1"/>
    <w:rsid w:val="00B81176"/>
    <w:rsid w:val="00B81F2C"/>
    <w:rsid w:val="00B8283B"/>
    <w:rsid w:val="00B83C03"/>
    <w:rsid w:val="00B847F0"/>
    <w:rsid w:val="00B849D4"/>
    <w:rsid w:val="00B84F02"/>
    <w:rsid w:val="00B8523E"/>
    <w:rsid w:val="00B857F7"/>
    <w:rsid w:val="00B85A6F"/>
    <w:rsid w:val="00B85CEF"/>
    <w:rsid w:val="00B85D88"/>
    <w:rsid w:val="00B868B8"/>
    <w:rsid w:val="00B86B51"/>
    <w:rsid w:val="00B870DF"/>
    <w:rsid w:val="00B878E2"/>
    <w:rsid w:val="00B87DA4"/>
    <w:rsid w:val="00B912A4"/>
    <w:rsid w:val="00B91453"/>
    <w:rsid w:val="00B9289E"/>
    <w:rsid w:val="00B92998"/>
    <w:rsid w:val="00B931C0"/>
    <w:rsid w:val="00B93F09"/>
    <w:rsid w:val="00B94454"/>
    <w:rsid w:val="00B94BC1"/>
    <w:rsid w:val="00B94D78"/>
    <w:rsid w:val="00B964D1"/>
    <w:rsid w:val="00BA02DF"/>
    <w:rsid w:val="00BA092F"/>
    <w:rsid w:val="00BA0F0F"/>
    <w:rsid w:val="00BA10EC"/>
    <w:rsid w:val="00BA172B"/>
    <w:rsid w:val="00BA18BC"/>
    <w:rsid w:val="00BA2358"/>
    <w:rsid w:val="00BA24A6"/>
    <w:rsid w:val="00BA29AD"/>
    <w:rsid w:val="00BA4682"/>
    <w:rsid w:val="00BA4768"/>
    <w:rsid w:val="00BA52AB"/>
    <w:rsid w:val="00BA5B19"/>
    <w:rsid w:val="00BA682E"/>
    <w:rsid w:val="00BA7306"/>
    <w:rsid w:val="00BA7735"/>
    <w:rsid w:val="00BA7B4B"/>
    <w:rsid w:val="00BA7F00"/>
    <w:rsid w:val="00BB069D"/>
    <w:rsid w:val="00BB1292"/>
    <w:rsid w:val="00BB1DB1"/>
    <w:rsid w:val="00BB21E6"/>
    <w:rsid w:val="00BB231F"/>
    <w:rsid w:val="00BB2E24"/>
    <w:rsid w:val="00BB338E"/>
    <w:rsid w:val="00BB4440"/>
    <w:rsid w:val="00BB52F9"/>
    <w:rsid w:val="00BB60F4"/>
    <w:rsid w:val="00BB6F87"/>
    <w:rsid w:val="00BB73E5"/>
    <w:rsid w:val="00BB7B46"/>
    <w:rsid w:val="00BC081F"/>
    <w:rsid w:val="00BC0B7B"/>
    <w:rsid w:val="00BC0E8A"/>
    <w:rsid w:val="00BC2400"/>
    <w:rsid w:val="00BC290F"/>
    <w:rsid w:val="00BC2B53"/>
    <w:rsid w:val="00BC489E"/>
    <w:rsid w:val="00BC5ECC"/>
    <w:rsid w:val="00BC6CA9"/>
    <w:rsid w:val="00BC7E00"/>
    <w:rsid w:val="00BD00D6"/>
    <w:rsid w:val="00BD1340"/>
    <w:rsid w:val="00BD27B4"/>
    <w:rsid w:val="00BD32EC"/>
    <w:rsid w:val="00BD3580"/>
    <w:rsid w:val="00BD44F0"/>
    <w:rsid w:val="00BD4CF1"/>
    <w:rsid w:val="00BD4DD8"/>
    <w:rsid w:val="00BD50D6"/>
    <w:rsid w:val="00BD6FDD"/>
    <w:rsid w:val="00BE07EB"/>
    <w:rsid w:val="00BE09DE"/>
    <w:rsid w:val="00BE0DA7"/>
    <w:rsid w:val="00BE18EC"/>
    <w:rsid w:val="00BE23FF"/>
    <w:rsid w:val="00BE253A"/>
    <w:rsid w:val="00BE28BC"/>
    <w:rsid w:val="00BE2A60"/>
    <w:rsid w:val="00BE34E9"/>
    <w:rsid w:val="00BE3AAD"/>
    <w:rsid w:val="00BE4605"/>
    <w:rsid w:val="00BE4F3A"/>
    <w:rsid w:val="00BE5F46"/>
    <w:rsid w:val="00BE6A2F"/>
    <w:rsid w:val="00BE7B77"/>
    <w:rsid w:val="00BF001C"/>
    <w:rsid w:val="00BF0943"/>
    <w:rsid w:val="00BF0CDE"/>
    <w:rsid w:val="00BF10C0"/>
    <w:rsid w:val="00BF158D"/>
    <w:rsid w:val="00BF18E0"/>
    <w:rsid w:val="00BF26B2"/>
    <w:rsid w:val="00BF3E80"/>
    <w:rsid w:val="00BF4225"/>
    <w:rsid w:val="00BF4633"/>
    <w:rsid w:val="00BF4B6E"/>
    <w:rsid w:val="00BF4F87"/>
    <w:rsid w:val="00BF50FE"/>
    <w:rsid w:val="00BF597A"/>
    <w:rsid w:val="00BF5BB5"/>
    <w:rsid w:val="00BF603D"/>
    <w:rsid w:val="00BF61CE"/>
    <w:rsid w:val="00BF7B4F"/>
    <w:rsid w:val="00BF7BC5"/>
    <w:rsid w:val="00C002B7"/>
    <w:rsid w:val="00C00434"/>
    <w:rsid w:val="00C011F1"/>
    <w:rsid w:val="00C01401"/>
    <w:rsid w:val="00C017D7"/>
    <w:rsid w:val="00C019A2"/>
    <w:rsid w:val="00C01E43"/>
    <w:rsid w:val="00C02824"/>
    <w:rsid w:val="00C0359E"/>
    <w:rsid w:val="00C03665"/>
    <w:rsid w:val="00C036EF"/>
    <w:rsid w:val="00C037CF"/>
    <w:rsid w:val="00C03923"/>
    <w:rsid w:val="00C04464"/>
    <w:rsid w:val="00C04D76"/>
    <w:rsid w:val="00C0669F"/>
    <w:rsid w:val="00C06878"/>
    <w:rsid w:val="00C06D19"/>
    <w:rsid w:val="00C07DE8"/>
    <w:rsid w:val="00C109C9"/>
    <w:rsid w:val="00C11075"/>
    <w:rsid w:val="00C11FE2"/>
    <w:rsid w:val="00C1236C"/>
    <w:rsid w:val="00C125C5"/>
    <w:rsid w:val="00C1352E"/>
    <w:rsid w:val="00C1490F"/>
    <w:rsid w:val="00C156DA"/>
    <w:rsid w:val="00C15794"/>
    <w:rsid w:val="00C16CAC"/>
    <w:rsid w:val="00C1779C"/>
    <w:rsid w:val="00C1790A"/>
    <w:rsid w:val="00C17E53"/>
    <w:rsid w:val="00C215C2"/>
    <w:rsid w:val="00C21D2D"/>
    <w:rsid w:val="00C22309"/>
    <w:rsid w:val="00C22CF8"/>
    <w:rsid w:val="00C238E9"/>
    <w:rsid w:val="00C23BD4"/>
    <w:rsid w:val="00C24751"/>
    <w:rsid w:val="00C24EF3"/>
    <w:rsid w:val="00C25B87"/>
    <w:rsid w:val="00C274E5"/>
    <w:rsid w:val="00C27AB1"/>
    <w:rsid w:val="00C27BFF"/>
    <w:rsid w:val="00C30D01"/>
    <w:rsid w:val="00C31D1B"/>
    <w:rsid w:val="00C325E8"/>
    <w:rsid w:val="00C330A9"/>
    <w:rsid w:val="00C3422A"/>
    <w:rsid w:val="00C345C2"/>
    <w:rsid w:val="00C34F35"/>
    <w:rsid w:val="00C35828"/>
    <w:rsid w:val="00C36ACE"/>
    <w:rsid w:val="00C36B83"/>
    <w:rsid w:val="00C3727E"/>
    <w:rsid w:val="00C377AE"/>
    <w:rsid w:val="00C40A09"/>
    <w:rsid w:val="00C41838"/>
    <w:rsid w:val="00C4208A"/>
    <w:rsid w:val="00C42546"/>
    <w:rsid w:val="00C42641"/>
    <w:rsid w:val="00C435E9"/>
    <w:rsid w:val="00C441D4"/>
    <w:rsid w:val="00C44AC3"/>
    <w:rsid w:val="00C453D1"/>
    <w:rsid w:val="00C47055"/>
    <w:rsid w:val="00C50908"/>
    <w:rsid w:val="00C51B20"/>
    <w:rsid w:val="00C52394"/>
    <w:rsid w:val="00C52966"/>
    <w:rsid w:val="00C52CA1"/>
    <w:rsid w:val="00C53954"/>
    <w:rsid w:val="00C55AB1"/>
    <w:rsid w:val="00C563AD"/>
    <w:rsid w:val="00C56433"/>
    <w:rsid w:val="00C5686A"/>
    <w:rsid w:val="00C56A67"/>
    <w:rsid w:val="00C56F50"/>
    <w:rsid w:val="00C56F7F"/>
    <w:rsid w:val="00C600BE"/>
    <w:rsid w:val="00C609C6"/>
    <w:rsid w:val="00C6102B"/>
    <w:rsid w:val="00C6116F"/>
    <w:rsid w:val="00C61B55"/>
    <w:rsid w:val="00C61E33"/>
    <w:rsid w:val="00C61EDE"/>
    <w:rsid w:val="00C6218B"/>
    <w:rsid w:val="00C62D80"/>
    <w:rsid w:val="00C63367"/>
    <w:rsid w:val="00C636AF"/>
    <w:rsid w:val="00C6411B"/>
    <w:rsid w:val="00C64B8F"/>
    <w:rsid w:val="00C64F0A"/>
    <w:rsid w:val="00C6532B"/>
    <w:rsid w:val="00C656E9"/>
    <w:rsid w:val="00C65AE8"/>
    <w:rsid w:val="00C66CF4"/>
    <w:rsid w:val="00C66DDC"/>
    <w:rsid w:val="00C67283"/>
    <w:rsid w:val="00C6766D"/>
    <w:rsid w:val="00C701C7"/>
    <w:rsid w:val="00C7123A"/>
    <w:rsid w:val="00C71458"/>
    <w:rsid w:val="00C715BE"/>
    <w:rsid w:val="00C71788"/>
    <w:rsid w:val="00C71928"/>
    <w:rsid w:val="00C7214B"/>
    <w:rsid w:val="00C72752"/>
    <w:rsid w:val="00C7295A"/>
    <w:rsid w:val="00C72ACB"/>
    <w:rsid w:val="00C7305B"/>
    <w:rsid w:val="00C73268"/>
    <w:rsid w:val="00C736E1"/>
    <w:rsid w:val="00C736FC"/>
    <w:rsid w:val="00C742CC"/>
    <w:rsid w:val="00C74F31"/>
    <w:rsid w:val="00C75F2D"/>
    <w:rsid w:val="00C7644D"/>
    <w:rsid w:val="00C768BF"/>
    <w:rsid w:val="00C76FBF"/>
    <w:rsid w:val="00C77174"/>
    <w:rsid w:val="00C77537"/>
    <w:rsid w:val="00C7762E"/>
    <w:rsid w:val="00C8061E"/>
    <w:rsid w:val="00C80A1A"/>
    <w:rsid w:val="00C81450"/>
    <w:rsid w:val="00C81F13"/>
    <w:rsid w:val="00C83B6A"/>
    <w:rsid w:val="00C83FC4"/>
    <w:rsid w:val="00C84511"/>
    <w:rsid w:val="00C8617F"/>
    <w:rsid w:val="00C86862"/>
    <w:rsid w:val="00C9063E"/>
    <w:rsid w:val="00C9065E"/>
    <w:rsid w:val="00C90C52"/>
    <w:rsid w:val="00C910F4"/>
    <w:rsid w:val="00C91630"/>
    <w:rsid w:val="00C91836"/>
    <w:rsid w:val="00C919A7"/>
    <w:rsid w:val="00C91C74"/>
    <w:rsid w:val="00C9236A"/>
    <w:rsid w:val="00C92B63"/>
    <w:rsid w:val="00C92CF0"/>
    <w:rsid w:val="00C92EA7"/>
    <w:rsid w:val="00C93186"/>
    <w:rsid w:val="00C94408"/>
    <w:rsid w:val="00C94C92"/>
    <w:rsid w:val="00C94CD2"/>
    <w:rsid w:val="00C95FED"/>
    <w:rsid w:val="00C96084"/>
    <w:rsid w:val="00C963F6"/>
    <w:rsid w:val="00C96E5D"/>
    <w:rsid w:val="00CA0831"/>
    <w:rsid w:val="00CA0971"/>
    <w:rsid w:val="00CA32FF"/>
    <w:rsid w:val="00CA3AB4"/>
    <w:rsid w:val="00CA3EE0"/>
    <w:rsid w:val="00CA3F87"/>
    <w:rsid w:val="00CA52F2"/>
    <w:rsid w:val="00CA538B"/>
    <w:rsid w:val="00CA5E98"/>
    <w:rsid w:val="00CA61C1"/>
    <w:rsid w:val="00CA6488"/>
    <w:rsid w:val="00CA6CEE"/>
    <w:rsid w:val="00CB031B"/>
    <w:rsid w:val="00CB30FA"/>
    <w:rsid w:val="00CB347F"/>
    <w:rsid w:val="00CB3E81"/>
    <w:rsid w:val="00CB4CBC"/>
    <w:rsid w:val="00CB64EB"/>
    <w:rsid w:val="00CB72BB"/>
    <w:rsid w:val="00CB78E3"/>
    <w:rsid w:val="00CB7BDC"/>
    <w:rsid w:val="00CB7F43"/>
    <w:rsid w:val="00CC0FC4"/>
    <w:rsid w:val="00CC203F"/>
    <w:rsid w:val="00CC22AA"/>
    <w:rsid w:val="00CC2AD6"/>
    <w:rsid w:val="00CC2DF1"/>
    <w:rsid w:val="00CC3437"/>
    <w:rsid w:val="00CC35BD"/>
    <w:rsid w:val="00CC37D8"/>
    <w:rsid w:val="00CC3F8F"/>
    <w:rsid w:val="00CC426A"/>
    <w:rsid w:val="00CC4CB1"/>
    <w:rsid w:val="00CC4E60"/>
    <w:rsid w:val="00CC62E1"/>
    <w:rsid w:val="00CC66FD"/>
    <w:rsid w:val="00CC6FA1"/>
    <w:rsid w:val="00CC74AC"/>
    <w:rsid w:val="00CC7C52"/>
    <w:rsid w:val="00CD0024"/>
    <w:rsid w:val="00CD0347"/>
    <w:rsid w:val="00CD2761"/>
    <w:rsid w:val="00CD3B6A"/>
    <w:rsid w:val="00CD4B07"/>
    <w:rsid w:val="00CD5291"/>
    <w:rsid w:val="00CD58F3"/>
    <w:rsid w:val="00CD58FB"/>
    <w:rsid w:val="00CD5B20"/>
    <w:rsid w:val="00CD7B0C"/>
    <w:rsid w:val="00CE0316"/>
    <w:rsid w:val="00CE0FBD"/>
    <w:rsid w:val="00CE1075"/>
    <w:rsid w:val="00CE11DB"/>
    <w:rsid w:val="00CE1B85"/>
    <w:rsid w:val="00CE1E0C"/>
    <w:rsid w:val="00CE2989"/>
    <w:rsid w:val="00CE31AA"/>
    <w:rsid w:val="00CE4FBF"/>
    <w:rsid w:val="00CE5A80"/>
    <w:rsid w:val="00CE5FA9"/>
    <w:rsid w:val="00CE7291"/>
    <w:rsid w:val="00CE759D"/>
    <w:rsid w:val="00CE7DEE"/>
    <w:rsid w:val="00CF100C"/>
    <w:rsid w:val="00CF12DF"/>
    <w:rsid w:val="00CF15F1"/>
    <w:rsid w:val="00CF1A4E"/>
    <w:rsid w:val="00CF380F"/>
    <w:rsid w:val="00CF405F"/>
    <w:rsid w:val="00CF42D5"/>
    <w:rsid w:val="00CF44E8"/>
    <w:rsid w:val="00CF4ABE"/>
    <w:rsid w:val="00CF5E0F"/>
    <w:rsid w:val="00CF5ED8"/>
    <w:rsid w:val="00CF6DD8"/>
    <w:rsid w:val="00D00101"/>
    <w:rsid w:val="00D005A1"/>
    <w:rsid w:val="00D006A9"/>
    <w:rsid w:val="00D00B31"/>
    <w:rsid w:val="00D01102"/>
    <w:rsid w:val="00D0161D"/>
    <w:rsid w:val="00D01C11"/>
    <w:rsid w:val="00D020CC"/>
    <w:rsid w:val="00D026A9"/>
    <w:rsid w:val="00D02DF8"/>
    <w:rsid w:val="00D03848"/>
    <w:rsid w:val="00D044DC"/>
    <w:rsid w:val="00D0455D"/>
    <w:rsid w:val="00D048A2"/>
    <w:rsid w:val="00D0536C"/>
    <w:rsid w:val="00D055CE"/>
    <w:rsid w:val="00D065D9"/>
    <w:rsid w:val="00D06D1E"/>
    <w:rsid w:val="00D071FA"/>
    <w:rsid w:val="00D07EB1"/>
    <w:rsid w:val="00D107B3"/>
    <w:rsid w:val="00D10BE8"/>
    <w:rsid w:val="00D10CA1"/>
    <w:rsid w:val="00D113DB"/>
    <w:rsid w:val="00D1148C"/>
    <w:rsid w:val="00D1158A"/>
    <w:rsid w:val="00D115B4"/>
    <w:rsid w:val="00D12A47"/>
    <w:rsid w:val="00D12B17"/>
    <w:rsid w:val="00D13322"/>
    <w:rsid w:val="00D14621"/>
    <w:rsid w:val="00D14691"/>
    <w:rsid w:val="00D14B89"/>
    <w:rsid w:val="00D1645A"/>
    <w:rsid w:val="00D1657B"/>
    <w:rsid w:val="00D16630"/>
    <w:rsid w:val="00D17044"/>
    <w:rsid w:val="00D17F01"/>
    <w:rsid w:val="00D20AA7"/>
    <w:rsid w:val="00D213DB"/>
    <w:rsid w:val="00D21502"/>
    <w:rsid w:val="00D21766"/>
    <w:rsid w:val="00D21ADB"/>
    <w:rsid w:val="00D21E27"/>
    <w:rsid w:val="00D223B9"/>
    <w:rsid w:val="00D2374D"/>
    <w:rsid w:val="00D2416F"/>
    <w:rsid w:val="00D24F5F"/>
    <w:rsid w:val="00D254E9"/>
    <w:rsid w:val="00D256B1"/>
    <w:rsid w:val="00D26E50"/>
    <w:rsid w:val="00D27AC7"/>
    <w:rsid w:val="00D27BA3"/>
    <w:rsid w:val="00D27C75"/>
    <w:rsid w:val="00D304E9"/>
    <w:rsid w:val="00D31A88"/>
    <w:rsid w:val="00D31C3C"/>
    <w:rsid w:val="00D31C45"/>
    <w:rsid w:val="00D32257"/>
    <w:rsid w:val="00D326B3"/>
    <w:rsid w:val="00D32B1F"/>
    <w:rsid w:val="00D3319C"/>
    <w:rsid w:val="00D334B1"/>
    <w:rsid w:val="00D3411D"/>
    <w:rsid w:val="00D369A2"/>
    <w:rsid w:val="00D3782F"/>
    <w:rsid w:val="00D37F4D"/>
    <w:rsid w:val="00D4028F"/>
    <w:rsid w:val="00D405BD"/>
    <w:rsid w:val="00D40704"/>
    <w:rsid w:val="00D40A38"/>
    <w:rsid w:val="00D41F41"/>
    <w:rsid w:val="00D4221C"/>
    <w:rsid w:val="00D426FB"/>
    <w:rsid w:val="00D4328B"/>
    <w:rsid w:val="00D43C88"/>
    <w:rsid w:val="00D43D9F"/>
    <w:rsid w:val="00D43F46"/>
    <w:rsid w:val="00D4427B"/>
    <w:rsid w:val="00D460E0"/>
    <w:rsid w:val="00D46900"/>
    <w:rsid w:val="00D47273"/>
    <w:rsid w:val="00D47DD4"/>
    <w:rsid w:val="00D47F74"/>
    <w:rsid w:val="00D51A74"/>
    <w:rsid w:val="00D52227"/>
    <w:rsid w:val="00D52B14"/>
    <w:rsid w:val="00D53C35"/>
    <w:rsid w:val="00D53FA5"/>
    <w:rsid w:val="00D5438C"/>
    <w:rsid w:val="00D54670"/>
    <w:rsid w:val="00D54A4C"/>
    <w:rsid w:val="00D55119"/>
    <w:rsid w:val="00D55C3E"/>
    <w:rsid w:val="00D55C8D"/>
    <w:rsid w:val="00D55D8B"/>
    <w:rsid w:val="00D5617E"/>
    <w:rsid w:val="00D56349"/>
    <w:rsid w:val="00D56667"/>
    <w:rsid w:val="00D56720"/>
    <w:rsid w:val="00D5687F"/>
    <w:rsid w:val="00D5708D"/>
    <w:rsid w:val="00D57AC5"/>
    <w:rsid w:val="00D57D96"/>
    <w:rsid w:val="00D6190B"/>
    <w:rsid w:val="00D621D3"/>
    <w:rsid w:val="00D622A2"/>
    <w:rsid w:val="00D62555"/>
    <w:rsid w:val="00D63134"/>
    <w:rsid w:val="00D6356E"/>
    <w:rsid w:val="00D64388"/>
    <w:rsid w:val="00D64520"/>
    <w:rsid w:val="00D651C1"/>
    <w:rsid w:val="00D652FB"/>
    <w:rsid w:val="00D653FE"/>
    <w:rsid w:val="00D65D0A"/>
    <w:rsid w:val="00D65F8B"/>
    <w:rsid w:val="00D66564"/>
    <w:rsid w:val="00D67FE5"/>
    <w:rsid w:val="00D705D3"/>
    <w:rsid w:val="00D70B88"/>
    <w:rsid w:val="00D70FA1"/>
    <w:rsid w:val="00D718DD"/>
    <w:rsid w:val="00D728CF"/>
    <w:rsid w:val="00D72D46"/>
    <w:rsid w:val="00D73624"/>
    <w:rsid w:val="00D73A11"/>
    <w:rsid w:val="00D74B9D"/>
    <w:rsid w:val="00D74BD0"/>
    <w:rsid w:val="00D751C7"/>
    <w:rsid w:val="00D764BF"/>
    <w:rsid w:val="00D7738B"/>
    <w:rsid w:val="00D80098"/>
    <w:rsid w:val="00D803E2"/>
    <w:rsid w:val="00D80719"/>
    <w:rsid w:val="00D80BC8"/>
    <w:rsid w:val="00D811C4"/>
    <w:rsid w:val="00D8196A"/>
    <w:rsid w:val="00D821C0"/>
    <w:rsid w:val="00D82AC1"/>
    <w:rsid w:val="00D83BE1"/>
    <w:rsid w:val="00D84EC4"/>
    <w:rsid w:val="00D851BD"/>
    <w:rsid w:val="00D86C52"/>
    <w:rsid w:val="00D90ADA"/>
    <w:rsid w:val="00D91878"/>
    <w:rsid w:val="00D91A6C"/>
    <w:rsid w:val="00D91E1A"/>
    <w:rsid w:val="00D92703"/>
    <w:rsid w:val="00D92A55"/>
    <w:rsid w:val="00D92DCA"/>
    <w:rsid w:val="00D932AE"/>
    <w:rsid w:val="00D9401B"/>
    <w:rsid w:val="00D95160"/>
    <w:rsid w:val="00D952CC"/>
    <w:rsid w:val="00D95AEB"/>
    <w:rsid w:val="00D96DB1"/>
    <w:rsid w:val="00D97A4A"/>
    <w:rsid w:val="00DA0831"/>
    <w:rsid w:val="00DA2AE7"/>
    <w:rsid w:val="00DA2B68"/>
    <w:rsid w:val="00DA3299"/>
    <w:rsid w:val="00DA37BE"/>
    <w:rsid w:val="00DA51F1"/>
    <w:rsid w:val="00DA5799"/>
    <w:rsid w:val="00DA5906"/>
    <w:rsid w:val="00DA5D39"/>
    <w:rsid w:val="00DA6057"/>
    <w:rsid w:val="00DA691D"/>
    <w:rsid w:val="00DA6C7C"/>
    <w:rsid w:val="00DB02FA"/>
    <w:rsid w:val="00DB13B5"/>
    <w:rsid w:val="00DB1475"/>
    <w:rsid w:val="00DB2240"/>
    <w:rsid w:val="00DB224D"/>
    <w:rsid w:val="00DB292F"/>
    <w:rsid w:val="00DB34DE"/>
    <w:rsid w:val="00DB3881"/>
    <w:rsid w:val="00DB39E5"/>
    <w:rsid w:val="00DB3D54"/>
    <w:rsid w:val="00DB423E"/>
    <w:rsid w:val="00DB4334"/>
    <w:rsid w:val="00DB5799"/>
    <w:rsid w:val="00DB60F0"/>
    <w:rsid w:val="00DB6B64"/>
    <w:rsid w:val="00DC1364"/>
    <w:rsid w:val="00DC151F"/>
    <w:rsid w:val="00DC1713"/>
    <w:rsid w:val="00DC2552"/>
    <w:rsid w:val="00DC3534"/>
    <w:rsid w:val="00DC396E"/>
    <w:rsid w:val="00DC3B73"/>
    <w:rsid w:val="00DC469A"/>
    <w:rsid w:val="00DC4E66"/>
    <w:rsid w:val="00DC4F46"/>
    <w:rsid w:val="00DC5112"/>
    <w:rsid w:val="00DC55B1"/>
    <w:rsid w:val="00DC5C6F"/>
    <w:rsid w:val="00DC6A8C"/>
    <w:rsid w:val="00DC6B9D"/>
    <w:rsid w:val="00DD0301"/>
    <w:rsid w:val="00DD07FD"/>
    <w:rsid w:val="00DD1684"/>
    <w:rsid w:val="00DD1916"/>
    <w:rsid w:val="00DD1B51"/>
    <w:rsid w:val="00DD2DCB"/>
    <w:rsid w:val="00DD3474"/>
    <w:rsid w:val="00DD414B"/>
    <w:rsid w:val="00DD5A6B"/>
    <w:rsid w:val="00DD7141"/>
    <w:rsid w:val="00DD7391"/>
    <w:rsid w:val="00DD7430"/>
    <w:rsid w:val="00DD75B2"/>
    <w:rsid w:val="00DD773A"/>
    <w:rsid w:val="00DD7777"/>
    <w:rsid w:val="00DE0505"/>
    <w:rsid w:val="00DE08ED"/>
    <w:rsid w:val="00DE10BC"/>
    <w:rsid w:val="00DE1758"/>
    <w:rsid w:val="00DE20E4"/>
    <w:rsid w:val="00DE2DF2"/>
    <w:rsid w:val="00DE37D6"/>
    <w:rsid w:val="00DE3915"/>
    <w:rsid w:val="00DE54DC"/>
    <w:rsid w:val="00DE59C6"/>
    <w:rsid w:val="00DE5B24"/>
    <w:rsid w:val="00DE5CA0"/>
    <w:rsid w:val="00DE5F2D"/>
    <w:rsid w:val="00DE66B7"/>
    <w:rsid w:val="00DE6B12"/>
    <w:rsid w:val="00DE70BC"/>
    <w:rsid w:val="00DE7993"/>
    <w:rsid w:val="00DE7F8A"/>
    <w:rsid w:val="00DF08CA"/>
    <w:rsid w:val="00DF0989"/>
    <w:rsid w:val="00DF0F39"/>
    <w:rsid w:val="00DF1186"/>
    <w:rsid w:val="00DF1D71"/>
    <w:rsid w:val="00DF2B9C"/>
    <w:rsid w:val="00DF3220"/>
    <w:rsid w:val="00DF4049"/>
    <w:rsid w:val="00DF40BC"/>
    <w:rsid w:val="00DF440B"/>
    <w:rsid w:val="00DF5896"/>
    <w:rsid w:val="00DF6388"/>
    <w:rsid w:val="00DF65F8"/>
    <w:rsid w:val="00DF67C0"/>
    <w:rsid w:val="00DF699D"/>
    <w:rsid w:val="00DF6B77"/>
    <w:rsid w:val="00DF6C20"/>
    <w:rsid w:val="00DF79F3"/>
    <w:rsid w:val="00E00CEE"/>
    <w:rsid w:val="00E01243"/>
    <w:rsid w:val="00E012DE"/>
    <w:rsid w:val="00E032BE"/>
    <w:rsid w:val="00E0448F"/>
    <w:rsid w:val="00E05382"/>
    <w:rsid w:val="00E05B83"/>
    <w:rsid w:val="00E06050"/>
    <w:rsid w:val="00E064FA"/>
    <w:rsid w:val="00E06C3F"/>
    <w:rsid w:val="00E11F55"/>
    <w:rsid w:val="00E12606"/>
    <w:rsid w:val="00E12D18"/>
    <w:rsid w:val="00E13854"/>
    <w:rsid w:val="00E14177"/>
    <w:rsid w:val="00E143D4"/>
    <w:rsid w:val="00E143DC"/>
    <w:rsid w:val="00E156A7"/>
    <w:rsid w:val="00E15E4E"/>
    <w:rsid w:val="00E1671B"/>
    <w:rsid w:val="00E16C38"/>
    <w:rsid w:val="00E16EB5"/>
    <w:rsid w:val="00E201E1"/>
    <w:rsid w:val="00E202FB"/>
    <w:rsid w:val="00E209FE"/>
    <w:rsid w:val="00E2165F"/>
    <w:rsid w:val="00E21661"/>
    <w:rsid w:val="00E2257E"/>
    <w:rsid w:val="00E23DB2"/>
    <w:rsid w:val="00E245EC"/>
    <w:rsid w:val="00E24E12"/>
    <w:rsid w:val="00E2524D"/>
    <w:rsid w:val="00E25260"/>
    <w:rsid w:val="00E254F5"/>
    <w:rsid w:val="00E26E15"/>
    <w:rsid w:val="00E2721D"/>
    <w:rsid w:val="00E279D4"/>
    <w:rsid w:val="00E30063"/>
    <w:rsid w:val="00E3024C"/>
    <w:rsid w:val="00E3051D"/>
    <w:rsid w:val="00E30B69"/>
    <w:rsid w:val="00E30D01"/>
    <w:rsid w:val="00E30F76"/>
    <w:rsid w:val="00E3114E"/>
    <w:rsid w:val="00E31EAC"/>
    <w:rsid w:val="00E33427"/>
    <w:rsid w:val="00E33979"/>
    <w:rsid w:val="00E33ECC"/>
    <w:rsid w:val="00E341FF"/>
    <w:rsid w:val="00E34590"/>
    <w:rsid w:val="00E348D8"/>
    <w:rsid w:val="00E3505A"/>
    <w:rsid w:val="00E351E0"/>
    <w:rsid w:val="00E36DE0"/>
    <w:rsid w:val="00E36E23"/>
    <w:rsid w:val="00E36F64"/>
    <w:rsid w:val="00E3764E"/>
    <w:rsid w:val="00E377C8"/>
    <w:rsid w:val="00E37F72"/>
    <w:rsid w:val="00E4006A"/>
    <w:rsid w:val="00E40914"/>
    <w:rsid w:val="00E4093A"/>
    <w:rsid w:val="00E40985"/>
    <w:rsid w:val="00E4133E"/>
    <w:rsid w:val="00E4149A"/>
    <w:rsid w:val="00E41A1A"/>
    <w:rsid w:val="00E42CCF"/>
    <w:rsid w:val="00E43BDF"/>
    <w:rsid w:val="00E43F13"/>
    <w:rsid w:val="00E44626"/>
    <w:rsid w:val="00E44E14"/>
    <w:rsid w:val="00E45753"/>
    <w:rsid w:val="00E46B70"/>
    <w:rsid w:val="00E4764D"/>
    <w:rsid w:val="00E502D2"/>
    <w:rsid w:val="00E50CB3"/>
    <w:rsid w:val="00E50CE8"/>
    <w:rsid w:val="00E5126F"/>
    <w:rsid w:val="00E51487"/>
    <w:rsid w:val="00E519E3"/>
    <w:rsid w:val="00E51A6D"/>
    <w:rsid w:val="00E51D96"/>
    <w:rsid w:val="00E52083"/>
    <w:rsid w:val="00E52857"/>
    <w:rsid w:val="00E52D84"/>
    <w:rsid w:val="00E52EE2"/>
    <w:rsid w:val="00E52EFC"/>
    <w:rsid w:val="00E53FDB"/>
    <w:rsid w:val="00E553EE"/>
    <w:rsid w:val="00E55CCB"/>
    <w:rsid w:val="00E572FE"/>
    <w:rsid w:val="00E57421"/>
    <w:rsid w:val="00E57885"/>
    <w:rsid w:val="00E57ED4"/>
    <w:rsid w:val="00E60E1C"/>
    <w:rsid w:val="00E617E1"/>
    <w:rsid w:val="00E628B7"/>
    <w:rsid w:val="00E6316A"/>
    <w:rsid w:val="00E63D5D"/>
    <w:rsid w:val="00E6433C"/>
    <w:rsid w:val="00E64B79"/>
    <w:rsid w:val="00E65AC4"/>
    <w:rsid w:val="00E66175"/>
    <w:rsid w:val="00E665EC"/>
    <w:rsid w:val="00E674EC"/>
    <w:rsid w:val="00E67C80"/>
    <w:rsid w:val="00E70000"/>
    <w:rsid w:val="00E719DB"/>
    <w:rsid w:val="00E7219A"/>
    <w:rsid w:val="00E73367"/>
    <w:rsid w:val="00E73A72"/>
    <w:rsid w:val="00E740FB"/>
    <w:rsid w:val="00E7512B"/>
    <w:rsid w:val="00E75EDF"/>
    <w:rsid w:val="00E7625E"/>
    <w:rsid w:val="00E76664"/>
    <w:rsid w:val="00E76872"/>
    <w:rsid w:val="00E76A19"/>
    <w:rsid w:val="00E774AC"/>
    <w:rsid w:val="00E77AFD"/>
    <w:rsid w:val="00E77F24"/>
    <w:rsid w:val="00E77F72"/>
    <w:rsid w:val="00E80CE2"/>
    <w:rsid w:val="00E819A2"/>
    <w:rsid w:val="00E81E34"/>
    <w:rsid w:val="00E820F0"/>
    <w:rsid w:val="00E82A25"/>
    <w:rsid w:val="00E82CCD"/>
    <w:rsid w:val="00E8387F"/>
    <w:rsid w:val="00E84196"/>
    <w:rsid w:val="00E84489"/>
    <w:rsid w:val="00E85140"/>
    <w:rsid w:val="00E853EC"/>
    <w:rsid w:val="00E85650"/>
    <w:rsid w:val="00E85789"/>
    <w:rsid w:val="00E85AEF"/>
    <w:rsid w:val="00E85FDF"/>
    <w:rsid w:val="00E86131"/>
    <w:rsid w:val="00E8632F"/>
    <w:rsid w:val="00E87871"/>
    <w:rsid w:val="00E87938"/>
    <w:rsid w:val="00E87E7B"/>
    <w:rsid w:val="00E87FC2"/>
    <w:rsid w:val="00E906D3"/>
    <w:rsid w:val="00E9096F"/>
    <w:rsid w:val="00E90C32"/>
    <w:rsid w:val="00E91502"/>
    <w:rsid w:val="00E91576"/>
    <w:rsid w:val="00E917AC"/>
    <w:rsid w:val="00E91A60"/>
    <w:rsid w:val="00E91EB0"/>
    <w:rsid w:val="00E927EF"/>
    <w:rsid w:val="00E92849"/>
    <w:rsid w:val="00E93601"/>
    <w:rsid w:val="00E938CE"/>
    <w:rsid w:val="00E94A5A"/>
    <w:rsid w:val="00E956E9"/>
    <w:rsid w:val="00E95A74"/>
    <w:rsid w:val="00E96338"/>
    <w:rsid w:val="00E96D45"/>
    <w:rsid w:val="00E9783F"/>
    <w:rsid w:val="00EA0463"/>
    <w:rsid w:val="00EA04D5"/>
    <w:rsid w:val="00EA15AD"/>
    <w:rsid w:val="00EA1AC4"/>
    <w:rsid w:val="00EA3273"/>
    <w:rsid w:val="00EA3489"/>
    <w:rsid w:val="00EA37EA"/>
    <w:rsid w:val="00EA4508"/>
    <w:rsid w:val="00EA4CF1"/>
    <w:rsid w:val="00EA67F0"/>
    <w:rsid w:val="00EA685F"/>
    <w:rsid w:val="00EA68C0"/>
    <w:rsid w:val="00EA78CB"/>
    <w:rsid w:val="00EA7D86"/>
    <w:rsid w:val="00EB13D4"/>
    <w:rsid w:val="00EB263A"/>
    <w:rsid w:val="00EB31B4"/>
    <w:rsid w:val="00EB3E61"/>
    <w:rsid w:val="00EB4832"/>
    <w:rsid w:val="00EB6029"/>
    <w:rsid w:val="00EB6494"/>
    <w:rsid w:val="00EB6B82"/>
    <w:rsid w:val="00EB6C8C"/>
    <w:rsid w:val="00EC079E"/>
    <w:rsid w:val="00EC2254"/>
    <w:rsid w:val="00EC249C"/>
    <w:rsid w:val="00EC3545"/>
    <w:rsid w:val="00EC4001"/>
    <w:rsid w:val="00EC4F80"/>
    <w:rsid w:val="00EC5B8D"/>
    <w:rsid w:val="00EC6E0D"/>
    <w:rsid w:val="00ED00A9"/>
    <w:rsid w:val="00ED0A71"/>
    <w:rsid w:val="00ED14C8"/>
    <w:rsid w:val="00ED1B1A"/>
    <w:rsid w:val="00ED1B2F"/>
    <w:rsid w:val="00ED1DE4"/>
    <w:rsid w:val="00ED1DFA"/>
    <w:rsid w:val="00ED230D"/>
    <w:rsid w:val="00ED29C4"/>
    <w:rsid w:val="00ED2F34"/>
    <w:rsid w:val="00ED3543"/>
    <w:rsid w:val="00ED380F"/>
    <w:rsid w:val="00ED3E16"/>
    <w:rsid w:val="00ED4AFC"/>
    <w:rsid w:val="00ED59A3"/>
    <w:rsid w:val="00ED5E29"/>
    <w:rsid w:val="00ED6311"/>
    <w:rsid w:val="00ED6505"/>
    <w:rsid w:val="00ED6BAF"/>
    <w:rsid w:val="00ED6C99"/>
    <w:rsid w:val="00EE06E5"/>
    <w:rsid w:val="00EE13B3"/>
    <w:rsid w:val="00EE18F3"/>
    <w:rsid w:val="00EE1B99"/>
    <w:rsid w:val="00EE1FC3"/>
    <w:rsid w:val="00EE20C0"/>
    <w:rsid w:val="00EE2333"/>
    <w:rsid w:val="00EE2557"/>
    <w:rsid w:val="00EE2B81"/>
    <w:rsid w:val="00EE2C3C"/>
    <w:rsid w:val="00EE38F4"/>
    <w:rsid w:val="00EE41B1"/>
    <w:rsid w:val="00EE525C"/>
    <w:rsid w:val="00EE595A"/>
    <w:rsid w:val="00EE597B"/>
    <w:rsid w:val="00EF2000"/>
    <w:rsid w:val="00EF2396"/>
    <w:rsid w:val="00EF3156"/>
    <w:rsid w:val="00EF3BDE"/>
    <w:rsid w:val="00EF502F"/>
    <w:rsid w:val="00EF75DF"/>
    <w:rsid w:val="00F00B5D"/>
    <w:rsid w:val="00F00BF1"/>
    <w:rsid w:val="00F01524"/>
    <w:rsid w:val="00F01688"/>
    <w:rsid w:val="00F0452D"/>
    <w:rsid w:val="00F06E28"/>
    <w:rsid w:val="00F07071"/>
    <w:rsid w:val="00F070D0"/>
    <w:rsid w:val="00F07AA9"/>
    <w:rsid w:val="00F07CBA"/>
    <w:rsid w:val="00F10ABB"/>
    <w:rsid w:val="00F114FA"/>
    <w:rsid w:val="00F11699"/>
    <w:rsid w:val="00F12896"/>
    <w:rsid w:val="00F12969"/>
    <w:rsid w:val="00F13531"/>
    <w:rsid w:val="00F1395F"/>
    <w:rsid w:val="00F140B1"/>
    <w:rsid w:val="00F142E7"/>
    <w:rsid w:val="00F16B5B"/>
    <w:rsid w:val="00F1773D"/>
    <w:rsid w:val="00F17A28"/>
    <w:rsid w:val="00F2075E"/>
    <w:rsid w:val="00F21FB5"/>
    <w:rsid w:val="00F23F3D"/>
    <w:rsid w:val="00F2429E"/>
    <w:rsid w:val="00F2448C"/>
    <w:rsid w:val="00F257B7"/>
    <w:rsid w:val="00F25D33"/>
    <w:rsid w:val="00F26903"/>
    <w:rsid w:val="00F26D90"/>
    <w:rsid w:val="00F271C7"/>
    <w:rsid w:val="00F275D5"/>
    <w:rsid w:val="00F27738"/>
    <w:rsid w:val="00F2795B"/>
    <w:rsid w:val="00F27E75"/>
    <w:rsid w:val="00F301BF"/>
    <w:rsid w:val="00F30AD4"/>
    <w:rsid w:val="00F316F6"/>
    <w:rsid w:val="00F31CA2"/>
    <w:rsid w:val="00F33793"/>
    <w:rsid w:val="00F33A88"/>
    <w:rsid w:val="00F33E19"/>
    <w:rsid w:val="00F35359"/>
    <w:rsid w:val="00F358EF"/>
    <w:rsid w:val="00F36010"/>
    <w:rsid w:val="00F3753D"/>
    <w:rsid w:val="00F37F67"/>
    <w:rsid w:val="00F40916"/>
    <w:rsid w:val="00F40BE7"/>
    <w:rsid w:val="00F40D20"/>
    <w:rsid w:val="00F4129C"/>
    <w:rsid w:val="00F415DE"/>
    <w:rsid w:val="00F41612"/>
    <w:rsid w:val="00F41EBA"/>
    <w:rsid w:val="00F42B9D"/>
    <w:rsid w:val="00F439C3"/>
    <w:rsid w:val="00F44406"/>
    <w:rsid w:val="00F44FDF"/>
    <w:rsid w:val="00F4679F"/>
    <w:rsid w:val="00F46B1F"/>
    <w:rsid w:val="00F51625"/>
    <w:rsid w:val="00F51D4E"/>
    <w:rsid w:val="00F52546"/>
    <w:rsid w:val="00F52931"/>
    <w:rsid w:val="00F52B13"/>
    <w:rsid w:val="00F52BFA"/>
    <w:rsid w:val="00F5428F"/>
    <w:rsid w:val="00F54456"/>
    <w:rsid w:val="00F54B9E"/>
    <w:rsid w:val="00F54E0F"/>
    <w:rsid w:val="00F5763C"/>
    <w:rsid w:val="00F605D5"/>
    <w:rsid w:val="00F60A36"/>
    <w:rsid w:val="00F60C81"/>
    <w:rsid w:val="00F61149"/>
    <w:rsid w:val="00F6119D"/>
    <w:rsid w:val="00F61284"/>
    <w:rsid w:val="00F613BB"/>
    <w:rsid w:val="00F63175"/>
    <w:rsid w:val="00F64B81"/>
    <w:rsid w:val="00F64D73"/>
    <w:rsid w:val="00F66483"/>
    <w:rsid w:val="00F66550"/>
    <w:rsid w:val="00F674C8"/>
    <w:rsid w:val="00F67D92"/>
    <w:rsid w:val="00F705DF"/>
    <w:rsid w:val="00F70D5D"/>
    <w:rsid w:val="00F7116E"/>
    <w:rsid w:val="00F71AEA"/>
    <w:rsid w:val="00F7215B"/>
    <w:rsid w:val="00F7244E"/>
    <w:rsid w:val="00F72C61"/>
    <w:rsid w:val="00F7381B"/>
    <w:rsid w:val="00F74C6C"/>
    <w:rsid w:val="00F75678"/>
    <w:rsid w:val="00F75957"/>
    <w:rsid w:val="00F75F15"/>
    <w:rsid w:val="00F7642C"/>
    <w:rsid w:val="00F76F44"/>
    <w:rsid w:val="00F77B18"/>
    <w:rsid w:val="00F77D69"/>
    <w:rsid w:val="00F80A6E"/>
    <w:rsid w:val="00F80AE6"/>
    <w:rsid w:val="00F812E1"/>
    <w:rsid w:val="00F81CD7"/>
    <w:rsid w:val="00F8229D"/>
    <w:rsid w:val="00F82CB7"/>
    <w:rsid w:val="00F8307A"/>
    <w:rsid w:val="00F83930"/>
    <w:rsid w:val="00F85508"/>
    <w:rsid w:val="00F85896"/>
    <w:rsid w:val="00F8599B"/>
    <w:rsid w:val="00F86A0B"/>
    <w:rsid w:val="00F86C1F"/>
    <w:rsid w:val="00F86DD0"/>
    <w:rsid w:val="00F876AE"/>
    <w:rsid w:val="00F87CD3"/>
    <w:rsid w:val="00F90499"/>
    <w:rsid w:val="00F90A5E"/>
    <w:rsid w:val="00F90B68"/>
    <w:rsid w:val="00F9120E"/>
    <w:rsid w:val="00F91272"/>
    <w:rsid w:val="00F918D2"/>
    <w:rsid w:val="00F91F30"/>
    <w:rsid w:val="00F923B3"/>
    <w:rsid w:val="00F92426"/>
    <w:rsid w:val="00F92B06"/>
    <w:rsid w:val="00F93B47"/>
    <w:rsid w:val="00F93F0C"/>
    <w:rsid w:val="00F94575"/>
    <w:rsid w:val="00F94A3C"/>
    <w:rsid w:val="00F953D5"/>
    <w:rsid w:val="00F95497"/>
    <w:rsid w:val="00F956ED"/>
    <w:rsid w:val="00F95BB2"/>
    <w:rsid w:val="00F95FE0"/>
    <w:rsid w:val="00F96B25"/>
    <w:rsid w:val="00F96D1D"/>
    <w:rsid w:val="00F96DC3"/>
    <w:rsid w:val="00F97080"/>
    <w:rsid w:val="00F97319"/>
    <w:rsid w:val="00F97442"/>
    <w:rsid w:val="00F97596"/>
    <w:rsid w:val="00FA0791"/>
    <w:rsid w:val="00FA11BC"/>
    <w:rsid w:val="00FA1905"/>
    <w:rsid w:val="00FA1D19"/>
    <w:rsid w:val="00FA22F2"/>
    <w:rsid w:val="00FA2B4C"/>
    <w:rsid w:val="00FA3085"/>
    <w:rsid w:val="00FA33B0"/>
    <w:rsid w:val="00FA34BE"/>
    <w:rsid w:val="00FA3C9C"/>
    <w:rsid w:val="00FA3ED7"/>
    <w:rsid w:val="00FA5273"/>
    <w:rsid w:val="00FA5457"/>
    <w:rsid w:val="00FA5616"/>
    <w:rsid w:val="00FA5756"/>
    <w:rsid w:val="00FA644D"/>
    <w:rsid w:val="00FA6465"/>
    <w:rsid w:val="00FA696F"/>
    <w:rsid w:val="00FA6E7F"/>
    <w:rsid w:val="00FB0725"/>
    <w:rsid w:val="00FB11F9"/>
    <w:rsid w:val="00FB26DC"/>
    <w:rsid w:val="00FB273A"/>
    <w:rsid w:val="00FB293B"/>
    <w:rsid w:val="00FB4BB7"/>
    <w:rsid w:val="00FB4E9C"/>
    <w:rsid w:val="00FB50AE"/>
    <w:rsid w:val="00FB55CE"/>
    <w:rsid w:val="00FB597F"/>
    <w:rsid w:val="00FB60E4"/>
    <w:rsid w:val="00FB6613"/>
    <w:rsid w:val="00FB6B65"/>
    <w:rsid w:val="00FB723D"/>
    <w:rsid w:val="00FB768B"/>
    <w:rsid w:val="00FC0593"/>
    <w:rsid w:val="00FC0846"/>
    <w:rsid w:val="00FC0ED2"/>
    <w:rsid w:val="00FC154D"/>
    <w:rsid w:val="00FC2C22"/>
    <w:rsid w:val="00FC2D5D"/>
    <w:rsid w:val="00FC3E67"/>
    <w:rsid w:val="00FC423B"/>
    <w:rsid w:val="00FC5F72"/>
    <w:rsid w:val="00FC600A"/>
    <w:rsid w:val="00FC6F51"/>
    <w:rsid w:val="00FD0D66"/>
    <w:rsid w:val="00FD1AD6"/>
    <w:rsid w:val="00FD2AAC"/>
    <w:rsid w:val="00FD344B"/>
    <w:rsid w:val="00FD3712"/>
    <w:rsid w:val="00FD46CB"/>
    <w:rsid w:val="00FD5958"/>
    <w:rsid w:val="00FD6272"/>
    <w:rsid w:val="00FD66A1"/>
    <w:rsid w:val="00FD6C4A"/>
    <w:rsid w:val="00FD76CE"/>
    <w:rsid w:val="00FE02C2"/>
    <w:rsid w:val="00FE05B6"/>
    <w:rsid w:val="00FE078F"/>
    <w:rsid w:val="00FE223B"/>
    <w:rsid w:val="00FE2350"/>
    <w:rsid w:val="00FE2B4E"/>
    <w:rsid w:val="00FE2D35"/>
    <w:rsid w:val="00FE35C1"/>
    <w:rsid w:val="00FE3AC5"/>
    <w:rsid w:val="00FE461D"/>
    <w:rsid w:val="00FE5070"/>
    <w:rsid w:val="00FE7BCC"/>
    <w:rsid w:val="00FE7FF5"/>
    <w:rsid w:val="00FF00A0"/>
    <w:rsid w:val="00FF123C"/>
    <w:rsid w:val="00FF1256"/>
    <w:rsid w:val="00FF18A2"/>
    <w:rsid w:val="00FF1983"/>
    <w:rsid w:val="00FF1D58"/>
    <w:rsid w:val="00FF21F7"/>
    <w:rsid w:val="00FF2494"/>
    <w:rsid w:val="00FF3177"/>
    <w:rsid w:val="00FF3F82"/>
    <w:rsid w:val="00FF44B0"/>
    <w:rsid w:val="00FF4ECF"/>
    <w:rsid w:val="00FF53CC"/>
    <w:rsid w:val="00FF59E3"/>
    <w:rsid w:val="00FF5EF1"/>
    <w:rsid w:val="00FF6515"/>
    <w:rsid w:val="00FF697E"/>
    <w:rsid w:val="00FF76B8"/>
    <w:rsid w:val="00FF7961"/>
    <w:rsid w:val="38C4ABD0"/>
    <w:rsid w:val="44CA9033"/>
    <w:rsid w:val="64A4267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64A42672"/>
  <w15:chartTrackingRefBased/>
  <w15:docId w15:val="{781DD79C-073D-48D5-8272-78B5FD2031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344B"/>
    <w:rPr>
      <w:rFonts w:ascii="Times New Roman" w:hAnsi="Times New Roman"/>
    </w:rPr>
  </w:style>
  <w:style w:type="paragraph" w:styleId="Heading1">
    <w:name w:val="heading 1"/>
    <w:basedOn w:val="Normal"/>
    <w:link w:val="Heading1Char"/>
    <w:uiPriority w:val="9"/>
    <w:qFormat/>
    <w:rsid w:val="00DD5A6B"/>
    <w:pPr>
      <w:numPr>
        <w:numId w:val="1"/>
      </w:numPr>
      <w:spacing w:before="100" w:beforeAutospacing="1" w:after="100" w:afterAutospacing="1" w:line="240" w:lineRule="auto"/>
      <w:outlineLvl w:val="0"/>
    </w:pPr>
    <w:rPr>
      <w:rFonts w:eastAsia="Times New Roman" w:cs="Times New Roman"/>
      <w:b/>
      <w:bCs/>
      <w:kern w:val="36"/>
      <w:sz w:val="28"/>
      <w:szCs w:val="48"/>
      <w:lang w:val="en-NZ" w:eastAsia="en-NZ"/>
    </w:rPr>
  </w:style>
  <w:style w:type="paragraph" w:styleId="Heading2">
    <w:name w:val="heading 2"/>
    <w:basedOn w:val="Normal"/>
    <w:next w:val="Normal"/>
    <w:link w:val="Heading2Char"/>
    <w:uiPriority w:val="9"/>
    <w:unhideWhenUsed/>
    <w:qFormat/>
    <w:rsid w:val="00C41838"/>
    <w:pPr>
      <w:keepNext/>
      <w:keepLines/>
      <w:numPr>
        <w:ilvl w:val="1"/>
        <w:numId w:val="1"/>
      </w:numPr>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19403E"/>
    <w:pPr>
      <w:keepNext/>
      <w:keepLines/>
      <w:numPr>
        <w:ilvl w:val="2"/>
        <w:numId w:val="1"/>
      </w:numPr>
      <w:spacing w:before="40" w:after="0"/>
      <w:outlineLvl w:val="2"/>
    </w:pPr>
    <w:rPr>
      <w:rFonts w:eastAsiaTheme="majorEastAsia" w:cstheme="majorBidi"/>
      <w:b/>
      <w:sz w:val="24"/>
      <w:szCs w:val="24"/>
    </w:rPr>
  </w:style>
  <w:style w:type="paragraph" w:styleId="Heading4">
    <w:name w:val="heading 4"/>
    <w:basedOn w:val="Normal"/>
    <w:next w:val="Normal"/>
    <w:link w:val="Heading4Char"/>
    <w:uiPriority w:val="9"/>
    <w:semiHidden/>
    <w:unhideWhenUsed/>
    <w:qFormat/>
    <w:rsid w:val="00BF50FE"/>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F50FE"/>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F50FE"/>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F50FE"/>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F50FE"/>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50FE"/>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48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14803"/>
  </w:style>
  <w:style w:type="paragraph" w:styleId="Footer">
    <w:name w:val="footer"/>
    <w:basedOn w:val="Normal"/>
    <w:link w:val="FooterChar"/>
    <w:uiPriority w:val="99"/>
    <w:unhideWhenUsed/>
    <w:rsid w:val="00A148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4803"/>
  </w:style>
  <w:style w:type="character" w:customStyle="1" w:styleId="Heading1Char">
    <w:name w:val="Heading 1 Char"/>
    <w:basedOn w:val="DefaultParagraphFont"/>
    <w:link w:val="Heading1"/>
    <w:uiPriority w:val="9"/>
    <w:rsid w:val="00DD5A6B"/>
    <w:rPr>
      <w:rFonts w:ascii="Times New Roman" w:eastAsia="Times New Roman" w:hAnsi="Times New Roman" w:cs="Times New Roman"/>
      <w:b/>
      <w:bCs/>
      <w:kern w:val="36"/>
      <w:sz w:val="28"/>
      <w:szCs w:val="48"/>
      <w:lang w:val="en-NZ" w:eastAsia="en-NZ"/>
    </w:rPr>
  </w:style>
  <w:style w:type="character" w:customStyle="1" w:styleId="Heading2Char">
    <w:name w:val="Heading 2 Char"/>
    <w:basedOn w:val="DefaultParagraphFont"/>
    <w:link w:val="Heading2"/>
    <w:uiPriority w:val="9"/>
    <w:rsid w:val="00C41838"/>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19403E"/>
    <w:rPr>
      <w:rFonts w:ascii="Times New Roman" w:eastAsiaTheme="majorEastAsia" w:hAnsi="Times New Roman" w:cstheme="majorBidi"/>
      <w:b/>
      <w:sz w:val="24"/>
      <w:szCs w:val="24"/>
    </w:rPr>
  </w:style>
  <w:style w:type="character" w:styleId="Hyperlink">
    <w:name w:val="Hyperlink"/>
    <w:basedOn w:val="DefaultParagraphFont"/>
    <w:uiPriority w:val="99"/>
    <w:unhideWhenUsed/>
    <w:rsid w:val="00B40156"/>
    <w:rPr>
      <w:color w:val="0563C1" w:themeColor="hyperlink"/>
      <w:u w:val="single"/>
    </w:rPr>
  </w:style>
  <w:style w:type="character" w:styleId="UnresolvedMention">
    <w:name w:val="Unresolved Mention"/>
    <w:basedOn w:val="DefaultParagraphFont"/>
    <w:uiPriority w:val="99"/>
    <w:semiHidden/>
    <w:unhideWhenUsed/>
    <w:rsid w:val="00B40156"/>
    <w:rPr>
      <w:color w:val="605E5C"/>
      <w:shd w:val="clear" w:color="auto" w:fill="E1DFDD"/>
    </w:rPr>
  </w:style>
  <w:style w:type="character" w:styleId="HTMLCode">
    <w:name w:val="HTML Code"/>
    <w:basedOn w:val="DefaultParagraphFont"/>
    <w:uiPriority w:val="99"/>
    <w:semiHidden/>
    <w:unhideWhenUsed/>
    <w:rsid w:val="003D121E"/>
    <w:rPr>
      <w:rFonts w:ascii="Courier New" w:eastAsia="Times New Roman" w:hAnsi="Courier New" w:cs="Courier New"/>
      <w:sz w:val="20"/>
      <w:szCs w:val="20"/>
    </w:rPr>
  </w:style>
  <w:style w:type="paragraph" w:styleId="NoSpacing">
    <w:name w:val="No Spacing"/>
    <w:uiPriority w:val="1"/>
    <w:qFormat/>
    <w:rsid w:val="002D0AE8"/>
    <w:pPr>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97024A"/>
    <w:rPr>
      <w:color w:val="954F72" w:themeColor="followedHyperlink"/>
      <w:u w:val="single"/>
    </w:rPr>
  </w:style>
  <w:style w:type="paragraph" w:styleId="BalloonText">
    <w:name w:val="Balloon Text"/>
    <w:basedOn w:val="Normal"/>
    <w:link w:val="BalloonTextChar"/>
    <w:uiPriority w:val="99"/>
    <w:semiHidden/>
    <w:unhideWhenUsed/>
    <w:rsid w:val="00C425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2546"/>
    <w:rPr>
      <w:rFonts w:ascii="Segoe UI" w:hAnsi="Segoe UI" w:cs="Segoe UI"/>
      <w:sz w:val="18"/>
      <w:szCs w:val="18"/>
    </w:rPr>
  </w:style>
  <w:style w:type="character" w:styleId="Strong">
    <w:name w:val="Strong"/>
    <w:basedOn w:val="DefaultParagraphFont"/>
    <w:uiPriority w:val="22"/>
    <w:qFormat/>
    <w:rsid w:val="00CA32FF"/>
    <w:rPr>
      <w:b/>
      <w:bCs/>
    </w:rPr>
  </w:style>
  <w:style w:type="paragraph" w:styleId="Bibliography">
    <w:name w:val="Bibliography"/>
    <w:basedOn w:val="Normal"/>
    <w:next w:val="Normal"/>
    <w:uiPriority w:val="37"/>
    <w:unhideWhenUsed/>
    <w:rsid w:val="002537B5"/>
    <w:pPr>
      <w:spacing w:after="0" w:line="480" w:lineRule="auto"/>
      <w:ind w:left="720" w:hanging="720"/>
    </w:pPr>
  </w:style>
  <w:style w:type="character" w:customStyle="1" w:styleId="Heading4Char">
    <w:name w:val="Heading 4 Char"/>
    <w:basedOn w:val="DefaultParagraphFont"/>
    <w:link w:val="Heading4"/>
    <w:uiPriority w:val="9"/>
    <w:semiHidden/>
    <w:rsid w:val="00BF50FE"/>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BF50F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BF50F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BF50F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BF5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50FE"/>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C16CAC"/>
    <w:pPr>
      <w:keepNext/>
      <w:keepLines/>
      <w:numPr>
        <w:numId w:val="0"/>
      </w:numPr>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lang w:val="en-US" w:eastAsia="en-US"/>
    </w:rPr>
  </w:style>
  <w:style w:type="paragraph" w:styleId="TOC1">
    <w:name w:val="toc 1"/>
    <w:basedOn w:val="Normal"/>
    <w:next w:val="Normal"/>
    <w:autoRedefine/>
    <w:uiPriority w:val="39"/>
    <w:unhideWhenUsed/>
    <w:rsid w:val="00C16CAC"/>
    <w:pPr>
      <w:spacing w:after="100"/>
    </w:pPr>
  </w:style>
  <w:style w:type="paragraph" w:styleId="TOC2">
    <w:name w:val="toc 2"/>
    <w:basedOn w:val="Normal"/>
    <w:next w:val="Normal"/>
    <w:autoRedefine/>
    <w:uiPriority w:val="39"/>
    <w:unhideWhenUsed/>
    <w:rsid w:val="00C16CAC"/>
    <w:pPr>
      <w:spacing w:after="100"/>
      <w:ind w:left="220"/>
    </w:pPr>
  </w:style>
  <w:style w:type="paragraph" w:styleId="ListParagraph">
    <w:name w:val="List Paragraph"/>
    <w:basedOn w:val="Normal"/>
    <w:uiPriority w:val="34"/>
    <w:qFormat/>
    <w:rsid w:val="00AD6B1E"/>
    <w:pPr>
      <w:ind w:left="720"/>
      <w:contextualSpacing/>
    </w:pPr>
  </w:style>
  <w:style w:type="paragraph" w:styleId="BodyText">
    <w:name w:val="Body Text"/>
    <w:basedOn w:val="Normal"/>
    <w:link w:val="BodyTextChar"/>
    <w:semiHidden/>
    <w:rsid w:val="009A1E57"/>
    <w:pPr>
      <w:spacing w:after="0" w:line="240" w:lineRule="auto"/>
    </w:pPr>
    <w:rPr>
      <w:rFonts w:eastAsia="Times New Roman" w:cs="Times New Roman"/>
      <w:sz w:val="24"/>
      <w:szCs w:val="20"/>
    </w:rPr>
  </w:style>
  <w:style w:type="character" w:customStyle="1" w:styleId="BodyTextChar">
    <w:name w:val="Body Text Char"/>
    <w:basedOn w:val="DefaultParagraphFont"/>
    <w:link w:val="BodyText"/>
    <w:semiHidden/>
    <w:rsid w:val="009A1E57"/>
    <w:rPr>
      <w:rFonts w:ascii="Times New Roman" w:eastAsia="Times New Roman" w:hAnsi="Times New Roman" w:cs="Times New Roman"/>
      <w:sz w:val="24"/>
      <w:szCs w:val="20"/>
    </w:rPr>
  </w:style>
  <w:style w:type="paragraph" w:styleId="NormalWeb">
    <w:name w:val="Normal (Web)"/>
    <w:basedOn w:val="Normal"/>
    <w:uiPriority w:val="99"/>
    <w:unhideWhenUsed/>
    <w:rsid w:val="009A1E57"/>
    <w:pPr>
      <w:spacing w:before="100" w:beforeAutospacing="1" w:after="100" w:afterAutospacing="1" w:line="240" w:lineRule="auto"/>
    </w:pPr>
    <w:rPr>
      <w:rFonts w:eastAsia="Times New Roman" w:cs="Times New Roman"/>
      <w:sz w:val="24"/>
      <w:szCs w:val="24"/>
      <w:lang w:val="en-NZ" w:eastAsia="en-NZ"/>
    </w:rPr>
  </w:style>
  <w:style w:type="character" w:customStyle="1" w:styleId="normaltextrun">
    <w:name w:val="normaltextrun"/>
    <w:rsid w:val="009A1E57"/>
  </w:style>
  <w:style w:type="character" w:styleId="Emphasis">
    <w:name w:val="Emphasis"/>
    <w:basedOn w:val="DefaultParagraphFont"/>
    <w:uiPriority w:val="20"/>
    <w:qFormat/>
    <w:rsid w:val="003C5E61"/>
    <w:rPr>
      <w:i/>
      <w:iCs/>
    </w:rPr>
  </w:style>
  <w:style w:type="paragraph" w:styleId="TOC3">
    <w:name w:val="toc 3"/>
    <w:basedOn w:val="Normal"/>
    <w:next w:val="Normal"/>
    <w:autoRedefine/>
    <w:uiPriority w:val="39"/>
    <w:unhideWhenUsed/>
    <w:rsid w:val="00A15B85"/>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8845761">
      <w:bodyDiv w:val="1"/>
      <w:marLeft w:val="0"/>
      <w:marRight w:val="0"/>
      <w:marTop w:val="0"/>
      <w:marBottom w:val="0"/>
      <w:divBdr>
        <w:top w:val="none" w:sz="0" w:space="0" w:color="auto"/>
        <w:left w:val="none" w:sz="0" w:space="0" w:color="auto"/>
        <w:bottom w:val="none" w:sz="0" w:space="0" w:color="auto"/>
        <w:right w:val="none" w:sz="0" w:space="0" w:color="auto"/>
      </w:divBdr>
    </w:div>
    <w:div w:id="866411199">
      <w:bodyDiv w:val="1"/>
      <w:marLeft w:val="0"/>
      <w:marRight w:val="0"/>
      <w:marTop w:val="0"/>
      <w:marBottom w:val="0"/>
      <w:divBdr>
        <w:top w:val="none" w:sz="0" w:space="0" w:color="auto"/>
        <w:left w:val="none" w:sz="0" w:space="0" w:color="auto"/>
        <w:bottom w:val="none" w:sz="0" w:space="0" w:color="auto"/>
        <w:right w:val="none" w:sz="0" w:space="0" w:color="auto"/>
      </w:divBdr>
    </w:div>
    <w:div w:id="1082722779">
      <w:bodyDiv w:val="1"/>
      <w:marLeft w:val="0"/>
      <w:marRight w:val="0"/>
      <w:marTop w:val="0"/>
      <w:marBottom w:val="0"/>
      <w:divBdr>
        <w:top w:val="none" w:sz="0" w:space="0" w:color="auto"/>
        <w:left w:val="none" w:sz="0" w:space="0" w:color="auto"/>
        <w:bottom w:val="none" w:sz="0" w:space="0" w:color="auto"/>
        <w:right w:val="none" w:sz="0" w:space="0" w:color="auto"/>
      </w:divBdr>
    </w:div>
    <w:div w:id="1087574794">
      <w:bodyDiv w:val="1"/>
      <w:marLeft w:val="0"/>
      <w:marRight w:val="0"/>
      <w:marTop w:val="0"/>
      <w:marBottom w:val="0"/>
      <w:divBdr>
        <w:top w:val="none" w:sz="0" w:space="0" w:color="auto"/>
        <w:left w:val="none" w:sz="0" w:space="0" w:color="auto"/>
        <w:bottom w:val="none" w:sz="0" w:space="0" w:color="auto"/>
        <w:right w:val="none" w:sz="0" w:space="0" w:color="auto"/>
      </w:divBdr>
    </w:div>
    <w:div w:id="1167864552">
      <w:bodyDiv w:val="1"/>
      <w:marLeft w:val="0"/>
      <w:marRight w:val="0"/>
      <w:marTop w:val="0"/>
      <w:marBottom w:val="0"/>
      <w:divBdr>
        <w:top w:val="none" w:sz="0" w:space="0" w:color="auto"/>
        <w:left w:val="none" w:sz="0" w:space="0" w:color="auto"/>
        <w:bottom w:val="none" w:sz="0" w:space="0" w:color="auto"/>
        <w:right w:val="none" w:sz="0" w:space="0" w:color="auto"/>
      </w:divBdr>
    </w:div>
    <w:div w:id="1287614168">
      <w:bodyDiv w:val="1"/>
      <w:marLeft w:val="0"/>
      <w:marRight w:val="0"/>
      <w:marTop w:val="0"/>
      <w:marBottom w:val="0"/>
      <w:divBdr>
        <w:top w:val="none" w:sz="0" w:space="0" w:color="auto"/>
        <w:left w:val="none" w:sz="0" w:space="0" w:color="auto"/>
        <w:bottom w:val="none" w:sz="0" w:space="0" w:color="auto"/>
        <w:right w:val="none" w:sz="0" w:space="0" w:color="auto"/>
      </w:divBdr>
      <w:divsChild>
        <w:div w:id="981425050">
          <w:marLeft w:val="0"/>
          <w:marRight w:val="0"/>
          <w:marTop w:val="0"/>
          <w:marBottom w:val="0"/>
          <w:divBdr>
            <w:top w:val="none" w:sz="0" w:space="0" w:color="auto"/>
            <w:left w:val="none" w:sz="0" w:space="0" w:color="auto"/>
            <w:bottom w:val="none" w:sz="0" w:space="0" w:color="auto"/>
            <w:right w:val="none" w:sz="0" w:space="0" w:color="auto"/>
          </w:divBdr>
        </w:div>
        <w:div w:id="1615282958">
          <w:marLeft w:val="0"/>
          <w:marRight w:val="0"/>
          <w:marTop w:val="0"/>
          <w:marBottom w:val="0"/>
          <w:divBdr>
            <w:top w:val="none" w:sz="0" w:space="0" w:color="auto"/>
            <w:left w:val="none" w:sz="0" w:space="0" w:color="auto"/>
            <w:bottom w:val="none" w:sz="0" w:space="0" w:color="auto"/>
            <w:right w:val="none" w:sz="0" w:space="0" w:color="auto"/>
          </w:divBdr>
        </w:div>
        <w:div w:id="2060591998">
          <w:marLeft w:val="0"/>
          <w:marRight w:val="0"/>
          <w:marTop w:val="0"/>
          <w:marBottom w:val="0"/>
          <w:divBdr>
            <w:top w:val="none" w:sz="0" w:space="0" w:color="auto"/>
            <w:left w:val="none" w:sz="0" w:space="0" w:color="auto"/>
            <w:bottom w:val="none" w:sz="0" w:space="0" w:color="auto"/>
            <w:right w:val="none" w:sz="0" w:space="0" w:color="auto"/>
          </w:divBdr>
        </w:div>
      </w:divsChild>
    </w:div>
    <w:div w:id="2076246119">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jpeg"/><Relationship Id="rId55" Type="http://schemas.openxmlformats.org/officeDocument/2006/relationships/image" Target="media/image48.jpe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jpeg"/><Relationship Id="rId58" Type="http://schemas.openxmlformats.org/officeDocument/2006/relationships/image" Target="media/image51.jpeg"/><Relationship Id="rId5" Type="http://schemas.openxmlformats.org/officeDocument/2006/relationships/webSettings" Target="webSettings.xml"/><Relationship Id="rId61" Type="http://schemas.openxmlformats.org/officeDocument/2006/relationships/header" Target="header1.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jpeg"/><Relationship Id="rId56" Type="http://schemas.openxmlformats.org/officeDocument/2006/relationships/image" Target="media/image49.jpeg"/><Relationship Id="rId8" Type="http://schemas.openxmlformats.org/officeDocument/2006/relationships/image" Target="media/image1.png"/><Relationship Id="rId51" Type="http://schemas.openxmlformats.org/officeDocument/2006/relationships/image" Target="media/image44.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jpeg"/><Relationship Id="rId59" Type="http://schemas.openxmlformats.org/officeDocument/2006/relationships/image" Target="media/image52.jpe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jpe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jpeg"/><Relationship Id="rId57" Type="http://schemas.openxmlformats.org/officeDocument/2006/relationships/image" Target="media/image50.jpe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3.jpe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DAB39D-2148-4D2A-9C88-EACDE8E695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0</TotalTime>
  <Pages>1</Pages>
  <Words>4454</Words>
  <Characters>25393</Characters>
  <Application>Microsoft Office Word</Application>
  <DocSecurity>4</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88</CharactersWithSpaces>
  <SharedDoc>false</SharedDoc>
  <HLinks>
    <vt:vector size="222" baseType="variant">
      <vt:variant>
        <vt:i4>1114172</vt:i4>
      </vt:variant>
      <vt:variant>
        <vt:i4>218</vt:i4>
      </vt:variant>
      <vt:variant>
        <vt:i4>0</vt:i4>
      </vt:variant>
      <vt:variant>
        <vt:i4>5</vt:i4>
      </vt:variant>
      <vt:variant>
        <vt:lpwstr/>
      </vt:variant>
      <vt:variant>
        <vt:lpwstr>_Toc51970606</vt:lpwstr>
      </vt:variant>
      <vt:variant>
        <vt:i4>1179708</vt:i4>
      </vt:variant>
      <vt:variant>
        <vt:i4>212</vt:i4>
      </vt:variant>
      <vt:variant>
        <vt:i4>0</vt:i4>
      </vt:variant>
      <vt:variant>
        <vt:i4>5</vt:i4>
      </vt:variant>
      <vt:variant>
        <vt:lpwstr/>
      </vt:variant>
      <vt:variant>
        <vt:lpwstr>_Toc51970605</vt:lpwstr>
      </vt:variant>
      <vt:variant>
        <vt:i4>1245244</vt:i4>
      </vt:variant>
      <vt:variant>
        <vt:i4>206</vt:i4>
      </vt:variant>
      <vt:variant>
        <vt:i4>0</vt:i4>
      </vt:variant>
      <vt:variant>
        <vt:i4>5</vt:i4>
      </vt:variant>
      <vt:variant>
        <vt:lpwstr/>
      </vt:variant>
      <vt:variant>
        <vt:lpwstr>_Toc51970604</vt:lpwstr>
      </vt:variant>
      <vt:variant>
        <vt:i4>1310780</vt:i4>
      </vt:variant>
      <vt:variant>
        <vt:i4>200</vt:i4>
      </vt:variant>
      <vt:variant>
        <vt:i4>0</vt:i4>
      </vt:variant>
      <vt:variant>
        <vt:i4>5</vt:i4>
      </vt:variant>
      <vt:variant>
        <vt:lpwstr/>
      </vt:variant>
      <vt:variant>
        <vt:lpwstr>_Toc51970603</vt:lpwstr>
      </vt:variant>
      <vt:variant>
        <vt:i4>1376316</vt:i4>
      </vt:variant>
      <vt:variant>
        <vt:i4>194</vt:i4>
      </vt:variant>
      <vt:variant>
        <vt:i4>0</vt:i4>
      </vt:variant>
      <vt:variant>
        <vt:i4>5</vt:i4>
      </vt:variant>
      <vt:variant>
        <vt:lpwstr/>
      </vt:variant>
      <vt:variant>
        <vt:lpwstr>_Toc51970602</vt:lpwstr>
      </vt:variant>
      <vt:variant>
        <vt:i4>1441852</vt:i4>
      </vt:variant>
      <vt:variant>
        <vt:i4>188</vt:i4>
      </vt:variant>
      <vt:variant>
        <vt:i4>0</vt:i4>
      </vt:variant>
      <vt:variant>
        <vt:i4>5</vt:i4>
      </vt:variant>
      <vt:variant>
        <vt:lpwstr/>
      </vt:variant>
      <vt:variant>
        <vt:lpwstr>_Toc51970601</vt:lpwstr>
      </vt:variant>
      <vt:variant>
        <vt:i4>1507388</vt:i4>
      </vt:variant>
      <vt:variant>
        <vt:i4>182</vt:i4>
      </vt:variant>
      <vt:variant>
        <vt:i4>0</vt:i4>
      </vt:variant>
      <vt:variant>
        <vt:i4>5</vt:i4>
      </vt:variant>
      <vt:variant>
        <vt:lpwstr/>
      </vt:variant>
      <vt:variant>
        <vt:lpwstr>_Toc51970600</vt:lpwstr>
      </vt:variant>
      <vt:variant>
        <vt:i4>1900597</vt:i4>
      </vt:variant>
      <vt:variant>
        <vt:i4>176</vt:i4>
      </vt:variant>
      <vt:variant>
        <vt:i4>0</vt:i4>
      </vt:variant>
      <vt:variant>
        <vt:i4>5</vt:i4>
      </vt:variant>
      <vt:variant>
        <vt:lpwstr/>
      </vt:variant>
      <vt:variant>
        <vt:lpwstr>_Toc51970599</vt:lpwstr>
      </vt:variant>
      <vt:variant>
        <vt:i4>1835061</vt:i4>
      </vt:variant>
      <vt:variant>
        <vt:i4>170</vt:i4>
      </vt:variant>
      <vt:variant>
        <vt:i4>0</vt:i4>
      </vt:variant>
      <vt:variant>
        <vt:i4>5</vt:i4>
      </vt:variant>
      <vt:variant>
        <vt:lpwstr/>
      </vt:variant>
      <vt:variant>
        <vt:lpwstr>_Toc51970598</vt:lpwstr>
      </vt:variant>
      <vt:variant>
        <vt:i4>1245237</vt:i4>
      </vt:variant>
      <vt:variant>
        <vt:i4>164</vt:i4>
      </vt:variant>
      <vt:variant>
        <vt:i4>0</vt:i4>
      </vt:variant>
      <vt:variant>
        <vt:i4>5</vt:i4>
      </vt:variant>
      <vt:variant>
        <vt:lpwstr/>
      </vt:variant>
      <vt:variant>
        <vt:lpwstr>_Toc51970597</vt:lpwstr>
      </vt:variant>
      <vt:variant>
        <vt:i4>1179701</vt:i4>
      </vt:variant>
      <vt:variant>
        <vt:i4>158</vt:i4>
      </vt:variant>
      <vt:variant>
        <vt:i4>0</vt:i4>
      </vt:variant>
      <vt:variant>
        <vt:i4>5</vt:i4>
      </vt:variant>
      <vt:variant>
        <vt:lpwstr/>
      </vt:variant>
      <vt:variant>
        <vt:lpwstr>_Toc51970596</vt:lpwstr>
      </vt:variant>
      <vt:variant>
        <vt:i4>1114165</vt:i4>
      </vt:variant>
      <vt:variant>
        <vt:i4>152</vt:i4>
      </vt:variant>
      <vt:variant>
        <vt:i4>0</vt:i4>
      </vt:variant>
      <vt:variant>
        <vt:i4>5</vt:i4>
      </vt:variant>
      <vt:variant>
        <vt:lpwstr/>
      </vt:variant>
      <vt:variant>
        <vt:lpwstr>_Toc51970595</vt:lpwstr>
      </vt:variant>
      <vt:variant>
        <vt:i4>1048629</vt:i4>
      </vt:variant>
      <vt:variant>
        <vt:i4>146</vt:i4>
      </vt:variant>
      <vt:variant>
        <vt:i4>0</vt:i4>
      </vt:variant>
      <vt:variant>
        <vt:i4>5</vt:i4>
      </vt:variant>
      <vt:variant>
        <vt:lpwstr/>
      </vt:variant>
      <vt:variant>
        <vt:lpwstr>_Toc51970594</vt:lpwstr>
      </vt:variant>
      <vt:variant>
        <vt:i4>1507381</vt:i4>
      </vt:variant>
      <vt:variant>
        <vt:i4>140</vt:i4>
      </vt:variant>
      <vt:variant>
        <vt:i4>0</vt:i4>
      </vt:variant>
      <vt:variant>
        <vt:i4>5</vt:i4>
      </vt:variant>
      <vt:variant>
        <vt:lpwstr/>
      </vt:variant>
      <vt:variant>
        <vt:lpwstr>_Toc51970593</vt:lpwstr>
      </vt:variant>
      <vt:variant>
        <vt:i4>1441845</vt:i4>
      </vt:variant>
      <vt:variant>
        <vt:i4>134</vt:i4>
      </vt:variant>
      <vt:variant>
        <vt:i4>0</vt:i4>
      </vt:variant>
      <vt:variant>
        <vt:i4>5</vt:i4>
      </vt:variant>
      <vt:variant>
        <vt:lpwstr/>
      </vt:variant>
      <vt:variant>
        <vt:lpwstr>_Toc51970592</vt:lpwstr>
      </vt:variant>
      <vt:variant>
        <vt:i4>1376309</vt:i4>
      </vt:variant>
      <vt:variant>
        <vt:i4>128</vt:i4>
      </vt:variant>
      <vt:variant>
        <vt:i4>0</vt:i4>
      </vt:variant>
      <vt:variant>
        <vt:i4>5</vt:i4>
      </vt:variant>
      <vt:variant>
        <vt:lpwstr/>
      </vt:variant>
      <vt:variant>
        <vt:lpwstr>_Toc51970591</vt:lpwstr>
      </vt:variant>
      <vt:variant>
        <vt:i4>1310773</vt:i4>
      </vt:variant>
      <vt:variant>
        <vt:i4>122</vt:i4>
      </vt:variant>
      <vt:variant>
        <vt:i4>0</vt:i4>
      </vt:variant>
      <vt:variant>
        <vt:i4>5</vt:i4>
      </vt:variant>
      <vt:variant>
        <vt:lpwstr/>
      </vt:variant>
      <vt:variant>
        <vt:lpwstr>_Toc51970590</vt:lpwstr>
      </vt:variant>
      <vt:variant>
        <vt:i4>1900596</vt:i4>
      </vt:variant>
      <vt:variant>
        <vt:i4>116</vt:i4>
      </vt:variant>
      <vt:variant>
        <vt:i4>0</vt:i4>
      </vt:variant>
      <vt:variant>
        <vt:i4>5</vt:i4>
      </vt:variant>
      <vt:variant>
        <vt:lpwstr/>
      </vt:variant>
      <vt:variant>
        <vt:lpwstr>_Toc51970589</vt:lpwstr>
      </vt:variant>
      <vt:variant>
        <vt:i4>1835060</vt:i4>
      </vt:variant>
      <vt:variant>
        <vt:i4>110</vt:i4>
      </vt:variant>
      <vt:variant>
        <vt:i4>0</vt:i4>
      </vt:variant>
      <vt:variant>
        <vt:i4>5</vt:i4>
      </vt:variant>
      <vt:variant>
        <vt:lpwstr/>
      </vt:variant>
      <vt:variant>
        <vt:lpwstr>_Toc51970588</vt:lpwstr>
      </vt:variant>
      <vt:variant>
        <vt:i4>1245236</vt:i4>
      </vt:variant>
      <vt:variant>
        <vt:i4>104</vt:i4>
      </vt:variant>
      <vt:variant>
        <vt:i4>0</vt:i4>
      </vt:variant>
      <vt:variant>
        <vt:i4>5</vt:i4>
      </vt:variant>
      <vt:variant>
        <vt:lpwstr/>
      </vt:variant>
      <vt:variant>
        <vt:lpwstr>_Toc51970587</vt:lpwstr>
      </vt:variant>
      <vt:variant>
        <vt:i4>1179700</vt:i4>
      </vt:variant>
      <vt:variant>
        <vt:i4>98</vt:i4>
      </vt:variant>
      <vt:variant>
        <vt:i4>0</vt:i4>
      </vt:variant>
      <vt:variant>
        <vt:i4>5</vt:i4>
      </vt:variant>
      <vt:variant>
        <vt:lpwstr/>
      </vt:variant>
      <vt:variant>
        <vt:lpwstr>_Toc51970586</vt:lpwstr>
      </vt:variant>
      <vt:variant>
        <vt:i4>1114164</vt:i4>
      </vt:variant>
      <vt:variant>
        <vt:i4>92</vt:i4>
      </vt:variant>
      <vt:variant>
        <vt:i4>0</vt:i4>
      </vt:variant>
      <vt:variant>
        <vt:i4>5</vt:i4>
      </vt:variant>
      <vt:variant>
        <vt:lpwstr/>
      </vt:variant>
      <vt:variant>
        <vt:lpwstr>_Toc51970585</vt:lpwstr>
      </vt:variant>
      <vt:variant>
        <vt:i4>1048628</vt:i4>
      </vt:variant>
      <vt:variant>
        <vt:i4>86</vt:i4>
      </vt:variant>
      <vt:variant>
        <vt:i4>0</vt:i4>
      </vt:variant>
      <vt:variant>
        <vt:i4>5</vt:i4>
      </vt:variant>
      <vt:variant>
        <vt:lpwstr/>
      </vt:variant>
      <vt:variant>
        <vt:lpwstr>_Toc51970584</vt:lpwstr>
      </vt:variant>
      <vt:variant>
        <vt:i4>1507380</vt:i4>
      </vt:variant>
      <vt:variant>
        <vt:i4>80</vt:i4>
      </vt:variant>
      <vt:variant>
        <vt:i4>0</vt:i4>
      </vt:variant>
      <vt:variant>
        <vt:i4>5</vt:i4>
      </vt:variant>
      <vt:variant>
        <vt:lpwstr/>
      </vt:variant>
      <vt:variant>
        <vt:lpwstr>_Toc51970583</vt:lpwstr>
      </vt:variant>
      <vt:variant>
        <vt:i4>1441844</vt:i4>
      </vt:variant>
      <vt:variant>
        <vt:i4>74</vt:i4>
      </vt:variant>
      <vt:variant>
        <vt:i4>0</vt:i4>
      </vt:variant>
      <vt:variant>
        <vt:i4>5</vt:i4>
      </vt:variant>
      <vt:variant>
        <vt:lpwstr/>
      </vt:variant>
      <vt:variant>
        <vt:lpwstr>_Toc51970582</vt:lpwstr>
      </vt:variant>
      <vt:variant>
        <vt:i4>1376308</vt:i4>
      </vt:variant>
      <vt:variant>
        <vt:i4>68</vt:i4>
      </vt:variant>
      <vt:variant>
        <vt:i4>0</vt:i4>
      </vt:variant>
      <vt:variant>
        <vt:i4>5</vt:i4>
      </vt:variant>
      <vt:variant>
        <vt:lpwstr/>
      </vt:variant>
      <vt:variant>
        <vt:lpwstr>_Toc51970581</vt:lpwstr>
      </vt:variant>
      <vt:variant>
        <vt:i4>1310772</vt:i4>
      </vt:variant>
      <vt:variant>
        <vt:i4>62</vt:i4>
      </vt:variant>
      <vt:variant>
        <vt:i4>0</vt:i4>
      </vt:variant>
      <vt:variant>
        <vt:i4>5</vt:i4>
      </vt:variant>
      <vt:variant>
        <vt:lpwstr/>
      </vt:variant>
      <vt:variant>
        <vt:lpwstr>_Toc51970580</vt:lpwstr>
      </vt:variant>
      <vt:variant>
        <vt:i4>1900603</vt:i4>
      </vt:variant>
      <vt:variant>
        <vt:i4>56</vt:i4>
      </vt:variant>
      <vt:variant>
        <vt:i4>0</vt:i4>
      </vt:variant>
      <vt:variant>
        <vt:i4>5</vt:i4>
      </vt:variant>
      <vt:variant>
        <vt:lpwstr/>
      </vt:variant>
      <vt:variant>
        <vt:lpwstr>_Toc51970579</vt:lpwstr>
      </vt:variant>
      <vt:variant>
        <vt:i4>1835067</vt:i4>
      </vt:variant>
      <vt:variant>
        <vt:i4>50</vt:i4>
      </vt:variant>
      <vt:variant>
        <vt:i4>0</vt:i4>
      </vt:variant>
      <vt:variant>
        <vt:i4>5</vt:i4>
      </vt:variant>
      <vt:variant>
        <vt:lpwstr/>
      </vt:variant>
      <vt:variant>
        <vt:lpwstr>_Toc51970578</vt:lpwstr>
      </vt:variant>
      <vt:variant>
        <vt:i4>1245243</vt:i4>
      </vt:variant>
      <vt:variant>
        <vt:i4>44</vt:i4>
      </vt:variant>
      <vt:variant>
        <vt:i4>0</vt:i4>
      </vt:variant>
      <vt:variant>
        <vt:i4>5</vt:i4>
      </vt:variant>
      <vt:variant>
        <vt:lpwstr/>
      </vt:variant>
      <vt:variant>
        <vt:lpwstr>_Toc51970577</vt:lpwstr>
      </vt:variant>
      <vt:variant>
        <vt:i4>1179707</vt:i4>
      </vt:variant>
      <vt:variant>
        <vt:i4>38</vt:i4>
      </vt:variant>
      <vt:variant>
        <vt:i4>0</vt:i4>
      </vt:variant>
      <vt:variant>
        <vt:i4>5</vt:i4>
      </vt:variant>
      <vt:variant>
        <vt:lpwstr/>
      </vt:variant>
      <vt:variant>
        <vt:lpwstr>_Toc51970576</vt:lpwstr>
      </vt:variant>
      <vt:variant>
        <vt:i4>1114171</vt:i4>
      </vt:variant>
      <vt:variant>
        <vt:i4>32</vt:i4>
      </vt:variant>
      <vt:variant>
        <vt:i4>0</vt:i4>
      </vt:variant>
      <vt:variant>
        <vt:i4>5</vt:i4>
      </vt:variant>
      <vt:variant>
        <vt:lpwstr/>
      </vt:variant>
      <vt:variant>
        <vt:lpwstr>_Toc51970575</vt:lpwstr>
      </vt:variant>
      <vt:variant>
        <vt:i4>1048635</vt:i4>
      </vt:variant>
      <vt:variant>
        <vt:i4>26</vt:i4>
      </vt:variant>
      <vt:variant>
        <vt:i4>0</vt:i4>
      </vt:variant>
      <vt:variant>
        <vt:i4>5</vt:i4>
      </vt:variant>
      <vt:variant>
        <vt:lpwstr/>
      </vt:variant>
      <vt:variant>
        <vt:lpwstr>_Toc51970574</vt:lpwstr>
      </vt:variant>
      <vt:variant>
        <vt:i4>1507387</vt:i4>
      </vt:variant>
      <vt:variant>
        <vt:i4>20</vt:i4>
      </vt:variant>
      <vt:variant>
        <vt:i4>0</vt:i4>
      </vt:variant>
      <vt:variant>
        <vt:i4>5</vt:i4>
      </vt:variant>
      <vt:variant>
        <vt:lpwstr/>
      </vt:variant>
      <vt:variant>
        <vt:lpwstr>_Toc51970573</vt:lpwstr>
      </vt:variant>
      <vt:variant>
        <vt:i4>1441851</vt:i4>
      </vt:variant>
      <vt:variant>
        <vt:i4>14</vt:i4>
      </vt:variant>
      <vt:variant>
        <vt:i4>0</vt:i4>
      </vt:variant>
      <vt:variant>
        <vt:i4>5</vt:i4>
      </vt:variant>
      <vt:variant>
        <vt:lpwstr/>
      </vt:variant>
      <vt:variant>
        <vt:lpwstr>_Toc51970572</vt:lpwstr>
      </vt:variant>
      <vt:variant>
        <vt:i4>1376315</vt:i4>
      </vt:variant>
      <vt:variant>
        <vt:i4>8</vt:i4>
      </vt:variant>
      <vt:variant>
        <vt:i4>0</vt:i4>
      </vt:variant>
      <vt:variant>
        <vt:i4>5</vt:i4>
      </vt:variant>
      <vt:variant>
        <vt:lpwstr/>
      </vt:variant>
      <vt:variant>
        <vt:lpwstr>_Toc51970571</vt:lpwstr>
      </vt:variant>
      <vt:variant>
        <vt:i4>1310779</vt:i4>
      </vt:variant>
      <vt:variant>
        <vt:i4>2</vt:i4>
      </vt:variant>
      <vt:variant>
        <vt:i4>0</vt:i4>
      </vt:variant>
      <vt:variant>
        <vt:i4>5</vt:i4>
      </vt:variant>
      <vt:variant>
        <vt:lpwstr/>
      </vt:variant>
      <vt:variant>
        <vt:lpwstr>_Toc5197057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_Win.Tin_Win</dc:creator>
  <cp:keywords/>
  <dc:description/>
  <cp:lastModifiedBy>Hai.Trinh</cp:lastModifiedBy>
  <cp:revision>3746</cp:revision>
  <dcterms:created xsi:type="dcterms:W3CDTF">2020-09-10T15:58:00Z</dcterms:created>
  <dcterms:modified xsi:type="dcterms:W3CDTF">2020-09-26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xEr5Lw3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